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A1869" w14:textId="77777777" w:rsidR="002D78E0" w:rsidRPr="00862735" w:rsidRDefault="002D78E0" w:rsidP="002D78E0">
      <w:pPr>
        <w:pStyle w:val="Title"/>
        <w:framePr w:w="0" w:hSpace="0" w:vSpace="0" w:wrap="auto" w:vAnchor="margin" w:hAnchor="text" w:xAlign="left" w:yAlign="inline"/>
        <w:spacing w:line="252" w:lineRule="auto"/>
        <w:rPr>
          <w:noProof/>
        </w:rPr>
      </w:pPr>
      <w:r w:rsidRPr="00862735">
        <w:rPr>
          <w:noProof/>
        </w:rPr>
        <w:t>Sistem Pendukung Keputusan Penentuan Lokasi Embung dengan Menggunakan Metode Višekriterijumsko Kompromisno Rangiranje (VIKOR)</w:t>
      </w:r>
    </w:p>
    <w:p w14:paraId="12F5DD9F" w14:textId="77777777" w:rsidR="005B5906" w:rsidRPr="00862735" w:rsidRDefault="005B5906" w:rsidP="005B5906">
      <w:pPr>
        <w:rPr>
          <w:noProof/>
        </w:rPr>
      </w:pPr>
    </w:p>
    <w:p w14:paraId="5D83F00C" w14:textId="77777777" w:rsidR="005B5906" w:rsidRPr="00862735" w:rsidRDefault="005B5906" w:rsidP="005B5906">
      <w:pPr>
        <w:rPr>
          <w:noProof/>
        </w:rPr>
      </w:pPr>
    </w:p>
    <w:p w14:paraId="7D43D0FC" w14:textId="705129D7" w:rsidR="005B5906" w:rsidRPr="00862735" w:rsidRDefault="007F06B3" w:rsidP="005B5906">
      <w:pPr>
        <w:pStyle w:val="Authors"/>
        <w:framePr w:w="0" w:hSpace="0" w:vSpace="0" w:wrap="auto" w:vAnchor="margin" w:hAnchor="text" w:xAlign="left" w:yAlign="inline"/>
        <w:rPr>
          <w:rFonts w:ascii="Courier" w:hAnsi="Courier"/>
          <w:noProof/>
          <w:sz w:val="18"/>
        </w:rPr>
        <w:sectPr w:rsidR="005B5906" w:rsidRPr="00862735"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r w:rsidRPr="00862735">
        <w:rPr>
          <w:noProof/>
        </w:rPr>
        <w:t>Akhmad Ali Sajidin</w:t>
      </w:r>
      <w:r w:rsidR="005B5906" w:rsidRPr="00862735">
        <w:rPr>
          <w:noProof/>
          <w:vertAlign w:val="superscript"/>
        </w:rPr>
        <w:t>1</w:t>
      </w:r>
      <w:r w:rsidR="005B5906" w:rsidRPr="00862735">
        <w:rPr>
          <w:noProof/>
        </w:rPr>
        <w:t xml:space="preserve">, </w:t>
      </w:r>
      <w:r w:rsidRPr="00862735">
        <w:rPr>
          <w:noProof/>
        </w:rPr>
        <w:t>Ike Pertiwi Windasari</w:t>
      </w:r>
      <w:r w:rsidR="005B5906" w:rsidRPr="00862735">
        <w:rPr>
          <w:noProof/>
          <w:vertAlign w:val="superscript"/>
        </w:rPr>
        <w:t>2</w:t>
      </w:r>
      <w:r w:rsidR="005B5906" w:rsidRPr="00862735">
        <w:rPr>
          <w:noProof/>
        </w:rPr>
        <w:t xml:space="preserve">, </w:t>
      </w:r>
      <w:r w:rsidRPr="00862735">
        <w:rPr>
          <w:noProof/>
        </w:rPr>
        <w:t>Dania Eridani</w:t>
      </w:r>
      <w:r w:rsidR="00696A08" w:rsidRPr="00862735">
        <w:rPr>
          <w:noProof/>
          <w:vertAlign w:val="superscript"/>
        </w:rPr>
        <w:t>3</w:t>
      </w:r>
      <w:r w:rsidR="005B5906" w:rsidRPr="00862735">
        <w:rPr>
          <w:noProof/>
          <w:vertAlign w:val="superscript"/>
        </w:rPr>
        <w:br/>
      </w:r>
      <w:r w:rsidR="00137B73" w:rsidRPr="00862735">
        <w:rPr>
          <w:iCs/>
          <w:noProof/>
          <w:sz w:val="20"/>
          <w:vertAlign w:val="superscript"/>
        </w:rPr>
        <w:t>1,2,3</w:t>
      </w:r>
      <w:r w:rsidR="00137B73" w:rsidRPr="00862735">
        <w:rPr>
          <w:iCs/>
          <w:noProof/>
          <w:sz w:val="20"/>
        </w:rPr>
        <w:t>Departemen Teknik Komputer</w:t>
      </w:r>
      <w:r w:rsidR="00137B73" w:rsidRPr="00862735">
        <w:rPr>
          <w:i/>
          <w:noProof/>
          <w:sz w:val="20"/>
        </w:rPr>
        <w:t xml:space="preserve">, </w:t>
      </w:r>
      <w:r w:rsidR="00137B73" w:rsidRPr="00862735">
        <w:rPr>
          <w:iCs/>
          <w:noProof/>
          <w:sz w:val="20"/>
        </w:rPr>
        <w:t>Fakultas Teknik, Universitas Diponegoro, Semarang</w:t>
      </w:r>
      <w:r w:rsidR="005B5906" w:rsidRPr="00862735">
        <w:rPr>
          <w:i/>
          <w:noProof/>
          <w:sz w:val="20"/>
          <w:u w:val="single"/>
        </w:rPr>
        <w:br/>
      </w:r>
      <w:r w:rsidR="009B5FBC" w:rsidRPr="00862735">
        <w:rPr>
          <w:iCs/>
          <w:noProof/>
          <w:sz w:val="20"/>
          <w:vertAlign w:val="superscript"/>
        </w:rPr>
        <w:t>1,2,3</w:t>
      </w:r>
      <w:r w:rsidR="009B5FBC" w:rsidRPr="00862735">
        <w:rPr>
          <w:iCs/>
          <w:noProof/>
          <w:sz w:val="20"/>
        </w:rPr>
        <w:t>Jln. Prof. Soedarto No.13 Tembalang, Kota Semarang, 50275, Indonesia</w:t>
      </w:r>
      <w:r w:rsidR="009B5FBC" w:rsidRPr="00862735">
        <w:rPr>
          <w:iCs/>
          <w:noProof/>
          <w:sz w:val="20"/>
        </w:rPr>
        <w:br/>
        <w:t xml:space="preserve">email: </w:t>
      </w:r>
      <w:r w:rsidR="009B5FBC" w:rsidRPr="00862735">
        <w:rPr>
          <w:iCs/>
          <w:noProof/>
          <w:sz w:val="20"/>
          <w:vertAlign w:val="superscript"/>
        </w:rPr>
        <w:t>1</w:t>
      </w:r>
      <w:r w:rsidR="00FC6FEA" w:rsidRPr="00862735">
        <w:rPr>
          <w:iCs/>
          <w:noProof/>
          <w:sz w:val="20"/>
        </w:rPr>
        <w:t>akhmadalisajidin@</w:t>
      </w:r>
      <w:r w:rsidR="009B5FBC" w:rsidRPr="00862735">
        <w:rPr>
          <w:iCs/>
          <w:noProof/>
          <w:sz w:val="20"/>
        </w:rPr>
        <w:t xml:space="preserve">student.undip.ac.id, </w:t>
      </w:r>
      <w:r w:rsidR="009B5FBC" w:rsidRPr="00862735">
        <w:rPr>
          <w:iCs/>
          <w:noProof/>
          <w:sz w:val="20"/>
          <w:vertAlign w:val="superscript"/>
        </w:rPr>
        <w:t>2</w:t>
      </w:r>
      <w:r w:rsidR="009B5FBC" w:rsidRPr="00862735">
        <w:rPr>
          <w:iCs/>
          <w:noProof/>
          <w:sz w:val="20"/>
        </w:rPr>
        <w:t xml:space="preserve">ike@lecturer.undip.ac.id, </w:t>
      </w:r>
      <w:r w:rsidR="009B5FBC" w:rsidRPr="00862735">
        <w:rPr>
          <w:iCs/>
          <w:noProof/>
          <w:sz w:val="20"/>
          <w:vertAlign w:val="superscript"/>
        </w:rPr>
        <w:t>3</w:t>
      </w:r>
      <w:r w:rsidR="009B5FBC" w:rsidRPr="00862735">
        <w:rPr>
          <w:iCs/>
          <w:noProof/>
          <w:sz w:val="20"/>
        </w:rPr>
        <w:t>daniaeridani@lecturer.undip.ac.id</w:t>
      </w:r>
    </w:p>
    <w:p w14:paraId="4DB43701" w14:textId="126C7A9C" w:rsidR="000B7C8E" w:rsidRPr="00862735" w:rsidRDefault="00597BC9" w:rsidP="000B7C8E">
      <w:pPr>
        <w:jc w:val="both"/>
        <w:rPr>
          <w:i/>
          <w:iCs/>
          <w:noProof/>
          <w:sz w:val="18"/>
          <w:szCs w:val="16"/>
        </w:rPr>
      </w:pPr>
      <w:r w:rsidRPr="00862735">
        <w:rPr>
          <w:i/>
          <w:iCs/>
          <w:noProof/>
          <w:sz w:val="18"/>
          <w:szCs w:val="16"/>
        </w:rPr>
        <w:t xml:space="preserve">Abstract - </w:t>
      </w:r>
      <w:r w:rsidR="000B7C8E" w:rsidRPr="00862735">
        <w:rPr>
          <w:i/>
          <w:iCs/>
          <w:noProof/>
          <w:sz w:val="18"/>
          <w:szCs w:val="16"/>
        </w:rPr>
        <w:t>Drought is one of the environmental problems that will specifically cause serious problems if it occurs for a prolonged period.</w:t>
      </w:r>
      <w:r w:rsidR="000B7C8E" w:rsidRPr="00862735">
        <w:rPr>
          <w:i/>
          <w:iCs/>
          <w:noProof/>
          <w:sz w:val="18"/>
          <w:szCs w:val="18"/>
        </w:rPr>
        <w:t xml:space="preserve"> </w:t>
      </w:r>
      <w:r w:rsidR="000B7C8E" w:rsidRPr="00862735">
        <w:rPr>
          <w:i/>
          <w:iCs/>
          <w:noProof/>
          <w:sz w:val="18"/>
          <w:szCs w:val="16"/>
        </w:rPr>
        <w:t>One way to overcome this problem is by building reservoirs or small dam as water storage facilities.</w:t>
      </w:r>
      <w:r w:rsidR="000B7C8E" w:rsidRPr="00862735">
        <w:rPr>
          <w:i/>
          <w:iCs/>
          <w:noProof/>
          <w:sz w:val="18"/>
          <w:szCs w:val="18"/>
        </w:rPr>
        <w:t xml:space="preserve"> </w:t>
      </w:r>
      <w:r w:rsidR="000B7C8E" w:rsidRPr="00862735">
        <w:rPr>
          <w:i/>
          <w:iCs/>
          <w:noProof/>
          <w:sz w:val="18"/>
          <w:szCs w:val="16"/>
        </w:rPr>
        <w:t>In Semarang Regency, there are 8 identified locations for small dam candidates, but not all of them can be built within the 5-year budget plan.</w:t>
      </w:r>
      <w:r w:rsidR="000B7C8E" w:rsidRPr="00862735">
        <w:rPr>
          <w:i/>
          <w:iCs/>
          <w:noProof/>
          <w:sz w:val="18"/>
          <w:szCs w:val="18"/>
        </w:rPr>
        <w:t xml:space="preserve"> </w:t>
      </w:r>
      <w:r w:rsidR="000B7C8E" w:rsidRPr="00862735">
        <w:rPr>
          <w:i/>
          <w:iCs/>
          <w:noProof/>
          <w:sz w:val="18"/>
          <w:szCs w:val="16"/>
        </w:rPr>
        <w:t>Decision support systems can be used to determine the priority of candidate small dams based on predetermined criteria, so that budget resources can be utilized optimally.</w:t>
      </w:r>
      <w:r w:rsidR="0050169C" w:rsidRPr="00862735">
        <w:rPr>
          <w:i/>
          <w:iCs/>
          <w:noProof/>
          <w:sz w:val="18"/>
          <w:szCs w:val="16"/>
        </w:rPr>
        <w:t xml:space="preserve"> </w:t>
      </w:r>
      <w:r w:rsidR="000B7C8E" w:rsidRPr="00862735">
        <w:rPr>
          <w:i/>
          <w:iCs/>
          <w:noProof/>
          <w:sz w:val="18"/>
          <w:szCs w:val="16"/>
        </w:rPr>
        <w:t>VIKOR (Višekriterijumsko Kompromisno Rangiranje)</w:t>
      </w:r>
      <w:r w:rsidR="000B7C8E" w:rsidRPr="00862735">
        <w:rPr>
          <w:i/>
          <w:iCs/>
          <w:noProof/>
          <w:sz w:val="18"/>
          <w:szCs w:val="18"/>
        </w:rPr>
        <w:t xml:space="preserve"> </w:t>
      </w:r>
      <w:r w:rsidR="000B7C8E" w:rsidRPr="00862735">
        <w:rPr>
          <w:i/>
          <w:iCs/>
          <w:noProof/>
          <w:sz w:val="18"/>
          <w:szCs w:val="16"/>
        </w:rPr>
        <w:t>is one of the Multi-Criteria Decision Making (MCDM) methods used to solve discrete decision-making problems with conflicting criteria.</w:t>
      </w:r>
      <w:r w:rsidR="000B7C8E" w:rsidRPr="00862735">
        <w:rPr>
          <w:i/>
          <w:iCs/>
          <w:noProof/>
          <w:sz w:val="18"/>
          <w:szCs w:val="18"/>
        </w:rPr>
        <w:t xml:space="preserve"> </w:t>
      </w:r>
      <w:r w:rsidR="000B7C8E" w:rsidRPr="00862735">
        <w:rPr>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862735">
        <w:rPr>
          <w:i/>
          <w:iCs/>
          <w:noProof/>
          <w:sz w:val="18"/>
          <w:szCs w:val="16"/>
        </w:rPr>
        <w:t xml:space="preserve"> </w:t>
      </w:r>
      <w:r w:rsidR="000B7C8E" w:rsidRPr="00862735">
        <w:rPr>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862735">
        <w:rPr>
          <w:i/>
          <w:iCs/>
          <w:noProof/>
          <w:sz w:val="18"/>
          <w:szCs w:val="16"/>
        </w:rPr>
        <w:t xml:space="preserve"> </w:t>
      </w:r>
      <w:r w:rsidR="000B7C8E" w:rsidRPr="00862735">
        <w:rPr>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862735" w:rsidRDefault="00E97402" w:rsidP="00C3257E">
      <w:pPr>
        <w:pStyle w:val="Abstract"/>
        <w:ind w:firstLine="0"/>
        <w:rPr>
          <w:noProof/>
        </w:rPr>
      </w:pPr>
    </w:p>
    <w:p w14:paraId="312E42E1" w14:textId="7BE15CB5" w:rsidR="00E55FE4" w:rsidRPr="00862735" w:rsidRDefault="00597BC9" w:rsidP="0050169C">
      <w:pPr>
        <w:jc w:val="both"/>
        <w:rPr>
          <w:noProof/>
          <w:sz w:val="18"/>
          <w:szCs w:val="16"/>
        </w:rPr>
      </w:pPr>
      <w:r w:rsidRPr="00862735">
        <w:rPr>
          <w:i/>
          <w:iCs/>
          <w:noProof/>
          <w:sz w:val="18"/>
          <w:szCs w:val="16"/>
        </w:rPr>
        <w:t>Abstrak</w:t>
      </w:r>
      <w:r w:rsidRPr="00862735">
        <w:rPr>
          <w:noProof/>
          <w:sz w:val="18"/>
          <w:szCs w:val="16"/>
        </w:rPr>
        <w:t xml:space="preserve"> - </w:t>
      </w:r>
      <w:r w:rsidR="00DF3B0E" w:rsidRPr="00862735">
        <w:rPr>
          <w:noProof/>
          <w:sz w:val="18"/>
          <w:szCs w:val="16"/>
        </w:rPr>
        <w:t xml:space="preserve">Kekeringan merupakan salah satu permasalahan lingkungan hidup yang secara spesifik akan menimbulkan permasalahan yang serius bila terjadi dalam waktu yang berkepanjangan. Salah satu cara untuk mengatasi </w:t>
      </w:r>
      <w:r w:rsidR="00F833A6" w:rsidRPr="00862735">
        <w:rPr>
          <w:noProof/>
          <w:sz w:val="18"/>
          <w:szCs w:val="16"/>
        </w:rPr>
        <w:t>kekeringan</w:t>
      </w:r>
      <w:r w:rsidR="00DF3B0E" w:rsidRPr="00862735">
        <w:rPr>
          <w:noProof/>
          <w:sz w:val="18"/>
          <w:szCs w:val="16"/>
        </w:rPr>
        <w:t xml:space="preserve">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w:t>
      </w:r>
      <w:r w:rsidR="0050169C" w:rsidRPr="00862735">
        <w:rPr>
          <w:noProof/>
          <w:sz w:val="18"/>
          <w:szCs w:val="16"/>
        </w:rPr>
        <w:t xml:space="preserve"> </w:t>
      </w:r>
      <w:r w:rsidR="00DF3B0E" w:rsidRPr="00862735">
        <w:rPr>
          <w:noProof/>
          <w:sz w:val="18"/>
          <w:szCs w:val="16"/>
        </w:rPr>
        <w:t>VIKOR (</w:t>
      </w:r>
      <w:r w:rsidR="00DF3B0E" w:rsidRPr="00862735">
        <w:rPr>
          <w:i/>
          <w:iCs/>
          <w:noProof/>
          <w:sz w:val="18"/>
          <w:szCs w:val="16"/>
        </w:rPr>
        <w:t>Višekriterijumsko Kompromisno Rangiranje</w:t>
      </w:r>
      <w:r w:rsidR="00DF3B0E" w:rsidRPr="00862735">
        <w:rPr>
          <w:noProof/>
          <w:sz w:val="18"/>
          <w:szCs w:val="16"/>
        </w:rPr>
        <w:t xml:space="preserve">) merupakan salah satu metode </w:t>
      </w:r>
      <w:r w:rsidR="00DF3B0E" w:rsidRPr="00862735">
        <w:rPr>
          <w:i/>
          <w:iCs/>
          <w:noProof/>
          <w:sz w:val="18"/>
          <w:szCs w:val="16"/>
        </w:rPr>
        <w:t>Multi-Criteria Decision Making</w:t>
      </w:r>
      <w:r w:rsidR="00DF3B0E" w:rsidRPr="00862735">
        <w:rPr>
          <w:noProof/>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informasi pendukung keputusan, proses penentuan prioritas embung terbaik di Kabupaten Semarang bisa </w:t>
      </w:r>
      <w:r w:rsidR="00DF3B0E" w:rsidRPr="00862735">
        <w:rPr>
          <w:noProof/>
          <w:sz w:val="18"/>
          <w:szCs w:val="16"/>
        </w:rPr>
        <w:t>dilakukan dengan efektif dan efisien. Sistem informasi yang dibuat dikembangkan menggunakan metode RAD (</w:t>
      </w:r>
      <w:r w:rsidR="00DF3B0E" w:rsidRPr="00862735">
        <w:rPr>
          <w:i/>
          <w:iCs/>
          <w:noProof/>
          <w:sz w:val="18"/>
          <w:szCs w:val="16"/>
        </w:rPr>
        <w:t>Rapid Application Development</w:t>
      </w:r>
      <w:r w:rsidR="00DF3B0E" w:rsidRPr="00862735">
        <w:rPr>
          <w:noProof/>
          <w:sz w:val="18"/>
          <w:szCs w:val="16"/>
        </w:rPr>
        <w:t xml:space="preserve">) dengan menggunakan bahasa pemrograman PHP dengan basis data MySQL dan </w:t>
      </w:r>
      <w:r w:rsidR="00DF3B0E" w:rsidRPr="00862735">
        <w:rPr>
          <w:i/>
          <w:iCs/>
          <w:noProof/>
          <w:sz w:val="18"/>
          <w:szCs w:val="16"/>
        </w:rPr>
        <w:t>framework</w:t>
      </w:r>
      <w:r w:rsidR="00DF3B0E" w:rsidRPr="00862735">
        <w:rPr>
          <w:noProof/>
          <w:sz w:val="18"/>
          <w:szCs w:val="16"/>
        </w:rPr>
        <w:t xml:space="preserve"> Codeigniter.</w:t>
      </w:r>
      <w:r w:rsidR="0050169C" w:rsidRPr="00862735">
        <w:rPr>
          <w:noProof/>
          <w:sz w:val="18"/>
          <w:szCs w:val="16"/>
        </w:rPr>
        <w:t xml:space="preserve"> </w:t>
      </w:r>
      <w:r w:rsidR="00DF3B0E" w:rsidRPr="00862735">
        <w:rPr>
          <w:noProof/>
          <w:sz w:val="18"/>
          <w:szCs w:val="16"/>
        </w:rPr>
        <w:t xml:space="preserve">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00DF3B0E" w:rsidRPr="00862735">
        <w:rPr>
          <w:i/>
          <w:iCs/>
          <w:noProof/>
          <w:sz w:val="18"/>
          <w:szCs w:val="16"/>
        </w:rPr>
        <w:t>site</w:t>
      </w:r>
      <w:r w:rsidR="00DF3B0E" w:rsidRPr="00862735">
        <w:rPr>
          <w:noProof/>
          <w:sz w:val="18"/>
          <w:szCs w:val="16"/>
        </w:rPr>
        <w:t xml:space="preserve"> bendungan).</w:t>
      </w:r>
      <w:r w:rsidR="0050169C" w:rsidRPr="00862735">
        <w:rPr>
          <w:noProof/>
          <w:sz w:val="18"/>
          <w:szCs w:val="16"/>
        </w:rPr>
        <w:t xml:space="preserve"> </w:t>
      </w:r>
      <w:r w:rsidR="00DF3B0E" w:rsidRPr="00862735">
        <w:rPr>
          <w:noProof/>
          <w:sz w:val="18"/>
          <w:szCs w:val="16"/>
        </w:rPr>
        <w:t>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4AE5DCCE" w14:textId="009B3A77" w:rsidR="00E97402" w:rsidRPr="00862735" w:rsidRDefault="00E55FE4" w:rsidP="005B5906">
      <w:pPr>
        <w:rPr>
          <w:b/>
          <w:noProof/>
          <w:sz w:val="18"/>
        </w:rPr>
      </w:pPr>
      <w:r w:rsidRPr="00862735">
        <w:rPr>
          <w:noProof/>
        </w:rPr>
        <w:t xml:space="preserve"> </w:t>
      </w:r>
      <w:r w:rsidRPr="00862735">
        <w:rPr>
          <w:noProof/>
        </w:rPr>
        <w:tab/>
      </w:r>
      <w:bookmarkStart w:id="0" w:name="PointTmp"/>
    </w:p>
    <w:p w14:paraId="6F54A56C" w14:textId="1A5108AC" w:rsidR="00E97402" w:rsidRPr="00862735" w:rsidRDefault="000B7A04" w:rsidP="00641B2B">
      <w:pPr>
        <w:ind w:firstLine="202"/>
        <w:jc w:val="both"/>
        <w:rPr>
          <w:bCs/>
          <w:iCs/>
          <w:noProof/>
          <w:sz w:val="18"/>
          <w:szCs w:val="18"/>
        </w:rPr>
      </w:pPr>
      <w:r w:rsidRPr="00862735">
        <w:rPr>
          <w:bCs/>
          <w:i/>
          <w:noProof/>
          <w:sz w:val="18"/>
          <w:szCs w:val="18"/>
        </w:rPr>
        <w:t>Kata</w:t>
      </w:r>
      <w:r w:rsidR="0007268E" w:rsidRPr="00862735">
        <w:rPr>
          <w:bCs/>
          <w:i/>
          <w:noProof/>
          <w:sz w:val="18"/>
          <w:szCs w:val="18"/>
        </w:rPr>
        <w:t xml:space="preserve"> </w:t>
      </w:r>
      <w:r w:rsidRPr="00862735">
        <w:rPr>
          <w:bCs/>
          <w:i/>
          <w:noProof/>
          <w:sz w:val="18"/>
          <w:szCs w:val="18"/>
        </w:rPr>
        <w:t xml:space="preserve">Kunci : </w:t>
      </w:r>
      <w:r w:rsidRPr="00862735">
        <w:rPr>
          <w:bCs/>
          <w:i/>
          <w:noProof/>
          <w:color w:val="000000"/>
          <w:sz w:val="18"/>
          <w:szCs w:val="18"/>
          <w:shd w:val="clear" w:color="auto" w:fill="FFFFFF"/>
        </w:rPr>
        <w:t xml:space="preserve">VIKOR, </w:t>
      </w:r>
      <w:r w:rsidRPr="00862735">
        <w:rPr>
          <w:bCs/>
          <w:iCs/>
          <w:noProof/>
          <w:color w:val="000000"/>
          <w:sz w:val="18"/>
          <w:szCs w:val="18"/>
          <w:shd w:val="clear" w:color="auto" w:fill="FFFFFF"/>
        </w:rPr>
        <w:t>Višekriterijumsko Kompromisno Rangiranje</w:t>
      </w:r>
      <w:r w:rsidRPr="00862735">
        <w:rPr>
          <w:bCs/>
          <w:i/>
          <w:noProof/>
          <w:sz w:val="18"/>
          <w:szCs w:val="18"/>
        </w:rPr>
        <w:t xml:space="preserve">, Sistem Pendukung Keputusan, Embung, </w:t>
      </w:r>
      <w:r w:rsidRPr="00862735">
        <w:rPr>
          <w:bCs/>
          <w:iCs/>
          <w:noProof/>
          <w:sz w:val="18"/>
          <w:szCs w:val="18"/>
        </w:rPr>
        <w:t>PHP</w:t>
      </w:r>
      <w:r w:rsidRPr="00862735">
        <w:rPr>
          <w:bCs/>
          <w:i/>
          <w:noProof/>
          <w:sz w:val="18"/>
          <w:szCs w:val="18"/>
        </w:rPr>
        <w:t xml:space="preserve">, </w:t>
      </w:r>
      <w:r w:rsidRPr="00862735">
        <w:rPr>
          <w:bCs/>
          <w:iCs/>
          <w:noProof/>
          <w:sz w:val="18"/>
          <w:szCs w:val="18"/>
        </w:rPr>
        <w:t>MySQL</w:t>
      </w:r>
      <w:r w:rsidRPr="00862735">
        <w:rPr>
          <w:bCs/>
          <w:i/>
          <w:noProof/>
          <w:sz w:val="18"/>
          <w:szCs w:val="18"/>
        </w:rPr>
        <w:t xml:space="preserve">, </w:t>
      </w:r>
      <w:r w:rsidRPr="00862735">
        <w:rPr>
          <w:bCs/>
          <w:iCs/>
          <w:noProof/>
          <w:sz w:val="18"/>
          <w:szCs w:val="18"/>
        </w:rPr>
        <w:t>CodeIgniter</w:t>
      </w:r>
    </w:p>
    <w:bookmarkEnd w:id="0"/>
    <w:p w14:paraId="77C8C1F9" w14:textId="333F6D8D" w:rsidR="003A57B0" w:rsidRPr="00862735" w:rsidRDefault="00526EDD" w:rsidP="003A57B0">
      <w:pPr>
        <w:pStyle w:val="Heading1"/>
        <w:rPr>
          <w:noProof/>
        </w:rPr>
      </w:pPr>
      <w:r w:rsidRPr="00862735">
        <w:rPr>
          <w:noProof/>
        </w:rPr>
        <w:t>PENDAHULUAN</w:t>
      </w:r>
    </w:p>
    <w:p w14:paraId="20C26F4F" w14:textId="0F66DA13" w:rsidR="007E5E5F" w:rsidRPr="00862735" w:rsidRDefault="007E5E5F" w:rsidP="00744FF9">
      <w:pPr>
        <w:pStyle w:val="Text"/>
        <w:spacing w:line="240" w:lineRule="auto"/>
        <w:ind w:firstLine="284"/>
        <w:rPr>
          <w:noProof/>
        </w:rPr>
      </w:pPr>
      <w:r w:rsidRPr="00862735">
        <w:rPr>
          <w:noProof/>
        </w:rPr>
        <w:t xml:space="preserve">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 namun bisa dikatakan bahwa kekeringan terjadi ketika air yang ada sudah tidak lagi mampu mencukupi kebutuhan sehari-hari </w:t>
      </w:r>
      <w:r w:rsidRPr="00862735">
        <w:rPr>
          <w:noProof/>
        </w:rPr>
        <w:fldChar w:fldCharType="begin" w:fldLock="1"/>
      </w:r>
      <w:r w:rsidR="00F35074" w:rsidRPr="00862735">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862735">
        <w:rPr>
          <w:noProof/>
        </w:rPr>
        <w:fldChar w:fldCharType="separate"/>
      </w:r>
      <w:r w:rsidR="00600977" w:rsidRPr="00862735">
        <w:rPr>
          <w:noProof/>
        </w:rPr>
        <w:t>[1]</w:t>
      </w:r>
      <w:r w:rsidRPr="00862735">
        <w:rPr>
          <w:noProof/>
        </w:rPr>
        <w:fldChar w:fldCharType="end"/>
      </w:r>
      <w:r w:rsidRPr="00862735">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862735">
        <w:rPr>
          <w:noProof/>
        </w:rPr>
        <w:fldChar w:fldCharType="begin" w:fldLock="1"/>
      </w:r>
      <w:r w:rsidR="00F35074" w:rsidRPr="00862735">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862735">
        <w:rPr>
          <w:noProof/>
        </w:rPr>
        <w:fldChar w:fldCharType="separate"/>
      </w:r>
      <w:r w:rsidR="00600977" w:rsidRPr="00862735">
        <w:rPr>
          <w:noProof/>
        </w:rPr>
        <w:t>[2]</w:t>
      </w:r>
      <w:r w:rsidRPr="00862735">
        <w:rPr>
          <w:noProof/>
        </w:rPr>
        <w:fldChar w:fldCharType="end"/>
      </w:r>
      <w:r w:rsidRPr="00862735">
        <w:rPr>
          <w:noProof/>
        </w:rPr>
        <w:t>.</w:t>
      </w:r>
    </w:p>
    <w:p w14:paraId="6CCC60A5" w14:textId="18AEE2BD" w:rsidR="00F427BF" w:rsidRPr="00862735" w:rsidRDefault="007E5E5F" w:rsidP="00744FF9">
      <w:pPr>
        <w:pStyle w:val="Text"/>
        <w:spacing w:line="240" w:lineRule="auto"/>
        <w:ind w:firstLine="284"/>
        <w:rPr>
          <w:noProof/>
        </w:rPr>
      </w:pPr>
      <w:r w:rsidRPr="00862735">
        <w:rPr>
          <w:noProof/>
        </w:rPr>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Pr>
          <w:noProof/>
          <w:lang w:val="en-US"/>
        </w:rPr>
        <w:t xml:space="preserve"> </w:t>
      </w:r>
      <w:r w:rsidRPr="00862735">
        <w:rPr>
          <w:noProof/>
        </w:rPr>
        <w:t xml:space="preserve">untuk mengatasi kekeringan adalah dengan </w:t>
      </w:r>
      <w:r w:rsidRPr="00862735">
        <w:rPr>
          <w:noProof/>
        </w:rPr>
        <w:lastRenderedPageBreak/>
        <w:t xml:space="preserve">membangun embung </w:t>
      </w:r>
      <w:r w:rsidRPr="00862735">
        <w:rPr>
          <w:noProof/>
        </w:rPr>
        <w:fldChar w:fldCharType="begin" w:fldLock="1"/>
      </w:r>
      <w:r w:rsidR="00F35074" w:rsidRPr="00862735">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862735">
        <w:rPr>
          <w:noProof/>
        </w:rPr>
        <w:fldChar w:fldCharType="separate"/>
      </w:r>
      <w:r w:rsidR="00600977" w:rsidRPr="00862735">
        <w:rPr>
          <w:noProof/>
        </w:rPr>
        <w:t>[3]</w:t>
      </w:r>
      <w:r w:rsidRPr="00862735">
        <w:rPr>
          <w:noProof/>
        </w:rPr>
        <w:fldChar w:fldCharType="end"/>
      </w:r>
      <w:r w:rsidRPr="00862735">
        <w:rPr>
          <w:noProof/>
        </w:rPr>
        <w:t>. Embung merupakan waduk berukuran mikro di lahan pertanian (</w:t>
      </w:r>
      <w:r w:rsidRPr="00862735">
        <w:rPr>
          <w:i/>
          <w:iCs/>
          <w:noProof/>
        </w:rPr>
        <w:t>small farm reservoir</w:t>
      </w:r>
      <w:r w:rsidRPr="00862735">
        <w:rPr>
          <w:noProof/>
        </w:rPr>
        <w:t xml:space="preserve">) yang memiliki multifungsi serta dibangun untuk digunakan sebagai pengendali kelebihan air ketika musim penghujan dan menjadi sumber air irigasi pada musim kemarau </w:t>
      </w:r>
      <w:r w:rsidRPr="00862735">
        <w:rPr>
          <w:noProof/>
        </w:rPr>
        <w:fldChar w:fldCharType="begin" w:fldLock="1"/>
      </w:r>
      <w:r w:rsidR="00F35074" w:rsidRPr="00862735">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862735">
        <w:rPr>
          <w:noProof/>
        </w:rPr>
        <w:fldChar w:fldCharType="separate"/>
      </w:r>
      <w:r w:rsidR="00600977" w:rsidRPr="00862735">
        <w:rPr>
          <w:noProof/>
        </w:rPr>
        <w:t>[4]</w:t>
      </w:r>
      <w:r w:rsidRPr="00862735">
        <w:rPr>
          <w:noProof/>
        </w:rPr>
        <w:fldChar w:fldCharType="end"/>
      </w:r>
      <w:r w:rsidRPr="00862735">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 xml:space="preserve">. </w:t>
      </w:r>
      <w:r w:rsidR="000A73CF" w:rsidRPr="00862735">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862735" w:rsidRDefault="000A73CF" w:rsidP="00744FF9">
      <w:pPr>
        <w:pStyle w:val="Text"/>
        <w:spacing w:line="240" w:lineRule="auto"/>
        <w:ind w:firstLine="284"/>
        <w:rPr>
          <w:noProof/>
        </w:rPr>
      </w:pPr>
      <w:r w:rsidRPr="00862735">
        <w:rPr>
          <w:noProof/>
        </w:rPr>
        <w:t xml:space="preserve">Dalam penentuan prioritas pembangunan embung terdapat 12 variabel berpengaruh yang dikelompokkan menjadi 5 faktor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r w:rsidR="00F427BF" w:rsidRPr="00862735">
        <w:rPr>
          <w:noProof/>
        </w:rPr>
        <w:t xml:space="preserve"> </w:t>
      </w:r>
      <w:r w:rsidRPr="00862735">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862735">
        <w:rPr>
          <w:i/>
          <w:iCs/>
          <w:noProof/>
        </w:rPr>
        <w:t>site</w:t>
      </w:r>
      <w:r w:rsidRPr="00862735">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7D4EE5FD" w:rsidR="007E5E5F" w:rsidRPr="00862735" w:rsidRDefault="000A73CF" w:rsidP="00744FF9">
      <w:pPr>
        <w:tabs>
          <w:tab w:val="left" w:pos="284"/>
        </w:tabs>
        <w:ind w:firstLine="284"/>
        <w:jc w:val="both"/>
        <w:rPr>
          <w:noProof/>
        </w:rPr>
      </w:pPr>
      <w:r w:rsidRPr="00862735">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862735">
        <w:rPr>
          <w:noProof/>
        </w:rPr>
        <w:t xml:space="preserve"> D</w:t>
      </w:r>
      <w:r w:rsidRPr="00862735">
        <w:rPr>
          <w:noProof/>
        </w:rPr>
        <w:t xml:space="preserve">alam sistem pendukung keputusan penentuan lokasi embung pada penelitian ini menggunakan metode </w:t>
      </w:r>
      <w:r w:rsidRPr="00862735">
        <w:rPr>
          <w:i/>
          <w:iCs/>
          <w:noProof/>
        </w:rPr>
        <w:t>Višekriterijumsko Kompromisno Rangiranje</w:t>
      </w:r>
      <w:r w:rsidRPr="00862735">
        <w:rPr>
          <w:noProof/>
        </w:rPr>
        <w:t xml:space="preserve"> (VIKOR) yang mana merupakan salah satu metode pengambilan keputusan multi kriteria atau yang lebih dikenal dengan istilah </w:t>
      </w:r>
      <w:r w:rsidRPr="00862735">
        <w:rPr>
          <w:i/>
          <w:iCs/>
          <w:noProof/>
        </w:rPr>
        <w:t>Multi Criteria Decision Making</w:t>
      </w:r>
      <w:r w:rsidRPr="00862735">
        <w:rPr>
          <w:noProof/>
        </w:rPr>
        <w:t xml:space="preserve"> (MCDM). Metode ini berfokus pada peringkat dan pemilihan dari sekumpulan alternatif dengan kriteria yang saling bertentangan untuk dapat mengambil keputusan untuk mencapai keputusan akhir. </w:t>
      </w:r>
      <w:r w:rsidR="00EC4FAA" w:rsidRPr="00862735">
        <w:rPr>
          <w:noProof/>
        </w:rPr>
        <w:t xml:space="preserve">Metode </w:t>
      </w:r>
      <w:r w:rsidRPr="00862735">
        <w:rPr>
          <w:noProof/>
        </w:rPr>
        <w:t>VIKOR dapat diterapkan dan efektif untuk menyelesaikan suatu permasalahan yang multi kriteria dan dengan mengimplementasikan metode VIKOR ke dalam sebuah sistem informasi pendukung keputusan, proses penentuan prioritas embung terbaik di Kabupaten Semarang bisa dilakukan dengan efisien.</w:t>
      </w:r>
    </w:p>
    <w:p w14:paraId="07AD6F06" w14:textId="3248F6A8" w:rsidR="007751D1" w:rsidRPr="00862735" w:rsidRDefault="007751D1" w:rsidP="007751D1">
      <w:pPr>
        <w:pStyle w:val="Heading1"/>
        <w:rPr>
          <w:noProof/>
        </w:rPr>
      </w:pPr>
      <w:r w:rsidRPr="00862735">
        <w:rPr>
          <w:noProof/>
        </w:rPr>
        <w:t>PENELITIAN YANG TERKAIT</w:t>
      </w:r>
    </w:p>
    <w:p w14:paraId="61D4E867" w14:textId="0AE074E3" w:rsidR="001F7B8B" w:rsidRPr="00862735" w:rsidRDefault="001F7B8B" w:rsidP="00A20479">
      <w:pPr>
        <w:pStyle w:val="Text"/>
        <w:spacing w:line="240" w:lineRule="auto"/>
        <w:ind w:firstLine="284"/>
        <w:rPr>
          <w:noProof/>
        </w:rPr>
      </w:pPr>
      <w:r w:rsidRPr="00862735">
        <w:rPr>
          <w:noProof/>
        </w:rPr>
        <w:t>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dkk</w:t>
      </w:r>
      <w:r w:rsidR="00392BE0">
        <w:rPr>
          <w:noProof/>
          <w:lang w:val="en-US"/>
        </w:rPr>
        <w:t xml:space="preserve"> </w:t>
      </w:r>
      <w:r w:rsidR="00392BE0">
        <w:rPr>
          <w:noProof/>
        </w:rPr>
        <w:fldChar w:fldCharType="begin" w:fldLock="1"/>
      </w:r>
      <w:r w:rsidR="00392BE0">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392BE0">
        <w:rPr>
          <w:noProof/>
        </w:rPr>
        <w:fldChar w:fldCharType="separate"/>
      </w:r>
      <w:r w:rsidR="00392BE0" w:rsidRPr="00392BE0">
        <w:rPr>
          <w:noProof/>
        </w:rPr>
        <w:t>[5]</w:t>
      </w:r>
      <w:r w:rsidR="00392BE0">
        <w:rPr>
          <w:noProof/>
        </w:rPr>
        <w:fldChar w:fldCharType="end"/>
      </w:r>
      <w:r w:rsidR="00392BE0">
        <w:rPr>
          <w:noProof/>
          <w:lang w:val="en-US"/>
        </w:rPr>
        <w:t>. P</w:t>
      </w:r>
      <w:r w:rsidRPr="00862735">
        <w:rPr>
          <w:noProof/>
        </w:rPr>
        <w:t xml:space="preserve">enelitian tersebut menggunakan 3 metode yang berbeda untuk menganalisis penentuan embung prioritas, yaitu metode </w:t>
      </w:r>
      <w:r w:rsidRPr="00862735">
        <w:rPr>
          <w:i/>
          <w:iCs/>
          <w:noProof/>
        </w:rPr>
        <w:t>Cluster Analysis</w:t>
      </w:r>
      <w:r w:rsidRPr="00862735">
        <w:rPr>
          <w:noProof/>
        </w:rPr>
        <w:t xml:space="preserve">, </w:t>
      </w:r>
      <w:r w:rsidRPr="00862735">
        <w:rPr>
          <w:noProof/>
        </w:rPr>
        <w:t xml:space="preserve">AHP, dan </w:t>
      </w:r>
      <w:r w:rsidRPr="00862735">
        <w:rPr>
          <w:i/>
          <w:iCs/>
          <w:noProof/>
        </w:rPr>
        <w:t>Weighted Average</w:t>
      </w:r>
      <w:r w:rsidRPr="00862735">
        <w:rPr>
          <w:noProof/>
        </w:rPr>
        <w:t xml:space="preserve">. Kesimpulan dari penelitian tersebut adalah didapatkan variabel-variabel yang berpengaruh dalam pembangunan embung dengan metode cluster analysis metode non hierarki adalah vegetasi area genangan embung, volume material timbunan, luas daerah yang akan dibebaskan, volume tampungan efektif, lama operasi, harga air/m³, akses jalan masuk menuju </w:t>
      </w:r>
      <w:r w:rsidRPr="00862735">
        <w:rPr>
          <w:i/>
          <w:iCs/>
          <w:noProof/>
        </w:rPr>
        <w:t>site</w:t>
      </w:r>
      <w:r w:rsidRPr="00862735">
        <w:rPr>
          <w:noProof/>
        </w:rPr>
        <w:t xml:space="preserve"> bendungan, status lahan di </w:t>
      </w:r>
      <w:r w:rsidRPr="00862735">
        <w:rPr>
          <w:i/>
          <w:iCs/>
          <w:noProof/>
        </w:rPr>
        <w:t>site</w:t>
      </w:r>
      <w:r w:rsidRPr="00862735">
        <w:rPr>
          <w:noProof/>
        </w:rPr>
        <w:t xml:space="preserve"> dan genangan, biaya konstruksi embung, biaya OP, cakupan daerah irigasi, dan manfaat air baku</w:t>
      </w:r>
      <w:r w:rsidR="006F4A5E">
        <w:rPr>
          <w:noProof/>
          <w:lang w:val="en-US"/>
        </w:rPr>
        <w:t xml:space="preserve"> </w:t>
      </w:r>
      <w:r w:rsidR="006F4A5E">
        <w:rPr>
          <w:noProof/>
          <w:lang w:val="en-US"/>
        </w:rPr>
        <w:fldChar w:fldCharType="begin" w:fldLock="1"/>
      </w:r>
      <w:r w:rsidR="006F4A5E">
        <w:rPr>
          <w:noProof/>
          <w:lang w:val="en-US"/>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6F4A5E">
        <w:rPr>
          <w:noProof/>
          <w:lang w:val="en-US"/>
        </w:rPr>
        <w:fldChar w:fldCharType="separate"/>
      </w:r>
      <w:r w:rsidR="006F4A5E" w:rsidRPr="006F4A5E">
        <w:rPr>
          <w:noProof/>
          <w:lang w:val="en-US"/>
        </w:rPr>
        <w:t>[5]</w:t>
      </w:r>
      <w:r w:rsidR="006F4A5E">
        <w:rPr>
          <w:noProof/>
          <w:lang w:val="en-US"/>
        </w:rPr>
        <w:fldChar w:fldCharType="end"/>
      </w:r>
      <w:r w:rsidRPr="00862735">
        <w:rPr>
          <w:noProof/>
        </w:rPr>
        <w:t>.</w:t>
      </w:r>
    </w:p>
    <w:p w14:paraId="3FE49351" w14:textId="30F78482" w:rsidR="001F7B8B" w:rsidRPr="00862735" w:rsidRDefault="001F7B8B" w:rsidP="00A20479">
      <w:pPr>
        <w:pStyle w:val="Text"/>
        <w:spacing w:line="240" w:lineRule="auto"/>
        <w:ind w:firstLine="284"/>
        <w:rPr>
          <w:noProof/>
        </w:rPr>
      </w:pPr>
      <w:r w:rsidRPr="00862735">
        <w:rPr>
          <w:noProof/>
        </w:rPr>
        <w:tab/>
        <w:t xml:space="preserve">Penelitian terdahulu lainnya mengenai embung adalah penelitian </w:t>
      </w:r>
      <w:r w:rsidRPr="00392BE0">
        <w:rPr>
          <w:noProof/>
        </w:rPr>
        <w:t>yang dilakukan oleh</w:t>
      </w:r>
      <w:r w:rsidRPr="00862735">
        <w:rPr>
          <w:noProof/>
        </w:rPr>
        <w:t xml:space="preserve"> Desyta Ulfiana dkk</w:t>
      </w:r>
      <w:r w:rsidR="00392BE0">
        <w:rPr>
          <w:noProof/>
          <w:lang w:val="en-US"/>
        </w:rPr>
        <w:t xml:space="preserve"> </w:t>
      </w:r>
      <w:r w:rsidR="00392BE0">
        <w:rPr>
          <w:noProof/>
          <w:lang w:val="en-US"/>
        </w:rPr>
        <w:fldChar w:fldCharType="begin" w:fldLock="1"/>
      </w:r>
      <w:r w:rsidR="00392BE0">
        <w:rPr>
          <w:noProof/>
          <w:lang w:val="en-US"/>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92BE0">
        <w:rPr>
          <w:noProof/>
          <w:lang w:val="en-US"/>
        </w:rPr>
        <w:fldChar w:fldCharType="separate"/>
      </w:r>
      <w:r w:rsidR="00392BE0" w:rsidRPr="00392BE0">
        <w:rPr>
          <w:noProof/>
          <w:lang w:val="en-US"/>
        </w:rPr>
        <w:t>[6]</w:t>
      </w:r>
      <w:r w:rsidR="00392BE0">
        <w:rPr>
          <w:noProof/>
          <w:lang w:val="en-US"/>
        </w:rPr>
        <w:fldChar w:fldCharType="end"/>
      </w:r>
      <w:r w:rsidRPr="00862735">
        <w:rPr>
          <w:noProof/>
        </w:rPr>
        <w:t xml:space="preserve">.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r w:rsidRPr="00862735">
        <w:rPr>
          <w:i/>
          <w:iCs/>
          <w:noProof/>
        </w:rPr>
        <w:t>fuzzy</w:t>
      </w:r>
      <w:r w:rsidRPr="00862735">
        <w:rPr>
          <w:noProof/>
        </w:rPr>
        <w:t xml:space="preserve"> digunakan untuk mengukur. Logika </w:t>
      </w:r>
      <w:r w:rsidRPr="00862735">
        <w:rPr>
          <w:i/>
          <w:iCs/>
          <w:noProof/>
        </w:rPr>
        <w:t>fuzzy</w:t>
      </w:r>
      <w:r w:rsidRPr="00862735">
        <w:rPr>
          <w:noProof/>
        </w:rPr>
        <w:t xml:space="preserve"> kemudian diimplementasikan dalam metode TOPSIS sehingga analisis terbaik dapat diperole</w:t>
      </w:r>
      <w:r w:rsidR="00392BE0">
        <w:rPr>
          <w:noProof/>
          <w:lang w:val="en-US"/>
        </w:rPr>
        <w:t>h</w:t>
      </w:r>
      <w:r w:rsidR="006F4A5E">
        <w:rPr>
          <w:noProof/>
          <w:lang w:val="en-US"/>
        </w:rPr>
        <w:t xml:space="preserve"> </w:t>
      </w:r>
      <w:r w:rsidR="006F4A5E">
        <w:rPr>
          <w:noProof/>
          <w:lang w:val="en-US"/>
        </w:rPr>
        <w:fldChar w:fldCharType="begin" w:fldLock="1"/>
      </w:r>
      <w:r w:rsidR="006F4A5E">
        <w:rPr>
          <w:noProof/>
          <w:lang w:val="en-US"/>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6F4A5E">
        <w:rPr>
          <w:noProof/>
          <w:lang w:val="en-US"/>
        </w:rPr>
        <w:fldChar w:fldCharType="separate"/>
      </w:r>
      <w:r w:rsidR="006F4A5E" w:rsidRPr="006F4A5E">
        <w:rPr>
          <w:noProof/>
          <w:lang w:val="en-US"/>
        </w:rPr>
        <w:t>[6]</w:t>
      </w:r>
      <w:r w:rsidR="006F4A5E">
        <w:rPr>
          <w:noProof/>
          <w:lang w:val="en-US"/>
        </w:rPr>
        <w:fldChar w:fldCharType="end"/>
      </w:r>
      <w:r w:rsidRPr="00862735">
        <w:rPr>
          <w:noProof/>
        </w:rPr>
        <w:t>.</w:t>
      </w:r>
    </w:p>
    <w:p w14:paraId="70690A6F" w14:textId="1C0D4E9F" w:rsidR="005B4E15" w:rsidRPr="00862735" w:rsidRDefault="005B4E15" w:rsidP="00A20479">
      <w:pPr>
        <w:pStyle w:val="Text"/>
        <w:spacing w:line="240" w:lineRule="auto"/>
        <w:ind w:firstLine="284"/>
        <w:rPr>
          <w:noProof/>
        </w:rPr>
      </w:pPr>
      <w:r w:rsidRPr="00862735">
        <w:rPr>
          <w:noProof/>
        </w:rPr>
        <w:t>Penelitian dahulu mengenai VIKOR antara lain penelitian yang dilakukan oleh Miftahul Arif</w:t>
      </w:r>
      <w:r w:rsidR="00392BE0">
        <w:rPr>
          <w:noProof/>
          <w:lang w:val="en-US"/>
        </w:rPr>
        <w:t xml:space="preserve"> </w:t>
      </w:r>
      <w:r w:rsidR="00392BE0">
        <w:rPr>
          <w:noProof/>
        </w:rPr>
        <w:fldChar w:fldCharType="begin" w:fldLock="1"/>
      </w:r>
      <w:r w:rsidR="006F4A5E">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392BE0">
        <w:rPr>
          <w:noProof/>
        </w:rPr>
        <w:fldChar w:fldCharType="separate"/>
      </w:r>
      <w:r w:rsidR="00392BE0" w:rsidRPr="00392BE0">
        <w:rPr>
          <w:noProof/>
        </w:rPr>
        <w:t>[7]</w:t>
      </w:r>
      <w:r w:rsidR="00392BE0">
        <w:rPr>
          <w:noProof/>
        </w:rPr>
        <w:fldChar w:fldCharType="end"/>
      </w:r>
      <w:r w:rsidR="00392BE0">
        <w:rPr>
          <w:noProof/>
          <w:lang w:val="en-US"/>
        </w:rPr>
        <w:t xml:space="preserve"> </w:t>
      </w:r>
      <w:r w:rsidRPr="00862735">
        <w:rPr>
          <w:noProof/>
        </w:rPr>
        <w:t>yang menggunakan metode VIKOR untuk memilih penjual yang optimal dari beberapa marketplace. Selain menggunakan metode VIKOR, dalam penelitian ini juga menggunakan metode SMARTER yang digunakan untuk menentukan level prioritas tiap kriteria yang dibutuhkan untuk melakukan perhitungan ROC (</w:t>
      </w:r>
      <w:r w:rsidRPr="00862735">
        <w:rPr>
          <w:i/>
          <w:iCs/>
          <w:noProof/>
        </w:rPr>
        <w:t>Rank Order Centroid</w:t>
      </w:r>
      <w:r w:rsidRPr="00862735">
        <w:rPr>
          <w:noProof/>
        </w:rPr>
        <w:t>) dengan melakukan kuesioner kepada responden yang berkompeten</w:t>
      </w:r>
      <w:r w:rsidR="006F4A5E">
        <w:rPr>
          <w:noProof/>
          <w:lang w:val="en-US"/>
        </w:rPr>
        <w:t xml:space="preserve"> </w:t>
      </w:r>
      <w:r w:rsidR="006F4A5E">
        <w:rPr>
          <w:noProof/>
          <w:lang w:val="en-US"/>
        </w:rPr>
        <w:fldChar w:fldCharType="begin" w:fldLock="1"/>
      </w:r>
      <w:r w:rsidR="00F929E9">
        <w:rPr>
          <w:noProof/>
          <w:lang w:val="en-US"/>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6F4A5E">
        <w:rPr>
          <w:noProof/>
          <w:lang w:val="en-US"/>
        </w:rPr>
        <w:fldChar w:fldCharType="separate"/>
      </w:r>
      <w:r w:rsidR="006F4A5E" w:rsidRPr="006F4A5E">
        <w:rPr>
          <w:noProof/>
          <w:lang w:val="en-US"/>
        </w:rPr>
        <w:t>[7]</w:t>
      </w:r>
      <w:r w:rsidR="006F4A5E">
        <w:rPr>
          <w:noProof/>
          <w:lang w:val="en-US"/>
        </w:rPr>
        <w:fldChar w:fldCharType="end"/>
      </w:r>
      <w:r w:rsidRPr="00862735">
        <w:rPr>
          <w:noProof/>
        </w:rPr>
        <w:t>.</w:t>
      </w:r>
    </w:p>
    <w:p w14:paraId="370B222B" w14:textId="366A7BF9" w:rsidR="00253AE5" w:rsidRPr="00862735" w:rsidRDefault="005B4E15" w:rsidP="00A20479">
      <w:pPr>
        <w:pStyle w:val="Text"/>
        <w:spacing w:line="240" w:lineRule="auto"/>
        <w:ind w:firstLine="284"/>
        <w:rPr>
          <w:noProof/>
        </w:rPr>
      </w:pPr>
      <w:r w:rsidRPr="00862735">
        <w:rPr>
          <w:noProof/>
        </w:rPr>
        <w:tab/>
        <w:t xml:space="preserve">Penelitian lainnya mengenai VIKOR adalah penelitian yang </w:t>
      </w:r>
      <w:r w:rsidR="006F4A5E">
        <w:rPr>
          <w:noProof/>
          <w:lang w:val="en-US"/>
        </w:rPr>
        <w:t>dilakukan oleh A</w:t>
      </w:r>
      <w:r w:rsidR="006F4A5E" w:rsidRPr="006F4A5E">
        <w:rPr>
          <w:noProof/>
          <w:lang w:val="en-US"/>
        </w:rPr>
        <w:t xml:space="preserve">dnan </w:t>
      </w:r>
      <w:r w:rsidR="006F4A5E">
        <w:rPr>
          <w:noProof/>
          <w:lang w:val="en-US"/>
        </w:rPr>
        <w:t>C</w:t>
      </w:r>
      <w:r w:rsidR="006F4A5E" w:rsidRPr="006F4A5E">
        <w:rPr>
          <w:noProof/>
          <w:lang w:val="en-US"/>
        </w:rPr>
        <w:t xml:space="preserve">ivik dan </w:t>
      </w:r>
      <w:r w:rsidR="006F4A5E">
        <w:rPr>
          <w:noProof/>
          <w:lang w:val="en-US"/>
        </w:rPr>
        <w:t>B</w:t>
      </w:r>
      <w:r w:rsidR="006F4A5E" w:rsidRPr="006F4A5E">
        <w:rPr>
          <w:noProof/>
          <w:lang w:val="en-US"/>
        </w:rPr>
        <w:t>ranko</w:t>
      </w:r>
      <w:r w:rsidR="006F4A5E">
        <w:rPr>
          <w:noProof/>
          <w:lang w:val="en-US"/>
        </w:rPr>
        <w:t xml:space="preserve"> Vucijak</w:t>
      </w:r>
      <w:r w:rsidR="006F4A5E" w:rsidRPr="006F4A5E">
        <w:rPr>
          <w:noProof/>
          <w:lang w:val="en-US"/>
        </w:rPr>
        <w:t xml:space="preserve"> </w:t>
      </w:r>
      <w:r w:rsidR="006F4A5E">
        <w:rPr>
          <w:noProof/>
          <w:lang w:val="en-US"/>
        </w:rPr>
        <w:fldChar w:fldCharType="begin" w:fldLock="1"/>
      </w:r>
      <w:r w:rsidR="006F4A5E">
        <w:rPr>
          <w:noProof/>
          <w:lang w:val="en-US"/>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6F4A5E">
        <w:rPr>
          <w:noProof/>
          <w:lang w:val="en-US"/>
        </w:rPr>
        <w:fldChar w:fldCharType="separate"/>
      </w:r>
      <w:r w:rsidR="006F4A5E" w:rsidRPr="006F4A5E">
        <w:rPr>
          <w:noProof/>
          <w:lang w:val="en-US"/>
        </w:rPr>
        <w:t>[8]</w:t>
      </w:r>
      <w:r w:rsidR="006F4A5E">
        <w:rPr>
          <w:noProof/>
          <w:lang w:val="en-US"/>
        </w:rPr>
        <w:fldChar w:fldCharType="end"/>
      </w:r>
      <w:r w:rsidRPr="00862735">
        <w:rPr>
          <w:noProof/>
        </w:rPr>
        <w:t xml:space="preserve">. Penelitian tersebut bertujuan untuk memilih material yang terbaik untuk digunakan sebagai material insulasi pada bangunan. Opsi alternatif bahan insulasi yang dipertimbangkan yaitu </w:t>
      </w:r>
      <w:r w:rsidRPr="00F0216A">
        <w:rPr>
          <w:i/>
          <w:iCs/>
          <w:noProof/>
        </w:rPr>
        <w:t>styrofoam</w:t>
      </w:r>
      <w:r w:rsidRPr="00862735">
        <w:rPr>
          <w:noProof/>
        </w:rPr>
        <w:t xml:space="preserve">, mineral </w:t>
      </w:r>
      <w:r w:rsidRPr="00862735">
        <w:rPr>
          <w:i/>
          <w:iCs/>
          <w:noProof/>
        </w:rPr>
        <w:t xml:space="preserve">wool, pluto panels, polyester, polyurethane, perlite, </w:t>
      </w:r>
      <w:r w:rsidRPr="00862735">
        <w:rPr>
          <w:noProof/>
        </w:rPr>
        <w:t xml:space="preserve">dan </w:t>
      </w:r>
      <w:r w:rsidRPr="00862735">
        <w:rPr>
          <w:i/>
          <w:iCs/>
          <w:noProof/>
        </w:rPr>
        <w:t>wood</w:t>
      </w:r>
      <w:r w:rsidRPr="00862735">
        <w:rPr>
          <w:noProof/>
        </w:rPr>
        <w:t xml:space="preserve"> </w:t>
      </w:r>
      <w:r w:rsidRPr="00862735">
        <w:rPr>
          <w:i/>
          <w:iCs/>
          <w:noProof/>
        </w:rPr>
        <w:t>wool</w:t>
      </w:r>
      <w:r w:rsidRPr="00862735">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digunakan dan mengurangi biaya dan emisi CO2. Dari penelitian ini didapatkan bahwa material styrofoam menjadi alternatif terbaik untuk digunakan sebagai material insulasi pada bangunan </w:t>
      </w:r>
      <w:r w:rsidR="0079295C" w:rsidRPr="00862735">
        <w:rPr>
          <w:noProof/>
        </w:rPr>
        <w:fldChar w:fldCharType="begin" w:fldLock="1"/>
      </w:r>
      <w:r w:rsidR="00F35074" w:rsidRPr="00862735">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862735">
        <w:rPr>
          <w:noProof/>
        </w:rPr>
        <w:fldChar w:fldCharType="separate"/>
      </w:r>
      <w:r w:rsidR="00600977" w:rsidRPr="00862735">
        <w:rPr>
          <w:noProof/>
        </w:rPr>
        <w:t>[8]</w:t>
      </w:r>
      <w:r w:rsidR="0079295C" w:rsidRPr="00862735">
        <w:rPr>
          <w:noProof/>
        </w:rPr>
        <w:fldChar w:fldCharType="end"/>
      </w:r>
      <w:r w:rsidRPr="00862735">
        <w:rPr>
          <w:noProof/>
        </w:rPr>
        <w:t xml:space="preserve">. Metode VIKOR atau </w:t>
      </w:r>
      <w:r w:rsidRPr="00862735">
        <w:rPr>
          <w:i/>
          <w:iCs/>
          <w:noProof/>
        </w:rPr>
        <w:t>Višekriterijumsko Kompromisno Rangiranje yang</w:t>
      </w:r>
      <w:r w:rsidRPr="00862735">
        <w:rPr>
          <w:noProof/>
        </w:rPr>
        <w:t xml:space="preserve"> diimplementasikan ke dalam sebuah sistem pendukung keputusan diharapkan dapat digunakan untuk membantu menentukan solusi dari penentuan prioritas pembangunan embung di Kabupaten Semarang dengan efektif dan efisien.</w:t>
      </w:r>
    </w:p>
    <w:p w14:paraId="0C50B0E8" w14:textId="0E40933F" w:rsidR="003A57B0" w:rsidRPr="00862735" w:rsidRDefault="003A57B0" w:rsidP="003A57B0">
      <w:pPr>
        <w:pStyle w:val="Heading1"/>
        <w:rPr>
          <w:noProof/>
        </w:rPr>
      </w:pPr>
      <w:r w:rsidRPr="00862735">
        <w:rPr>
          <w:noProof/>
        </w:rPr>
        <w:t>VIŠEKRITERIJUMSKO KOMPROMISNO RANGIRANJE (VIKOR)</w:t>
      </w:r>
    </w:p>
    <w:p w14:paraId="37A0C3A6" w14:textId="6F1B516A" w:rsidR="00682E15" w:rsidRPr="00862735" w:rsidRDefault="00682E15" w:rsidP="00860AF1">
      <w:pPr>
        <w:pStyle w:val="Text"/>
        <w:spacing w:line="240" w:lineRule="auto"/>
        <w:ind w:firstLine="284"/>
        <w:rPr>
          <w:noProof/>
        </w:rPr>
      </w:pPr>
      <w:r w:rsidRPr="00862735">
        <w:rPr>
          <w:noProof/>
        </w:rPr>
        <w:t xml:space="preserve">VIKOR atau </w:t>
      </w:r>
      <w:r w:rsidRPr="00862735">
        <w:rPr>
          <w:i/>
          <w:iCs/>
          <w:noProof/>
        </w:rPr>
        <w:t>Višekriterijumsko Kompromisno Rangiranje</w:t>
      </w:r>
      <w:r w:rsidRPr="00862735">
        <w:rPr>
          <w:noProof/>
        </w:rPr>
        <w:t xml:space="preserve"> </w:t>
      </w:r>
      <w:r w:rsidR="000C63A9">
        <w:rPr>
          <w:noProof/>
          <w:lang w:val="en-US"/>
        </w:rPr>
        <w:t>(</w:t>
      </w:r>
      <w:r w:rsidRPr="00862735">
        <w:rPr>
          <w:noProof/>
        </w:rPr>
        <w:t>dalam bahasa Serbia yang berarti “perangkingan kompromis multi-kriteria”</w:t>
      </w:r>
      <w:r w:rsidR="000C63A9">
        <w:rPr>
          <w:noProof/>
          <w:lang w:val="en-US"/>
        </w:rPr>
        <w:t>)</w:t>
      </w:r>
      <w:r w:rsidRPr="00862735">
        <w:rPr>
          <w:noProof/>
        </w:rPr>
        <w:t xml:space="preserve"> merupakan salah satu metode pengambilan keputusan multikriteria. Landasan dari solusi kompromi dalam VIKOR dibuat oleh Yu (1973) dan Zeleny (1982)  kemudian diteruskan oleh Opricovic dan Tzeng (2002, 2003, 2004, dan 2007) </w:t>
      </w:r>
      <w:r w:rsidRPr="00862735">
        <w:rPr>
          <w:noProof/>
        </w:rPr>
        <w:fldChar w:fldCharType="begin" w:fldLock="1"/>
      </w:r>
      <w:r w:rsidR="00F35074" w:rsidRPr="00862735">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862735">
        <w:rPr>
          <w:noProof/>
        </w:rPr>
        <w:fldChar w:fldCharType="separate"/>
      </w:r>
      <w:r w:rsidR="00600977" w:rsidRPr="00862735">
        <w:rPr>
          <w:noProof/>
        </w:rPr>
        <w:t>[9]</w:t>
      </w:r>
      <w:r w:rsidRPr="00862735">
        <w:rPr>
          <w:noProof/>
        </w:rPr>
        <w:fldChar w:fldCharType="end"/>
      </w:r>
      <w:r w:rsidRPr="00862735">
        <w:rPr>
          <w:noProof/>
        </w:rPr>
        <w:t xml:space="preserve">. Metode VIKOR </w:t>
      </w:r>
      <w:r w:rsidRPr="00862735">
        <w:rPr>
          <w:noProof/>
        </w:rPr>
        <w:lastRenderedPageBreak/>
        <w:t xml:space="preserve">merupakan metode </w:t>
      </w:r>
      <w:r w:rsidRPr="00404B4D">
        <w:rPr>
          <w:i/>
          <w:iCs/>
          <w:noProof/>
        </w:rPr>
        <w:t>Multi-Criteria Decision Making</w:t>
      </w:r>
      <w:r w:rsidRPr="00862735">
        <w:rPr>
          <w:noProof/>
        </w:rPr>
        <w:t xml:space="preserve">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862735">
        <w:rPr>
          <w:i/>
          <w:iCs/>
          <w:noProof/>
        </w:rPr>
        <w:t>benefit</w:t>
      </w:r>
      <w:r w:rsidRPr="00862735">
        <w:rPr>
          <w:noProof/>
        </w:rPr>
        <w:t xml:space="preserve"> (semakin besar nilainya maka semakin baik) atau tren </w:t>
      </w:r>
      <w:r w:rsidRPr="00862735">
        <w:rPr>
          <w:i/>
          <w:iCs/>
          <w:noProof/>
        </w:rPr>
        <w:t>cost</w:t>
      </w:r>
      <w:r w:rsidRPr="00862735">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00600977" w:rsidRPr="00862735">
        <w:rPr>
          <w:noProof/>
        </w:rPr>
        <w:t>[7]</w:t>
      </w:r>
      <w:r w:rsidRPr="00862735">
        <w:rPr>
          <w:noProof/>
        </w:rPr>
        <w:fldChar w:fldCharType="end"/>
      </w:r>
      <w:r w:rsidRPr="00862735">
        <w:rPr>
          <w:noProof/>
        </w:rPr>
        <w:t>.</w:t>
      </w:r>
    </w:p>
    <w:p w14:paraId="3FF134D0" w14:textId="1C81233F" w:rsidR="00600977" w:rsidRPr="00862735" w:rsidRDefault="00600977" w:rsidP="00860AF1">
      <w:pPr>
        <w:ind w:firstLine="284"/>
        <w:jc w:val="both"/>
        <w:rPr>
          <w:noProof/>
        </w:rPr>
      </w:pPr>
      <w:r w:rsidRPr="00862735">
        <w:rPr>
          <w:noProof/>
        </w:rPr>
        <w:t>Langkah-langkah yang dilakukan dalam penyelesaian masalah menggunakan metode VIKOR</w:t>
      </w:r>
      <w:r w:rsidRPr="00862735">
        <w:rPr>
          <w:i/>
          <w:iCs/>
          <w:noProof/>
        </w:rPr>
        <w:t xml:space="preserve"> </w:t>
      </w:r>
      <w:r w:rsidRPr="00862735">
        <w:rPr>
          <w:noProof/>
        </w:rPr>
        <w:fldChar w:fldCharType="begin" w:fldLock="1"/>
      </w:r>
      <w:r w:rsidR="00F35074" w:rsidRPr="00862735">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862735">
        <w:rPr>
          <w:noProof/>
        </w:rPr>
        <w:fldChar w:fldCharType="separate"/>
      </w:r>
      <w:r w:rsidRPr="00862735">
        <w:rPr>
          <w:iCs/>
          <w:noProof/>
        </w:rPr>
        <w:t>[10]</w:t>
      </w:r>
      <w:r w:rsidRPr="00862735">
        <w:rPr>
          <w:noProof/>
        </w:rPr>
        <w:fldChar w:fldCharType="end"/>
      </w:r>
      <w:r w:rsidRPr="00862735">
        <w:rPr>
          <w:noProof/>
        </w:rPr>
        <w:fldChar w:fldCharType="begin" w:fldLock="1"/>
      </w:r>
      <w:r w:rsidR="00F35074" w:rsidRPr="00862735">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Pr="00862735">
        <w:rPr>
          <w:iCs/>
          <w:noProof/>
        </w:rPr>
        <w:t>[7]</w:t>
      </w:r>
      <w:r w:rsidRPr="00862735">
        <w:rPr>
          <w:noProof/>
        </w:rPr>
        <w:fldChar w:fldCharType="end"/>
      </w:r>
      <w:r w:rsidRPr="00862735">
        <w:rPr>
          <w:i/>
          <w:iCs/>
          <w:noProof/>
        </w:rPr>
        <w:t xml:space="preserve"> </w:t>
      </w:r>
      <w:r w:rsidRPr="00862735">
        <w:rPr>
          <w:noProof/>
        </w:rPr>
        <w:t xml:space="preserve">adalah sebagai berikut: </w:t>
      </w:r>
    </w:p>
    <w:p w14:paraId="01247940" w14:textId="77777777" w:rsidR="003B691B" w:rsidRPr="00862735" w:rsidRDefault="003B691B">
      <w:pPr>
        <w:pStyle w:val="ListParagraph"/>
        <w:numPr>
          <w:ilvl w:val="0"/>
          <w:numId w:val="7"/>
        </w:numPr>
        <w:ind w:left="284" w:hanging="284"/>
        <w:rPr>
          <w:noProof/>
        </w:rPr>
      </w:pPr>
      <w:r w:rsidRPr="00862735">
        <w:rPr>
          <w:noProof/>
        </w:rPr>
        <w:t>Menyusun Matriks Keputusan (F)</w:t>
      </w:r>
    </w:p>
    <w:p w14:paraId="4FADF751" w14:textId="77777777" w:rsidR="00C42B03" w:rsidRPr="00862735" w:rsidRDefault="00C42B03" w:rsidP="00C045D2">
      <w:pPr>
        <w:spacing w:after="240"/>
        <w:ind w:firstLine="284"/>
        <w:contextualSpacing/>
        <w:jc w:val="both"/>
        <w:rPr>
          <w:noProof/>
        </w:rPr>
      </w:pPr>
      <w:r w:rsidRPr="00862735">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862735">
        <w:rPr>
          <w:noProof/>
        </w:rPr>
        <w:t xml:space="preserve">menyatakan alternatif ke 1,2,3, … , </w:t>
      </w:r>
      <m:oMath>
        <m:r>
          <w:rPr>
            <w:rFonts w:ascii="Cambria Math" w:eastAsia="Cambria Math" w:hAnsi="Cambria Math" w:cs="Cambria Math"/>
            <w:noProof/>
          </w:rPr>
          <m:t>i</m:t>
        </m:r>
      </m:oMath>
      <w:r w:rsidRPr="00862735">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862735">
        <w:rPr>
          <w:noProof/>
        </w:rPr>
        <w:t xml:space="preserve"> menyatakan kriteria ke 1,2,3, … , </w:t>
      </w:r>
      <m:oMath>
        <m:r>
          <w:rPr>
            <w:rFonts w:ascii="Cambria Math" w:hAnsi="Cambria Math"/>
            <w:noProof/>
          </w:rPr>
          <m:t>j</m:t>
        </m:r>
      </m:oMath>
      <w:r w:rsidRPr="00862735">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862735">
        <w:rPr>
          <w:noProof/>
        </w:rPr>
        <w:t xml:space="preserve"> menyatakan respons alternatif </w:t>
      </w:r>
      <m:oMath>
        <m:r>
          <w:rPr>
            <w:rFonts w:ascii="Cambria Math" w:hAnsi="Cambria Math"/>
            <w:noProof/>
          </w:rPr>
          <m:t>i</m:t>
        </m:r>
      </m:oMath>
      <w:r w:rsidRPr="00862735">
        <w:rPr>
          <w:noProof/>
        </w:rPr>
        <w:t xml:space="preserve"> pada kriteria </w:t>
      </w:r>
      <m:oMath>
        <m:r>
          <w:rPr>
            <w:rFonts w:ascii="Cambria Math" w:hAnsi="Cambria Math"/>
            <w:noProof/>
          </w:rPr>
          <m:t>j</m:t>
        </m:r>
      </m:oMath>
      <w:r w:rsidRPr="00862735">
        <w:rPr>
          <w:noProof/>
        </w:rPr>
        <w:t>.</w:t>
      </w:r>
    </w:p>
    <w:p w14:paraId="0969DB7F" w14:textId="65DE4663" w:rsidR="00C42B03" w:rsidRPr="00862735"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16F8E0DE" w14:textId="77777777" w:rsidR="00AD1764" w:rsidRPr="00862735" w:rsidRDefault="00AD1764" w:rsidP="00AD1764">
      <w:pPr>
        <w:contextualSpacing/>
        <w:jc w:val="both"/>
        <w:rPr>
          <w:noProof/>
        </w:rPr>
      </w:pPr>
      <w:r w:rsidRPr="00862735">
        <w:rPr>
          <w:noProof/>
        </w:rPr>
        <w:t>Keterangan:</w:t>
      </w:r>
    </w:p>
    <w:p w14:paraId="64D77233" w14:textId="77777777" w:rsidR="00AD1764" w:rsidRPr="00862735" w:rsidRDefault="00AD1764" w:rsidP="00AD1764">
      <w:pPr>
        <w:contextualSpacing/>
        <w:jc w:val="both"/>
        <w:rPr>
          <w:noProof/>
        </w:rPr>
      </w:pPr>
      <m:oMath>
        <m:r>
          <w:rPr>
            <w:rFonts w:ascii="Cambria Math" w:hAnsi="Cambria Math"/>
            <w:noProof/>
          </w:rPr>
          <m:t>F</m:t>
        </m:r>
      </m:oMath>
      <w:r w:rsidRPr="00862735">
        <w:rPr>
          <w:noProof/>
        </w:rPr>
        <w:tab/>
      </w:r>
      <w:r>
        <w:rPr>
          <w:noProof/>
        </w:rPr>
        <w:tab/>
      </w:r>
      <w:r w:rsidRPr="00862735">
        <w:rPr>
          <w:noProof/>
        </w:rPr>
        <w:t>= Matriks keputusan</w:t>
      </w:r>
    </w:p>
    <w:p w14:paraId="3844E84B" w14:textId="77777777" w:rsidR="00AD1764" w:rsidRPr="00862735" w:rsidRDefault="00000000" w:rsidP="00AD1764">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AD1764" w:rsidRPr="00862735">
        <w:rPr>
          <w:noProof/>
        </w:rPr>
        <w:tab/>
      </w:r>
      <w:r w:rsidR="00AD1764">
        <w:rPr>
          <w:noProof/>
        </w:rPr>
        <w:tab/>
      </w:r>
      <w:r w:rsidR="00AD1764" w:rsidRPr="00862735">
        <w:rPr>
          <w:noProof/>
        </w:rPr>
        <w:t xml:space="preserve">= Alternatif ke - </w:t>
      </w:r>
      <m:oMath>
        <m:r>
          <w:rPr>
            <w:rFonts w:ascii="Cambria Math" w:eastAsia="Cambria Math" w:hAnsi="Cambria Math" w:cs="Cambria Math"/>
            <w:noProof/>
          </w:rPr>
          <m:t>i</m:t>
        </m:r>
      </m:oMath>
    </w:p>
    <w:p w14:paraId="46904FF3" w14:textId="77777777" w:rsidR="00AD1764" w:rsidRPr="00862735"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AD1764" w:rsidRPr="00862735">
        <w:rPr>
          <w:noProof/>
        </w:rPr>
        <w:tab/>
      </w:r>
      <w:r w:rsidR="00AD1764">
        <w:rPr>
          <w:noProof/>
        </w:rPr>
        <w:tab/>
      </w:r>
      <w:r w:rsidR="00AD1764" w:rsidRPr="00862735">
        <w:rPr>
          <w:noProof/>
        </w:rPr>
        <w:t xml:space="preserve">= Kriteria ke – </w:t>
      </w:r>
      <m:oMath>
        <m:r>
          <w:rPr>
            <w:rFonts w:ascii="Cambria Math" w:hAnsi="Cambria Math"/>
            <w:noProof/>
          </w:rPr>
          <m:t>j</m:t>
        </m:r>
      </m:oMath>
    </w:p>
    <w:p w14:paraId="2957FACA" w14:textId="77777777" w:rsidR="00AD1764" w:rsidRPr="00862735"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AD1764">
        <w:rPr>
          <w:noProof/>
        </w:rPr>
        <w:tab/>
      </w:r>
      <w:r w:rsidR="00AD1764" w:rsidRPr="00862735">
        <w:rPr>
          <w:noProof/>
        </w:rPr>
        <w:t xml:space="preserve">= </w:t>
      </w:r>
      <w:bookmarkStart w:id="1" w:name="_Hlk128587806"/>
      <w:r w:rsidR="00AD1764" w:rsidRPr="00862735">
        <w:rPr>
          <w:noProof/>
        </w:rPr>
        <w:t xml:space="preserve">Respons alternatif </w:t>
      </w:r>
      <m:oMath>
        <m:r>
          <w:rPr>
            <w:rFonts w:ascii="Cambria Math" w:eastAsia="Cambria Math" w:hAnsi="Cambria Math" w:cs="Cambria Math"/>
            <w:noProof/>
          </w:rPr>
          <m:t>i</m:t>
        </m:r>
      </m:oMath>
      <w:r w:rsidR="00AD1764" w:rsidRPr="00862735">
        <w:rPr>
          <w:noProof/>
        </w:rPr>
        <w:t xml:space="preserve"> pada kriteria </w:t>
      </w:r>
      <m:oMath>
        <m:r>
          <w:rPr>
            <w:rFonts w:ascii="Cambria Math" w:hAnsi="Cambria Math"/>
            <w:noProof/>
          </w:rPr>
          <m:t>j</m:t>
        </m:r>
      </m:oMath>
      <w:bookmarkEnd w:id="1"/>
    </w:p>
    <w:p w14:paraId="2F3CE53C" w14:textId="77777777" w:rsidR="00AD1764" w:rsidRPr="00862735" w:rsidRDefault="00AD1764" w:rsidP="00AD1764">
      <w:pPr>
        <w:contextualSpacing/>
        <w:jc w:val="both"/>
        <w:rPr>
          <w:noProof/>
        </w:rPr>
      </w:pPr>
      <m:oMath>
        <m:r>
          <w:rPr>
            <w:rFonts w:ascii="Cambria Math" w:eastAsia="Cambria Math" w:hAnsi="Cambria Math" w:cs="Cambria Math"/>
            <w:noProof/>
          </w:rPr>
          <m:t>i</m:t>
        </m:r>
      </m:oMath>
      <w:r w:rsidRPr="00862735">
        <w:rPr>
          <w:noProof/>
        </w:rPr>
        <w:tab/>
      </w:r>
      <w:r>
        <w:rPr>
          <w:noProof/>
        </w:rPr>
        <w:tab/>
      </w:r>
      <w:r w:rsidRPr="00862735">
        <w:rPr>
          <w:noProof/>
        </w:rPr>
        <w:t xml:space="preserve">= 1,2,3, … , </w:t>
      </w:r>
      <m:oMath>
        <m:r>
          <w:rPr>
            <w:rFonts w:ascii="Cambria Math" w:eastAsia="Cambria Math" w:hAnsi="Cambria Math" w:cs="Cambria Math"/>
            <w:noProof/>
          </w:rPr>
          <m:t>i</m:t>
        </m:r>
      </m:oMath>
      <w:r w:rsidRPr="00862735">
        <w:rPr>
          <w:noProof/>
        </w:rPr>
        <w:t xml:space="preserve"> adalah nomor urutan alternatif</w:t>
      </w:r>
    </w:p>
    <w:p w14:paraId="5BE6A7C4" w14:textId="085F855F" w:rsidR="00E663D4" w:rsidRDefault="00AD1764" w:rsidP="00636719">
      <w:pPr>
        <w:contextualSpacing/>
        <w:jc w:val="both"/>
        <w:rPr>
          <w:noProof/>
        </w:rPr>
      </w:pPr>
      <m:oMath>
        <m:r>
          <w:rPr>
            <w:rFonts w:ascii="Cambria Math" w:hAnsi="Cambria Math"/>
            <w:noProof/>
          </w:rPr>
          <m:t>j</m:t>
        </m:r>
      </m:oMath>
      <w:r w:rsidRPr="00862735">
        <w:rPr>
          <w:noProof/>
        </w:rPr>
        <w:tab/>
      </w:r>
      <w:r>
        <w:rPr>
          <w:noProof/>
        </w:rPr>
        <w:tab/>
      </w:r>
      <w:r w:rsidRPr="00862735">
        <w:rPr>
          <w:noProof/>
        </w:rPr>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862735">
        <w:rPr>
          <w:noProof/>
        </w:rPr>
        <w:t xml:space="preserve"> adalah nomor urutan kriteria</w:t>
      </w:r>
    </w:p>
    <w:p w14:paraId="255C157F" w14:textId="77777777" w:rsidR="000D768B" w:rsidRPr="00862735" w:rsidRDefault="000D768B" w:rsidP="00636719">
      <w:pPr>
        <w:contextualSpacing/>
        <w:jc w:val="both"/>
        <w:rPr>
          <w:noProof/>
        </w:rPr>
      </w:pPr>
    </w:p>
    <w:p w14:paraId="3503CF33" w14:textId="77777777" w:rsidR="003B691B" w:rsidRPr="00862735" w:rsidRDefault="003B691B">
      <w:pPr>
        <w:pStyle w:val="ListParagraph"/>
        <w:numPr>
          <w:ilvl w:val="0"/>
          <w:numId w:val="7"/>
        </w:numPr>
        <w:ind w:left="284" w:hanging="284"/>
        <w:rPr>
          <w:noProof/>
        </w:rPr>
      </w:pPr>
      <w:r w:rsidRPr="00862735">
        <w:rPr>
          <w:noProof/>
        </w:rPr>
        <w:t>Menentukan Bobot Kriteria (W)</w:t>
      </w:r>
    </w:p>
    <w:p w14:paraId="67B9602F" w14:textId="531D76A5" w:rsidR="0007298E" w:rsidRPr="00862735" w:rsidRDefault="008F72B7" w:rsidP="0007298E">
      <w:pPr>
        <w:ind w:firstLine="284"/>
        <w:contextualSpacing/>
        <w:jc w:val="both"/>
        <w:rPr>
          <w:noProof/>
        </w:rPr>
      </w:pPr>
      <w:r>
        <w:rPr>
          <w:noProof/>
          <w:lang w:val="en-US"/>
        </w:rPr>
        <w:t>B</w:t>
      </w:r>
      <w:r w:rsidR="0007298E" w:rsidRPr="00862735">
        <w:rPr>
          <w:noProof/>
        </w:rPr>
        <w:t>obot kriteria yang dipe</w:t>
      </w:r>
      <w:r w:rsidR="009A4664" w:rsidRPr="00862735">
        <w:rPr>
          <w:noProof/>
        </w:rPr>
        <w:t>role</w:t>
      </w:r>
      <w:r w:rsidR="0007298E" w:rsidRPr="00862735">
        <w:rPr>
          <w:noProof/>
        </w:rPr>
        <w:t xml:space="preserve">h dari pengguna sistem sesuai dengan kebutuhan atau kriteria yang diinginkan. Rumusan umum untuk bobot kriteria adalah berlaku </w:t>
      </w:r>
      <w:r w:rsidR="00C7492B">
        <w:rPr>
          <w:noProof/>
        </w:rPr>
        <w:t>rumus</w:t>
      </w:r>
      <w:r w:rsidR="0007298E" w:rsidRPr="00862735">
        <w:rPr>
          <w:noProof/>
        </w:rPr>
        <w:t>:</w:t>
      </w:r>
    </w:p>
    <w:p w14:paraId="192CCDD7" w14:textId="664CB889" w:rsidR="00DD4540" w:rsidRPr="00862735"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862735" w:rsidRDefault="00D93836" w:rsidP="006770DC">
      <w:pPr>
        <w:contextualSpacing/>
        <w:jc w:val="both"/>
        <w:rPr>
          <w:noProof/>
        </w:rPr>
      </w:pPr>
      <w:r w:rsidRPr="00862735">
        <w:rPr>
          <w:noProof/>
        </w:rPr>
        <w:t>Keterangan:</w:t>
      </w:r>
    </w:p>
    <w:p w14:paraId="011E684B" w14:textId="77777777" w:rsidR="00D93836" w:rsidRPr="00862735" w:rsidRDefault="00000000" w:rsidP="006770DC">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862735">
        <w:rPr>
          <w:noProof/>
        </w:rPr>
        <w:tab/>
        <w:t xml:space="preserve">= Bobot kriteria </w:t>
      </w:r>
      <m:oMath>
        <m:r>
          <w:rPr>
            <w:rFonts w:ascii="Cambria Math" w:hAnsi="Cambria Math"/>
            <w:noProof/>
          </w:rPr>
          <m:t>j</m:t>
        </m:r>
      </m:oMath>
    </w:p>
    <w:p w14:paraId="367188A4" w14:textId="77777777" w:rsidR="00C26F25" w:rsidRPr="00862735" w:rsidRDefault="00C26F25" w:rsidP="004268BF">
      <w:pPr>
        <w:rPr>
          <w:noProof/>
        </w:rPr>
      </w:pPr>
    </w:p>
    <w:p w14:paraId="31C1F3D3" w14:textId="77777777" w:rsidR="003B691B" w:rsidRPr="00862735" w:rsidRDefault="003B691B">
      <w:pPr>
        <w:pStyle w:val="ListParagraph"/>
        <w:numPr>
          <w:ilvl w:val="0"/>
          <w:numId w:val="7"/>
        </w:numPr>
        <w:ind w:left="284" w:hanging="284"/>
        <w:rPr>
          <w:noProof/>
        </w:rPr>
      </w:pPr>
      <w:r w:rsidRPr="00862735">
        <w:rPr>
          <w:noProof/>
        </w:rPr>
        <w:t>Membuat Matriks Normalisasi (N)</w:t>
      </w:r>
    </w:p>
    <w:p w14:paraId="7CEF41CE" w14:textId="1761F76A" w:rsidR="004268BF" w:rsidRPr="00862735" w:rsidRDefault="004268BF" w:rsidP="004268BF">
      <w:pPr>
        <w:ind w:firstLine="284"/>
        <w:contextualSpacing/>
        <w:jc w:val="both"/>
        <w:rPr>
          <w:noProof/>
        </w:rPr>
      </w:pPr>
      <w:r w:rsidRPr="00862735">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xml:space="preserve">) atau dengan istilah </w:t>
      </w:r>
      <w:r w:rsidRPr="00862735">
        <w:rPr>
          <w:i/>
          <w:iCs/>
          <w:noProof/>
        </w:rPr>
        <w:t>Cost</w:t>
      </w:r>
      <w:r w:rsidRPr="00862735">
        <w:rPr>
          <w:noProof/>
        </w:rPr>
        <w:t xml:space="preserve"> dan </w:t>
      </w:r>
      <w:r w:rsidRPr="00862735">
        <w:rPr>
          <w:i/>
          <w:iCs/>
          <w:noProof/>
        </w:rPr>
        <w:t>Benefit</w:t>
      </w:r>
      <w:r w:rsidRPr="00862735">
        <w:rPr>
          <w:noProof/>
        </w:rPr>
        <w:t xml:space="preserve"> ditentukan oleh jenis data kriteria apakah  </w:t>
      </w:r>
      <w:r w:rsidRPr="00862735">
        <w:rPr>
          <w:i/>
          <w:iCs/>
          <w:noProof/>
        </w:rPr>
        <w:t>higher-the-better</w:t>
      </w:r>
      <w:r w:rsidRPr="00862735">
        <w:rPr>
          <w:noProof/>
        </w:rPr>
        <w:t xml:space="preserve"> (HB) atau </w:t>
      </w:r>
      <w:r w:rsidRPr="00862735">
        <w:rPr>
          <w:i/>
          <w:iCs/>
          <w:noProof/>
        </w:rPr>
        <w:t>lower-the-better</w:t>
      </w:r>
      <w:r w:rsidRPr="00862735">
        <w:rPr>
          <w:noProof/>
        </w:rPr>
        <w:t xml:space="preserve"> (LB). Untuk menentukan nilai positif dan nilai negatif masing-masing kriteria digunakan </w:t>
      </w:r>
      <w:r w:rsidR="00C7492B">
        <w:rPr>
          <w:noProof/>
        </w:rPr>
        <w:t>rumus</w:t>
      </w:r>
      <w:r w:rsidRPr="00862735">
        <w:rPr>
          <w:noProof/>
        </w:rPr>
        <w:t xml:space="preserve"> berikut:</w:t>
      </w:r>
    </w:p>
    <w:p w14:paraId="5A3ECD5A"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benefit</w:t>
      </w:r>
      <w:r w:rsidRPr="00862735">
        <w:rPr>
          <w:noProof/>
        </w:rPr>
        <w:t>, maka gunakan fungsi berikut:</w:t>
      </w:r>
    </w:p>
    <w:p w14:paraId="3658D2FB" w14:textId="43F1FB1F" w:rsidR="00FA0842" w:rsidRPr="00862735"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8E3AA89" w:rsidR="00FA0842" w:rsidRPr="00862735"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cost</w:t>
      </w:r>
      <w:r w:rsidRPr="00862735">
        <w:rPr>
          <w:noProof/>
        </w:rPr>
        <w:t>, maka gunakan fungsi berikut:</w:t>
      </w:r>
    </w:p>
    <w:p w14:paraId="59ADBA9A" w14:textId="15EABAAB" w:rsidR="00FA0842" w:rsidRPr="00862735"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643D120F" w:rsidR="00FA0842" w:rsidRPr="00862735"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862735" w:rsidRDefault="003406E0" w:rsidP="003406E0">
      <w:pPr>
        <w:spacing w:after="240"/>
        <w:contextualSpacing/>
        <w:jc w:val="both"/>
        <w:rPr>
          <w:noProof/>
        </w:rPr>
      </w:pPr>
    </w:p>
    <w:p w14:paraId="407AB889" w14:textId="2BC79BE9" w:rsidR="00FA0842" w:rsidRPr="00862735" w:rsidRDefault="00FA0842" w:rsidP="003406E0">
      <w:pPr>
        <w:ind w:firstLine="202"/>
        <w:contextualSpacing/>
        <w:jc w:val="both"/>
        <w:rPr>
          <w:noProof/>
        </w:rPr>
      </w:pPr>
      <w:r w:rsidRPr="00862735">
        <w:rPr>
          <w:noProof/>
        </w:rPr>
        <w:t xml:space="preserve">Selanjutnya melakukan normalisasi pada matriks </w:t>
      </w:r>
      <m:oMath>
        <m:r>
          <w:rPr>
            <w:rFonts w:ascii="Cambria Math" w:hAnsi="Cambria Math"/>
            <w:noProof/>
          </w:rPr>
          <m:t>F</m:t>
        </m:r>
      </m:oMath>
      <w:r w:rsidRPr="00862735">
        <w:rPr>
          <w:noProof/>
        </w:rPr>
        <w:t xml:space="preserve"> dengan </w:t>
      </w:r>
      <w:r w:rsidR="00C7492B">
        <w:rPr>
          <w:noProof/>
        </w:rPr>
        <w:t>rumus</w:t>
      </w:r>
      <w:r w:rsidRPr="00862735">
        <w:rPr>
          <w:noProof/>
        </w:rPr>
        <w:t xml:space="preserve"> berikut:</w:t>
      </w:r>
    </w:p>
    <w:p w14:paraId="17D88D04" w14:textId="77777777" w:rsidR="003406E0" w:rsidRPr="00862735" w:rsidRDefault="003406E0" w:rsidP="003406E0">
      <w:pPr>
        <w:ind w:firstLine="202"/>
        <w:contextualSpacing/>
        <w:jc w:val="both"/>
        <w:rPr>
          <w:noProof/>
        </w:rPr>
      </w:pPr>
    </w:p>
    <w:p w14:paraId="3F0623BB" w14:textId="7DC3813F" w:rsidR="00FA0842" w:rsidRPr="00862735"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862735" w:rsidRDefault="00196169" w:rsidP="00196169">
      <w:pPr>
        <w:contextualSpacing/>
        <w:jc w:val="both"/>
        <w:rPr>
          <w:noProof/>
        </w:rPr>
      </w:pPr>
      <w:r w:rsidRPr="00862735">
        <w:rPr>
          <w:noProof/>
        </w:rPr>
        <w:t>Keterangan:</w:t>
      </w:r>
    </w:p>
    <w:p w14:paraId="6D695802" w14:textId="7AD3B22A" w:rsidR="00196169" w:rsidRPr="00862735" w:rsidRDefault="00196169" w:rsidP="00196169">
      <w:pPr>
        <w:contextualSpacing/>
        <w:jc w:val="both"/>
        <w:rPr>
          <w:noProof/>
        </w:rPr>
      </w:pPr>
      <m:oMath>
        <m:r>
          <w:rPr>
            <w:rFonts w:ascii="Cambria Math" w:hAnsi="Cambria Math" w:cs="Cambria Math"/>
            <w:noProof/>
          </w:rPr>
          <m:t>N</m:t>
        </m:r>
      </m:oMath>
      <w:r w:rsidRPr="00862735">
        <w:rPr>
          <w:noProof/>
        </w:rPr>
        <w:tab/>
      </w:r>
      <w:r w:rsidR="00BF6004">
        <w:rPr>
          <w:noProof/>
        </w:rPr>
        <w:tab/>
      </w:r>
      <w:r w:rsidRPr="00862735">
        <w:rPr>
          <w:noProof/>
        </w:rPr>
        <w:t xml:space="preserve">= </w:t>
      </w:r>
      <w:r w:rsidR="00164634">
        <w:rPr>
          <w:noProof/>
        </w:rPr>
        <w:tab/>
      </w:r>
      <w:r w:rsidRPr="00862735">
        <w:rPr>
          <w:noProof/>
        </w:rPr>
        <w:t>Matriks ternormalisasi</w:t>
      </w:r>
    </w:p>
    <w:p w14:paraId="7D622B86" w14:textId="2666FAB5" w:rsidR="00196169" w:rsidRPr="00862735"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862735">
        <w:rPr>
          <w:noProof/>
        </w:rPr>
        <w:tab/>
        <w:t xml:space="preserve">= </w:t>
      </w:r>
      <w:r w:rsidR="00164634">
        <w:rPr>
          <w:noProof/>
        </w:rPr>
        <w:tab/>
      </w:r>
      <w:r w:rsidR="00196169" w:rsidRPr="00862735">
        <w:rPr>
          <w:noProof/>
        </w:rPr>
        <w:t xml:space="preserve">Fungsi respons alternatif </w:t>
      </w:r>
      <m:oMath>
        <m:r>
          <w:rPr>
            <w:rFonts w:ascii="Cambria Math" w:eastAsia="Cambria Math" w:hAnsi="Cambria Math" w:cs="Cambria Math"/>
            <w:noProof/>
          </w:rPr>
          <m:t>i</m:t>
        </m:r>
      </m:oMath>
      <w:r w:rsidR="00196169" w:rsidRPr="00862735">
        <w:rPr>
          <w:noProof/>
        </w:rPr>
        <w:t xml:space="preserve"> pada kriteria </w:t>
      </w:r>
      <m:oMath>
        <m:r>
          <w:rPr>
            <w:rFonts w:ascii="Cambria Math" w:hAnsi="Cambria Math"/>
            <w:noProof/>
          </w:rPr>
          <m:t>j</m:t>
        </m:r>
      </m:oMath>
    </w:p>
    <w:p w14:paraId="3A2CBBFA" w14:textId="57ACB88F" w:rsidR="00196169" w:rsidRPr="00862735"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w:t>
      </w:r>
      <w:r w:rsidR="00164634">
        <w:rPr>
          <w:noProof/>
        </w:rPr>
        <w:tab/>
      </w:r>
      <w:r w:rsidR="00196169" w:rsidRPr="00862735">
        <w:rPr>
          <w:noProof/>
        </w:rPr>
        <w:t xml:space="preserve">Nilai terbaik dalam satu kriteria </w:t>
      </w:r>
      <m:oMath>
        <m:r>
          <w:rPr>
            <w:rFonts w:ascii="Cambria Math" w:hAnsi="Cambria Math"/>
            <w:noProof/>
          </w:rPr>
          <m:t>j</m:t>
        </m:r>
      </m:oMath>
      <w:r w:rsidR="00196169" w:rsidRPr="00862735">
        <w:rPr>
          <w:noProof/>
        </w:rPr>
        <w:t xml:space="preserve"> </w:t>
      </w:r>
    </w:p>
    <w:p w14:paraId="5676D8FF" w14:textId="183138BE" w:rsidR="004268BF" w:rsidRPr="00862735"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w:t>
      </w:r>
      <w:r w:rsidR="00164634">
        <w:rPr>
          <w:noProof/>
        </w:rPr>
        <w:tab/>
      </w:r>
      <w:r w:rsidR="00196169" w:rsidRPr="00862735">
        <w:rPr>
          <w:noProof/>
        </w:rPr>
        <w:t xml:space="preserve">Nilai terjelek dalam satu kriteria </w:t>
      </w:r>
      <m:oMath>
        <m:r>
          <w:rPr>
            <w:rFonts w:ascii="Cambria Math" w:hAnsi="Cambria Math"/>
            <w:noProof/>
          </w:rPr>
          <m:t>j</m:t>
        </m:r>
      </m:oMath>
      <w:r w:rsidR="00196169" w:rsidRPr="00862735">
        <w:rPr>
          <w:noProof/>
        </w:rPr>
        <w:t xml:space="preserve"> </w:t>
      </w:r>
    </w:p>
    <w:p w14:paraId="5EDFF7D2" w14:textId="514395A8" w:rsidR="003B691B" w:rsidRPr="00862735" w:rsidRDefault="003B691B">
      <w:pPr>
        <w:pStyle w:val="ListParagraph"/>
        <w:numPr>
          <w:ilvl w:val="0"/>
          <w:numId w:val="7"/>
        </w:numPr>
        <w:ind w:left="284" w:hanging="284"/>
        <w:rPr>
          <w:noProof/>
        </w:rPr>
      </w:pPr>
      <w:r w:rsidRPr="00862735">
        <w:rPr>
          <w:noProof/>
        </w:rPr>
        <w:t>Menghitung Normalisasi Bobot (F*)</w:t>
      </w:r>
    </w:p>
    <w:p w14:paraId="12DC0D6B" w14:textId="53F56DA9" w:rsidR="00D909E8" w:rsidRPr="00862735" w:rsidRDefault="00D909E8" w:rsidP="00475BEA">
      <w:pPr>
        <w:spacing w:after="240"/>
        <w:ind w:firstLine="284"/>
        <w:contextualSpacing/>
        <w:jc w:val="both"/>
        <w:rPr>
          <w:noProof/>
        </w:rPr>
      </w:pPr>
      <w:r w:rsidRPr="00862735">
        <w:rPr>
          <w:noProof/>
        </w:rPr>
        <w:t>Menentukan nilai terbobot dari data ternormalisasi untuk setiap alternatif terhadap kriteria dengan melakukan perkalian antara nilai data ternormalisasi (</w:t>
      </w: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Pr="00862735">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862735">
        <w:rPr>
          <w:noProof/>
        </w:rPr>
        <w:t xml:space="preserve">) yang telah ditentukan, dengan </w:t>
      </w:r>
      <w:r w:rsidR="00C7492B">
        <w:rPr>
          <w:noProof/>
        </w:rPr>
        <w:t>rumus</w:t>
      </w:r>
      <w:r w:rsidRPr="00862735">
        <w:rPr>
          <w:noProof/>
        </w:rPr>
        <w:t xml:space="preserve"> sebagai berikut:</w:t>
      </w:r>
    </w:p>
    <w:p w14:paraId="37BB32A1" w14:textId="4630A35C" w:rsidR="00475BEA" w:rsidRPr="00862735"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699BD126" w14:textId="77777777" w:rsidR="00220645" w:rsidRPr="00862735" w:rsidRDefault="00220645" w:rsidP="00220645">
      <w:pPr>
        <w:contextualSpacing/>
        <w:jc w:val="both"/>
        <w:rPr>
          <w:noProof/>
        </w:rPr>
      </w:pPr>
      <w:r w:rsidRPr="00862735">
        <w:rPr>
          <w:noProof/>
        </w:rPr>
        <w:t>Keterangan:</w:t>
      </w:r>
    </w:p>
    <w:p w14:paraId="19B39891" w14:textId="77777777" w:rsidR="00220645" w:rsidRPr="00862735" w:rsidRDefault="00000000" w:rsidP="00220645">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220645" w:rsidRPr="00862735">
        <w:rPr>
          <w:noProof/>
        </w:rPr>
        <w:tab/>
        <w:t>=</w:t>
      </w:r>
      <w:r w:rsidR="00220645">
        <w:rPr>
          <w:noProof/>
          <w:lang w:val="en-US"/>
        </w:rPr>
        <w:tab/>
      </w:r>
      <w:r w:rsidR="00220645" w:rsidRPr="00862735">
        <w:rPr>
          <w:noProof/>
        </w:rPr>
        <w:t xml:space="preserve">Nilai data ternormalisasi sudah terbobot untuk alternatif  </w:t>
      </w:r>
      <m:oMath>
        <m:r>
          <w:rPr>
            <w:rFonts w:ascii="Cambria Math" w:eastAsia="Cambria Math" w:hAnsi="Cambria Math" w:cs="Cambria Math"/>
            <w:noProof/>
          </w:rPr>
          <m:t>i</m:t>
        </m:r>
      </m:oMath>
      <w:r w:rsidR="00220645" w:rsidRPr="00862735">
        <w:rPr>
          <w:noProof/>
        </w:rPr>
        <w:t xml:space="preserve"> pada kriteria </w:t>
      </w:r>
      <m:oMath>
        <m:r>
          <w:rPr>
            <w:rFonts w:ascii="Cambria Math" w:hAnsi="Cambria Math"/>
            <w:noProof/>
          </w:rPr>
          <m:t>j</m:t>
        </m:r>
      </m:oMath>
    </w:p>
    <w:p w14:paraId="19F0AC86" w14:textId="77777777" w:rsidR="00220645" w:rsidRPr="00862735"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220645" w:rsidRPr="00862735">
        <w:rPr>
          <w:noProof/>
        </w:rPr>
        <w:tab/>
        <w:t>=</w:t>
      </w:r>
      <w:r w:rsidR="00220645">
        <w:rPr>
          <w:noProof/>
          <w:lang w:val="en-US"/>
        </w:rPr>
        <w:tab/>
      </w:r>
      <w:r w:rsidR="00220645" w:rsidRPr="00862735">
        <w:rPr>
          <w:noProof/>
        </w:rPr>
        <w:t xml:space="preserve">Nilai bobot kriteria </w:t>
      </w:r>
      <m:oMath>
        <m:r>
          <w:rPr>
            <w:rFonts w:ascii="Cambria Math" w:hAnsi="Cambria Math"/>
            <w:noProof/>
          </w:rPr>
          <m:t>j</m:t>
        </m:r>
      </m:oMath>
    </w:p>
    <w:p w14:paraId="41174CD9" w14:textId="77777777" w:rsidR="00220645" w:rsidRPr="00862735"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220645" w:rsidRPr="00862735">
        <w:rPr>
          <w:noProof/>
        </w:rPr>
        <w:tab/>
        <w:t>=</w:t>
      </w:r>
      <w:r w:rsidR="00220645">
        <w:rPr>
          <w:noProof/>
          <w:lang w:val="en-US"/>
        </w:rPr>
        <w:tab/>
      </w:r>
      <w:r w:rsidR="00220645" w:rsidRPr="00862735">
        <w:rPr>
          <w:noProof/>
        </w:rPr>
        <w:t xml:space="preserve">Nilai data ternormalisasi untuk alternatif  </w:t>
      </w:r>
      <m:oMath>
        <m:r>
          <w:rPr>
            <w:rFonts w:ascii="Cambria Math" w:eastAsia="Cambria Math" w:hAnsi="Cambria Math" w:cs="Cambria Math"/>
            <w:noProof/>
          </w:rPr>
          <m:t>i</m:t>
        </m:r>
      </m:oMath>
      <w:r w:rsidR="00220645" w:rsidRPr="00862735">
        <w:rPr>
          <w:noProof/>
        </w:rPr>
        <w:t xml:space="preserve"> pada   kriteria </w:t>
      </w:r>
      <m:oMath>
        <m:r>
          <w:rPr>
            <w:rFonts w:ascii="Cambria Math" w:hAnsi="Cambria Math"/>
            <w:noProof/>
          </w:rPr>
          <m:t>j</m:t>
        </m:r>
      </m:oMath>
    </w:p>
    <w:p w14:paraId="15D1A05C" w14:textId="77777777" w:rsidR="00B10FE8" w:rsidRPr="00862735" w:rsidRDefault="00B10FE8" w:rsidP="00B10FE8">
      <w:pPr>
        <w:rPr>
          <w:noProof/>
        </w:rPr>
      </w:pPr>
    </w:p>
    <w:p w14:paraId="320CDEA6" w14:textId="77777777" w:rsidR="003B691B" w:rsidRPr="00862735" w:rsidRDefault="003B691B">
      <w:pPr>
        <w:pStyle w:val="ListParagraph"/>
        <w:numPr>
          <w:ilvl w:val="0"/>
          <w:numId w:val="7"/>
        </w:numPr>
        <w:ind w:left="284" w:hanging="284"/>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w:t>
      </w:r>
    </w:p>
    <w:p w14:paraId="1E11565D" w14:textId="7343CFA3" w:rsidR="00DF4664" w:rsidRPr="00862735" w:rsidRDefault="00DF4664" w:rsidP="00C867BE">
      <w:pPr>
        <w:spacing w:after="240"/>
        <w:ind w:firstLine="284"/>
        <w:contextualSpacing/>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w:t>
      </w:r>
      <w:r w:rsidR="00C7492B">
        <w:rPr>
          <w:noProof/>
        </w:rPr>
        <w:t>rumus</w:t>
      </w:r>
      <w:r w:rsidRPr="00862735">
        <w:rPr>
          <w:noProof/>
        </w:rPr>
        <w:t xml:space="preserve"> berikut:</w:t>
      </w:r>
    </w:p>
    <w:p w14:paraId="5865B8A3" w14:textId="5AB3D214"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B01B956"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862735" w:rsidRDefault="00BB4049" w:rsidP="00BB4049">
      <w:pPr>
        <w:contextualSpacing/>
        <w:jc w:val="both"/>
        <w:rPr>
          <w:noProof/>
        </w:rPr>
      </w:pPr>
      <w:r w:rsidRPr="00862735">
        <w:rPr>
          <w:noProof/>
        </w:rPr>
        <w:t>Keterangan:</w:t>
      </w:r>
    </w:p>
    <w:p w14:paraId="2BEFC878" w14:textId="77777777" w:rsidR="00AE1F62" w:rsidRPr="00862735"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AE1F62" w:rsidRPr="00862735">
        <w:rPr>
          <w:noProof/>
        </w:rPr>
        <w:tab/>
        <w:t>=</w:t>
      </w:r>
      <w:r w:rsidR="00AE1F62">
        <w:rPr>
          <w:noProof/>
        </w:rPr>
        <w:tab/>
      </w:r>
      <w:r w:rsidR="00AE1F62" w:rsidRPr="00862735">
        <w:rPr>
          <w:noProof/>
        </w:rPr>
        <w:t xml:space="preserve">Nilai </w:t>
      </w:r>
      <w:r w:rsidR="00AE1F62" w:rsidRPr="00741155">
        <w:rPr>
          <w:i/>
          <w:iCs/>
          <w:noProof/>
        </w:rPr>
        <w:t>Utility</w:t>
      </w:r>
      <w:r w:rsidR="00AE1F62" w:rsidRPr="00862735">
        <w:rPr>
          <w:noProof/>
        </w:rPr>
        <w:t xml:space="preserve"> </w:t>
      </w:r>
      <w:r w:rsidR="00AE1F62" w:rsidRPr="00741155">
        <w:rPr>
          <w:i/>
          <w:iCs/>
          <w:noProof/>
        </w:rPr>
        <w:t>Measure</w:t>
      </w:r>
      <w:r w:rsidR="00AE1F62" w:rsidRPr="00862735">
        <w:rPr>
          <w:noProof/>
        </w:rPr>
        <w:t xml:space="preserve"> untuk alternatif ke - </w:t>
      </w:r>
      <m:oMath>
        <m:r>
          <w:rPr>
            <w:rFonts w:ascii="Cambria Math" w:eastAsia="Cambria Math" w:hAnsi="Cambria Math" w:cs="Cambria Math"/>
            <w:noProof/>
          </w:rPr>
          <m:t>i</m:t>
        </m:r>
      </m:oMath>
    </w:p>
    <w:p w14:paraId="28EA7831" w14:textId="77777777" w:rsidR="00AE1F62" w:rsidRPr="00862735"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AE1F62" w:rsidRPr="00862735">
        <w:rPr>
          <w:noProof/>
        </w:rPr>
        <w:tab/>
        <w:t>=</w:t>
      </w:r>
      <w:r w:rsidR="00AE1F62">
        <w:rPr>
          <w:noProof/>
        </w:rPr>
        <w:tab/>
      </w:r>
      <w:r w:rsidR="00AE1F62" w:rsidRPr="00862735">
        <w:rPr>
          <w:noProof/>
        </w:rPr>
        <w:t xml:space="preserve">Nilai </w:t>
      </w:r>
      <w:r w:rsidR="00AE1F62" w:rsidRPr="00741155">
        <w:rPr>
          <w:i/>
          <w:iCs/>
          <w:noProof/>
        </w:rPr>
        <w:t>Regret</w:t>
      </w:r>
      <w:r w:rsidR="00AE1F62" w:rsidRPr="00862735">
        <w:rPr>
          <w:noProof/>
        </w:rPr>
        <w:t xml:space="preserve"> </w:t>
      </w:r>
      <w:r w:rsidR="00AE1F62" w:rsidRPr="00741155">
        <w:rPr>
          <w:i/>
          <w:iCs/>
          <w:noProof/>
        </w:rPr>
        <w:t>Measure</w:t>
      </w:r>
      <w:r w:rsidR="00AE1F62" w:rsidRPr="00862735">
        <w:rPr>
          <w:noProof/>
        </w:rPr>
        <w:t xml:space="preserve"> untuk alternatif ke - </w:t>
      </w:r>
      <m:oMath>
        <m:r>
          <w:rPr>
            <w:rFonts w:ascii="Cambria Math" w:eastAsia="Cambria Math" w:hAnsi="Cambria Math" w:cs="Cambria Math"/>
            <w:noProof/>
          </w:rPr>
          <m:t>i</m:t>
        </m:r>
      </m:oMath>
    </w:p>
    <w:p w14:paraId="4611A60C" w14:textId="77777777" w:rsidR="00AE1F62" w:rsidRPr="00862735" w:rsidRDefault="00000000" w:rsidP="00AE1F62">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AE1F62">
        <w:rPr>
          <w:noProof/>
        </w:rPr>
        <w:tab/>
      </w:r>
      <w:r w:rsidR="00AE1F62" w:rsidRPr="00862735">
        <w:rPr>
          <w:noProof/>
        </w:rPr>
        <w:t>=</w:t>
      </w:r>
      <w:r w:rsidR="00AE1F62">
        <w:rPr>
          <w:noProof/>
        </w:rPr>
        <w:tab/>
      </w:r>
      <w:r w:rsidR="00AE1F62" w:rsidRPr="00862735">
        <w:rPr>
          <w:noProof/>
        </w:rPr>
        <w:t xml:space="preserve">Nilai data ternormalisasi sudah terbobot untuk alternatif  </w:t>
      </w:r>
      <m:oMath>
        <m:r>
          <w:rPr>
            <w:rFonts w:ascii="Cambria Math" w:eastAsia="Cambria Math" w:hAnsi="Cambria Math" w:cs="Cambria Math"/>
            <w:noProof/>
          </w:rPr>
          <m:t>i</m:t>
        </m:r>
      </m:oMath>
      <w:r w:rsidR="00AE1F62" w:rsidRPr="00862735">
        <w:rPr>
          <w:noProof/>
        </w:rPr>
        <w:t xml:space="preserve"> pada kriteria </w:t>
      </w:r>
      <m:oMath>
        <m:r>
          <w:rPr>
            <w:rFonts w:ascii="Cambria Math" w:hAnsi="Cambria Math"/>
            <w:noProof/>
          </w:rPr>
          <m:t>j</m:t>
        </m:r>
      </m:oMath>
    </w:p>
    <w:p w14:paraId="584D1D72" w14:textId="77777777" w:rsidR="00811195" w:rsidRPr="00862735" w:rsidRDefault="00811195" w:rsidP="00B62A06">
      <w:pPr>
        <w:rPr>
          <w:noProof/>
        </w:rPr>
      </w:pPr>
    </w:p>
    <w:p w14:paraId="731E90E3" w14:textId="77777777" w:rsidR="003B691B" w:rsidRPr="00862735" w:rsidRDefault="003B691B">
      <w:pPr>
        <w:pStyle w:val="ListParagraph"/>
        <w:numPr>
          <w:ilvl w:val="0"/>
          <w:numId w:val="7"/>
        </w:numPr>
        <w:ind w:left="284" w:hanging="284"/>
        <w:rPr>
          <w:noProof/>
        </w:rPr>
      </w:pPr>
      <w:r w:rsidRPr="00862735">
        <w:rPr>
          <w:noProof/>
        </w:rPr>
        <w:t>Menghitung Nilai Indeks VIKOR (Q)</w:t>
      </w:r>
    </w:p>
    <w:p w14:paraId="4E8D22CD" w14:textId="06478262" w:rsidR="00D35016" w:rsidRPr="00862735" w:rsidRDefault="00D35016" w:rsidP="00D35016">
      <w:pPr>
        <w:ind w:firstLine="284"/>
        <w:contextualSpacing/>
        <w:jc w:val="both"/>
        <w:rPr>
          <w:noProof/>
        </w:rPr>
      </w:pPr>
      <w:r w:rsidRPr="00862735">
        <w:rPr>
          <w:noProof/>
        </w:rPr>
        <w:t>Menghitung nilai indeks VIKOR (</w:t>
      </w:r>
      <m:oMath>
        <m:r>
          <w:rPr>
            <w:rFonts w:ascii="Cambria Math" w:hAnsi="Cambria Math"/>
            <w:noProof/>
          </w:rPr>
          <m:t>Q</m:t>
        </m:r>
      </m:oMath>
      <w:r w:rsidRPr="00862735">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yang didapat dari perhitungan </w:t>
      </w:r>
      <w:r w:rsidRPr="00695FE4">
        <w:rPr>
          <w:i/>
          <w:iCs/>
          <w:noProof/>
        </w:rPr>
        <w:t>utility measures</w:t>
      </w:r>
      <w:r w:rsidRPr="00862735">
        <w:rPr>
          <w:noProof/>
        </w:rPr>
        <w:t xml:space="preserve"> dan </w:t>
      </w:r>
      <w:r w:rsidRPr="00695FE4">
        <w:rPr>
          <w:i/>
          <w:iCs/>
          <w:noProof/>
        </w:rPr>
        <w:t>regret measure</w:t>
      </w:r>
      <w:r w:rsidRPr="00862735">
        <w:rPr>
          <w:noProof/>
        </w:rPr>
        <w:t xml:space="preserve"> serta nilai V yang merupakan bobot yang nilainya antara 0-1 (umumnya bernilai 0.5). Nilai V merupakan nilai bobot </w:t>
      </w:r>
      <w:r w:rsidRPr="00334D88">
        <w:rPr>
          <w:i/>
          <w:iCs/>
          <w:noProof/>
        </w:rPr>
        <w:t>strategy of the maximum group</w:t>
      </w:r>
      <w:r w:rsidRPr="00862735">
        <w:rPr>
          <w:noProof/>
        </w:rPr>
        <w:t xml:space="preserve"> sedangkan nilai </w:t>
      </w:r>
      <m:oMath>
        <m:d>
          <m:dPr>
            <m:ctrlPr>
              <w:rPr>
                <w:rFonts w:ascii="Cambria Math" w:hAnsi="Cambria Math"/>
                <w:noProof/>
              </w:rPr>
            </m:ctrlPr>
          </m:dPr>
          <m:e>
            <m:r>
              <m:rPr>
                <m:sty m:val="p"/>
              </m:rPr>
              <w:rPr>
                <w:rFonts w:ascii="Cambria Math" w:hAnsi="Cambria Math"/>
                <w:noProof/>
              </w:rPr>
              <m:t>1-V</m:t>
            </m:r>
          </m:e>
        </m:d>
      </m:oMath>
      <w:r w:rsidRPr="00862735">
        <w:rPr>
          <w:noProof/>
        </w:rPr>
        <w:t xml:space="preserve"> adalah bobot </w:t>
      </w:r>
      <w:r w:rsidRPr="00862735">
        <w:rPr>
          <w:i/>
          <w:iCs/>
          <w:noProof/>
        </w:rPr>
        <w:t>individual regret</w:t>
      </w:r>
      <w:r w:rsidRPr="00862735">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digunakan </w:t>
      </w:r>
      <w:r w:rsidR="00C7492B">
        <w:rPr>
          <w:noProof/>
        </w:rPr>
        <w:t>rumus</w:t>
      </w:r>
      <w:r w:rsidRPr="00862735">
        <w:rPr>
          <w:noProof/>
        </w:rPr>
        <w:t xml:space="preserve"> berikut:</w:t>
      </w:r>
    </w:p>
    <w:p w14:paraId="5C624CA6" w14:textId="2D6E506B" w:rsidR="00B97BC2" w:rsidRPr="00862735"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862735" w:rsidRDefault="00BE626B" w:rsidP="00BE626B">
      <w:pPr>
        <w:contextualSpacing/>
        <w:jc w:val="both"/>
        <w:rPr>
          <w:noProof/>
        </w:rPr>
      </w:pPr>
      <w:r w:rsidRPr="00862735">
        <w:rPr>
          <w:noProof/>
        </w:rPr>
        <w:t>Keterangan:</w:t>
      </w:r>
    </w:p>
    <w:p w14:paraId="239FE51E" w14:textId="1CE1B60F" w:rsidR="00BE626B" w:rsidRPr="00862735"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862735">
        <w:rPr>
          <w:noProof/>
        </w:rPr>
        <w:tab/>
      </w:r>
      <w:r w:rsidR="00BE626B" w:rsidRPr="00862735">
        <w:rPr>
          <w:noProof/>
        </w:rPr>
        <w:tab/>
        <w:t>= Nilai Indeks VIKOR alternatif</w:t>
      </w:r>
    </w:p>
    <w:p w14:paraId="48257B0D" w14:textId="7A6557AE" w:rsidR="00BE626B" w:rsidRPr="00862735" w:rsidRDefault="00BE626B" w:rsidP="00BE626B">
      <w:pPr>
        <w:contextualSpacing/>
        <w:jc w:val="both"/>
        <w:rPr>
          <w:noProof/>
        </w:rPr>
      </w:pPr>
      <m:oMath>
        <m:r>
          <m:rPr>
            <m:sty m:val="p"/>
          </m:rPr>
          <w:rPr>
            <w:rFonts w:ascii="Cambria Math" w:hAnsi="Cambria Math"/>
            <w:noProof/>
          </w:rPr>
          <m:t>V</m:t>
        </m:r>
      </m:oMath>
      <w:r w:rsidRPr="00862735">
        <w:rPr>
          <w:noProof/>
        </w:rPr>
        <w:tab/>
      </w:r>
      <w:r w:rsidR="00FB1771" w:rsidRPr="00862735">
        <w:rPr>
          <w:noProof/>
        </w:rPr>
        <w:tab/>
      </w:r>
      <w:r w:rsidRPr="00862735">
        <w:rPr>
          <w:noProof/>
        </w:rPr>
        <w:t>= Bobot berkisar antara 0-1 (umunya bernilai 0.5)</w:t>
      </w:r>
    </w:p>
    <w:p w14:paraId="60EE82AE"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862735"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862735" w:rsidRDefault="00D35016" w:rsidP="00D35016">
      <w:pPr>
        <w:rPr>
          <w:noProof/>
        </w:rPr>
      </w:pPr>
    </w:p>
    <w:p w14:paraId="329225F6" w14:textId="77777777" w:rsidR="003B691B" w:rsidRPr="00862735" w:rsidRDefault="003B691B">
      <w:pPr>
        <w:pStyle w:val="ListParagraph"/>
        <w:numPr>
          <w:ilvl w:val="0"/>
          <w:numId w:val="7"/>
        </w:numPr>
        <w:ind w:left="284" w:hanging="284"/>
        <w:rPr>
          <w:noProof/>
        </w:rPr>
      </w:pPr>
      <w:r w:rsidRPr="00862735">
        <w:rPr>
          <w:noProof/>
        </w:rPr>
        <w:t>Perangkingan Alternatif</w:t>
      </w:r>
    </w:p>
    <w:p w14:paraId="371275AC" w14:textId="77777777" w:rsidR="00341BEA" w:rsidRPr="00862735" w:rsidRDefault="00341BEA" w:rsidP="00341BEA">
      <w:pPr>
        <w:ind w:firstLine="284"/>
        <w:contextualSpacing/>
        <w:jc w:val="both"/>
        <w:rPr>
          <w:noProof/>
        </w:rPr>
      </w:pPr>
      <w:r w:rsidRPr="00862735">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yang paling rendah sebagai solusi ideal.</w:t>
      </w:r>
    </w:p>
    <w:p w14:paraId="11C14F6C" w14:textId="77777777" w:rsidR="009C565C" w:rsidRPr="00862735" w:rsidRDefault="009C565C" w:rsidP="009C565C">
      <w:pPr>
        <w:rPr>
          <w:noProof/>
        </w:rPr>
      </w:pPr>
    </w:p>
    <w:p w14:paraId="6570C46D" w14:textId="73CA2FF3" w:rsidR="00682E15" w:rsidRPr="00862735" w:rsidRDefault="003B691B">
      <w:pPr>
        <w:pStyle w:val="ListParagraph"/>
        <w:numPr>
          <w:ilvl w:val="0"/>
          <w:numId w:val="7"/>
        </w:numPr>
        <w:ind w:left="284" w:hanging="284"/>
        <w:rPr>
          <w:noProof/>
        </w:rPr>
      </w:pPr>
      <w:r w:rsidRPr="00862735">
        <w:rPr>
          <w:noProof/>
        </w:rPr>
        <w:t>Mengajukan Solusi Kompromi</w:t>
      </w:r>
    </w:p>
    <w:p w14:paraId="0022AEF0" w14:textId="23845F3A" w:rsidR="006C1459" w:rsidRPr="00862735" w:rsidRDefault="00D13F69" w:rsidP="000C55F3">
      <w:pPr>
        <w:ind w:firstLine="284"/>
        <w:contextualSpacing/>
        <w:jc w:val="both"/>
        <w:rPr>
          <w:noProof/>
        </w:rPr>
      </w:pPr>
      <w:r w:rsidRPr="00862735">
        <w:rPr>
          <w:noProof/>
        </w:rPr>
        <w:t>Solusi kompromi ditentukan dari alternatif yang memiliki peringkat terbaik dengan mengukur indeks VIKOR yang minimum dengan mengujinya dengan 2 kondisi berikut:</w:t>
      </w:r>
    </w:p>
    <w:p w14:paraId="49110F13" w14:textId="77777777" w:rsidR="00DB6263" w:rsidRPr="00862735" w:rsidRDefault="00DB6263">
      <w:pPr>
        <w:pStyle w:val="ListParagraph"/>
        <w:numPr>
          <w:ilvl w:val="0"/>
          <w:numId w:val="8"/>
        </w:numPr>
        <w:ind w:left="284" w:hanging="284"/>
        <w:jc w:val="both"/>
        <w:rPr>
          <w:noProof/>
        </w:rPr>
      </w:pPr>
      <w:r w:rsidRPr="00862735">
        <w:rPr>
          <w:noProof/>
        </w:rPr>
        <w:t xml:space="preserve">Kondisi 1: </w:t>
      </w:r>
      <w:r w:rsidRPr="00862735">
        <w:rPr>
          <w:i/>
          <w:iCs/>
          <w:noProof/>
        </w:rPr>
        <w:t>Acceptable Advantage</w:t>
      </w:r>
    </w:p>
    <w:p w14:paraId="2E7C3361" w14:textId="399D936A" w:rsidR="00DB6263" w:rsidRPr="00862735" w:rsidRDefault="00DB6263" w:rsidP="00DB6263">
      <w:pPr>
        <w:ind w:firstLine="284"/>
        <w:contextualSpacing/>
        <w:jc w:val="both"/>
        <w:rPr>
          <w:noProof/>
        </w:rPr>
      </w:pPr>
      <w:r w:rsidRPr="00862735">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lalu membandingkannya dengan nilai </w:t>
      </w:r>
      <m:oMath>
        <m:r>
          <w:rPr>
            <w:rFonts w:ascii="Cambria Math" w:hAnsi="Cambria Math"/>
            <w:noProof/>
          </w:rPr>
          <m:t>DQ</m:t>
        </m:r>
      </m:oMath>
      <w:r w:rsidRPr="00862735">
        <w:rPr>
          <w:noProof/>
        </w:rPr>
        <w:t xml:space="preserve">. Jika nilai selisih yang didapat lebih besar atau sama dengan nilai </w:t>
      </w:r>
      <m:oMath>
        <m:r>
          <w:rPr>
            <w:rFonts w:ascii="Cambria Math" w:hAnsi="Cambria Math"/>
            <w:noProof/>
          </w:rPr>
          <m:t>DQ</m:t>
        </m:r>
      </m:oMath>
      <w:r w:rsidRPr="00862735">
        <w:rPr>
          <w:noProof/>
        </w:rPr>
        <w:t xml:space="preserve">, maka kondisi </w:t>
      </w:r>
      <w:r w:rsidRPr="00185D71">
        <w:rPr>
          <w:i/>
          <w:iCs/>
          <w:noProof/>
        </w:rPr>
        <w:t>acceptable advantage</w:t>
      </w:r>
      <w:r w:rsidRPr="00862735">
        <w:rPr>
          <w:noProof/>
        </w:rPr>
        <w:t xml:space="preserve"> terpenuhi. </w:t>
      </w:r>
      <w:r w:rsidR="00C7492B">
        <w:rPr>
          <w:noProof/>
        </w:rPr>
        <w:t>Rumus</w:t>
      </w:r>
      <w:r w:rsidRPr="00862735">
        <w:rPr>
          <w:noProof/>
        </w:rPr>
        <w:t xml:space="preserve"> dari kondisi dapat dituliskan sebagai berikut:</w:t>
      </w:r>
    </w:p>
    <w:p w14:paraId="6DCBE428" w14:textId="0A6EE6D6" w:rsidR="00DB6263" w:rsidRPr="00862735"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4B7FD11E" w:rsidR="00DB6263" w:rsidRPr="00862735"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862735" w:rsidRDefault="00DB6263" w:rsidP="00DB6263">
      <w:pPr>
        <w:ind w:firstLine="284"/>
        <w:contextualSpacing/>
        <w:jc w:val="both"/>
        <w:rPr>
          <w:noProof/>
        </w:rPr>
      </w:pPr>
      <w:r w:rsidRPr="00862735">
        <w:rPr>
          <w:noProof/>
        </w:rPr>
        <w:t>Keterangan:</w:t>
      </w:r>
    </w:p>
    <w:p w14:paraId="23FA8DD8"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862735">
        <w:rPr>
          <w:noProof/>
        </w:rPr>
        <w:tab/>
        <w:t>= Alternatif peringkat kedua</w:t>
      </w:r>
    </w:p>
    <w:p w14:paraId="5E2068C4"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862735">
        <w:rPr>
          <w:noProof/>
        </w:rPr>
        <w:tab/>
        <w:t>= Alternatif peringkat pertama</w:t>
      </w:r>
    </w:p>
    <w:p w14:paraId="1C60041E" w14:textId="60DDB836" w:rsidR="00DB6263" w:rsidRPr="00862735" w:rsidRDefault="00DB6263" w:rsidP="00DB6263">
      <w:pPr>
        <w:ind w:firstLine="284"/>
        <w:contextualSpacing/>
        <w:jc w:val="both"/>
        <w:rPr>
          <w:noProof/>
        </w:rPr>
      </w:pPr>
      <m:oMath>
        <m:r>
          <w:rPr>
            <w:rFonts w:ascii="Cambria Math" w:hAnsi="Cambria Math"/>
            <w:noProof/>
          </w:rPr>
          <m:t>m</m:t>
        </m:r>
      </m:oMath>
      <w:r w:rsidRPr="00862735">
        <w:rPr>
          <w:noProof/>
        </w:rPr>
        <w:tab/>
      </w:r>
      <w:r w:rsidR="00531720" w:rsidRPr="00862735">
        <w:rPr>
          <w:noProof/>
        </w:rPr>
        <w:tab/>
      </w:r>
      <w:r w:rsidRPr="00862735">
        <w:rPr>
          <w:noProof/>
        </w:rPr>
        <w:t>= jumlah alternatif</w:t>
      </w:r>
    </w:p>
    <w:p w14:paraId="2A8AAF5E" w14:textId="77777777" w:rsidR="00DB6263" w:rsidRPr="00862735" w:rsidRDefault="00DB6263">
      <w:pPr>
        <w:pStyle w:val="ListParagraph"/>
        <w:numPr>
          <w:ilvl w:val="0"/>
          <w:numId w:val="8"/>
        </w:numPr>
        <w:ind w:left="284" w:hanging="284"/>
        <w:jc w:val="both"/>
        <w:rPr>
          <w:noProof/>
        </w:rPr>
      </w:pPr>
      <w:r w:rsidRPr="00862735">
        <w:rPr>
          <w:noProof/>
        </w:rPr>
        <w:t xml:space="preserve">Kondisi 2: </w:t>
      </w:r>
      <w:r w:rsidRPr="00862735">
        <w:rPr>
          <w:i/>
          <w:iCs/>
          <w:noProof/>
        </w:rPr>
        <w:t>Acceptable Stability in Decision Making</w:t>
      </w:r>
    </w:p>
    <w:p w14:paraId="25767308" w14:textId="77777777" w:rsidR="00DB6263" w:rsidRPr="00862735" w:rsidRDefault="00DB6263" w:rsidP="00DB6263">
      <w:pPr>
        <w:ind w:firstLine="284"/>
        <w:contextualSpacing/>
        <w:jc w:val="both"/>
        <w:rPr>
          <w:noProof/>
        </w:rPr>
      </w:pPr>
      <w:r w:rsidRPr="00862735">
        <w:rPr>
          <w:noProof/>
        </w:rPr>
        <w:t>Menguji stabilitas perangkingan alternatif dengan menggunakan nilai V yang berbeda yakni: nilai V &gt; 0,5 (</w:t>
      </w:r>
      <w:r w:rsidRPr="00862735">
        <w:rPr>
          <w:i/>
          <w:iCs/>
          <w:noProof/>
        </w:rPr>
        <w:t>voting by majority rule</w:t>
      </w:r>
      <w:r w:rsidRPr="00862735">
        <w:rPr>
          <w:noProof/>
        </w:rPr>
        <w:t>), nilai V = 0,5 (</w:t>
      </w:r>
      <w:r w:rsidRPr="00862735">
        <w:rPr>
          <w:i/>
          <w:iCs/>
          <w:noProof/>
        </w:rPr>
        <w:t>by concensus</w:t>
      </w:r>
      <w:r w:rsidRPr="00862735">
        <w:rPr>
          <w:noProof/>
        </w:rPr>
        <w:t>), dan nilai V &lt; 0,5 (</w:t>
      </w:r>
      <w:r w:rsidRPr="00862735">
        <w:rPr>
          <w:i/>
          <w:iCs/>
          <w:noProof/>
        </w:rPr>
        <w:t>with veto</w:t>
      </w:r>
      <w:r w:rsidRPr="00862735">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862735">
        <w:rPr>
          <w:noProof/>
        </w:rPr>
        <w:t xml:space="preserve"> tetap menjadi peringkat terbaik dalam 3 macam pemeringkatan dengan nilai V yang berbeda, maka kondisi </w:t>
      </w:r>
      <w:r w:rsidRPr="00C571BC">
        <w:rPr>
          <w:i/>
          <w:iCs/>
          <w:noProof/>
        </w:rPr>
        <w:t>acceptable stability in decision making</w:t>
      </w:r>
      <w:r w:rsidRPr="00862735">
        <w:rPr>
          <w:noProof/>
        </w:rPr>
        <w:t xml:space="preserve"> terpenuhi.</w:t>
      </w:r>
    </w:p>
    <w:p w14:paraId="32CB07E6" w14:textId="77777777" w:rsidR="004C4279" w:rsidRPr="00862735" w:rsidRDefault="004C4279" w:rsidP="004C4279">
      <w:pPr>
        <w:ind w:firstLine="284"/>
        <w:contextualSpacing/>
        <w:jc w:val="both"/>
        <w:rPr>
          <w:noProof/>
        </w:rPr>
      </w:pPr>
      <w:r w:rsidRPr="00862735">
        <w:rPr>
          <w:noProof/>
        </w:rPr>
        <w:t>Jika salah satu kondisi tidak terpenuhi, maka solusi kompromi dapat diajukan sebagai berikut:</w:t>
      </w:r>
    </w:p>
    <w:p w14:paraId="57E27EB6" w14:textId="77777777" w:rsidR="00C87490" w:rsidRPr="00862735" w:rsidRDefault="00C87490">
      <w:pPr>
        <w:pStyle w:val="ListParagraph"/>
        <w:numPr>
          <w:ilvl w:val="0"/>
          <w:numId w:val="8"/>
        </w:numPr>
        <w:ind w:left="284" w:hanging="284"/>
        <w:jc w:val="both"/>
        <w:rPr>
          <w:noProof/>
        </w:rPr>
      </w:pPr>
      <w:r w:rsidRPr="00862735">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w:t>
      </w:r>
    </w:p>
    <w:p w14:paraId="2723E176" w14:textId="788F436E" w:rsidR="00C87490" w:rsidRPr="00862735" w:rsidRDefault="00C87490">
      <w:pPr>
        <w:pStyle w:val="ListParagraph"/>
        <w:numPr>
          <w:ilvl w:val="0"/>
          <w:numId w:val="8"/>
        </w:numPr>
        <w:spacing w:after="240"/>
        <w:ind w:left="284" w:hanging="284"/>
        <w:jc w:val="both"/>
        <w:rPr>
          <w:noProof/>
        </w:rPr>
      </w:pPr>
      <w:r w:rsidRPr="00862735">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w:t>
      </w:r>
      <m:oMath>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tentukan dengan </w:t>
      </w:r>
      <w:r w:rsidR="00C7492B">
        <w:rPr>
          <w:noProof/>
        </w:rPr>
        <w:t>rumus</w:t>
      </w:r>
      <w:r w:rsidRPr="00862735">
        <w:rPr>
          <w:noProof/>
        </w:rPr>
        <w:t xml:space="preserve"> berikut:</w:t>
      </w:r>
    </w:p>
    <w:p w14:paraId="268D4170" w14:textId="726E771A" w:rsidR="00C87490" w:rsidRPr="00862735"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862735"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862735" w:rsidRDefault="00C87490" w:rsidP="00C87490">
      <w:pPr>
        <w:ind w:firstLine="284"/>
        <w:contextualSpacing/>
        <w:jc w:val="both"/>
        <w:rPr>
          <w:noProof/>
        </w:rPr>
      </w:pPr>
    </w:p>
    <w:p w14:paraId="29962494" w14:textId="77777777" w:rsidR="00C87490" w:rsidRPr="00862735" w:rsidRDefault="00C87490" w:rsidP="00164634">
      <w:pPr>
        <w:ind w:left="284"/>
        <w:contextualSpacing/>
        <w:jc w:val="both"/>
        <w:rPr>
          <w:noProof/>
        </w:rPr>
      </w:pPr>
      <w:r w:rsidRPr="00862735">
        <w:rPr>
          <w:noProof/>
        </w:rPr>
        <w:t>Keterangan:</w:t>
      </w:r>
    </w:p>
    <w:p w14:paraId="6E149083" w14:textId="77777777" w:rsidR="00164634" w:rsidRPr="00862735" w:rsidRDefault="00000000" w:rsidP="00164634">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164634">
        <w:rPr>
          <w:noProof/>
        </w:rPr>
        <w:tab/>
      </w:r>
      <w:r w:rsidR="00164634" w:rsidRPr="00862735">
        <w:rPr>
          <w:noProof/>
        </w:rPr>
        <w:t>=</w:t>
      </w:r>
      <w:r w:rsidR="00164634">
        <w:rPr>
          <w:noProof/>
        </w:rPr>
        <w:tab/>
      </w:r>
      <w:r w:rsidR="00164634" w:rsidRPr="00862735">
        <w:rPr>
          <w:noProof/>
        </w:rPr>
        <w:t xml:space="preserve">Alternatif </w:t>
      </w:r>
      <m:oMath>
        <m:r>
          <w:rPr>
            <w:rFonts w:ascii="Cambria Math" w:hAnsi="Cambria Math"/>
            <w:noProof/>
          </w:rPr>
          <m:t>m</m:t>
        </m:r>
      </m:oMath>
      <w:r w:rsidR="00164634" w:rsidRPr="00862735">
        <w:rPr>
          <w:noProof/>
        </w:rPr>
        <w:t xml:space="preserve"> maksimum yang berada dalam kondisi berdekatan </w:t>
      </w:r>
    </w:p>
    <w:p w14:paraId="3A222060" w14:textId="494D23C3" w:rsidR="004C4279" w:rsidRPr="00862735" w:rsidRDefault="00164634" w:rsidP="00164634">
      <w:pPr>
        <w:ind w:left="993" w:hanging="709"/>
        <w:contextualSpacing/>
        <w:jc w:val="both"/>
        <w:rPr>
          <w:noProof/>
        </w:rPr>
      </w:pPr>
      <m:oMath>
        <m:r>
          <w:rPr>
            <w:rFonts w:ascii="Cambria Math" w:hAnsi="Cambria Math"/>
            <w:noProof/>
          </w:rPr>
          <m:t>m</m:t>
        </m:r>
      </m:oMath>
      <w:r>
        <w:rPr>
          <w:noProof/>
        </w:rPr>
        <w:tab/>
      </w:r>
      <w:r w:rsidRPr="00862735">
        <w:rPr>
          <w:noProof/>
        </w:rPr>
        <w:t>=</w:t>
      </w:r>
      <w:r>
        <w:rPr>
          <w:noProof/>
        </w:rPr>
        <w:tab/>
      </w:r>
      <w:r>
        <w:rPr>
          <w:noProof/>
          <w:lang w:val="en-US"/>
        </w:rPr>
        <w:t>J</w:t>
      </w:r>
      <w:r w:rsidRPr="00862735">
        <w:rPr>
          <w:noProof/>
        </w:rPr>
        <w:t>umlah alternatif</w:t>
      </w:r>
    </w:p>
    <w:p w14:paraId="5DD956BA" w14:textId="5FF2CA16" w:rsidR="00FE3F50" w:rsidRPr="00862735" w:rsidRDefault="007751D1" w:rsidP="00FE3F50">
      <w:pPr>
        <w:pStyle w:val="Heading1"/>
        <w:rPr>
          <w:noProof/>
        </w:rPr>
      </w:pPr>
      <w:r w:rsidRPr="00862735">
        <w:rPr>
          <w:noProof/>
        </w:rPr>
        <w:t>METODE PENELITIAN</w:t>
      </w:r>
    </w:p>
    <w:p w14:paraId="7F8374D3" w14:textId="37F3F904" w:rsidR="0031250F" w:rsidRPr="00862735" w:rsidRDefault="00FE3F50">
      <w:pPr>
        <w:pStyle w:val="Heading2"/>
        <w:numPr>
          <w:ilvl w:val="0"/>
          <w:numId w:val="5"/>
        </w:numPr>
        <w:ind w:left="426" w:hanging="426"/>
        <w:rPr>
          <w:noProof/>
        </w:rPr>
      </w:pPr>
      <w:r w:rsidRPr="00862735">
        <w:rPr>
          <w:noProof/>
        </w:rPr>
        <w:t>Analisis</w:t>
      </w:r>
    </w:p>
    <w:p w14:paraId="4305D031" w14:textId="42D425A7" w:rsidR="0031250F" w:rsidRPr="00862735" w:rsidRDefault="0031250F" w:rsidP="0031250F">
      <w:pPr>
        <w:ind w:firstLine="426"/>
        <w:contextualSpacing/>
        <w:jc w:val="both"/>
        <w:rPr>
          <w:noProof/>
        </w:rPr>
      </w:pPr>
      <w:r w:rsidRPr="00862735">
        <w:rPr>
          <w:noProof/>
        </w:rPr>
        <w:t xml:space="preserve">Pada tahap ini dilakukan analisis data yang sesuai dengan kondisi yang ada di Kabupaten Semarang terkait dengan sistem yang dikembangkan. Proses pengambilan data dilakukan dengan pemanfaatan dari penelitian </w:t>
      </w:r>
      <w:r w:rsidR="00F929E9">
        <w:rPr>
          <w:noProof/>
          <w:lang w:val="en-US"/>
        </w:rPr>
        <w:t>terdahulu mengenai embung di daerah Kabupaten Semarang</w:t>
      </w:r>
      <w:r w:rsidRPr="00862735">
        <w:rPr>
          <w:noProof/>
        </w:rPr>
        <w:t xml:space="preserve"> </w:t>
      </w:r>
      <w:r w:rsidR="00F929E9">
        <w:rPr>
          <w:noProof/>
        </w:rPr>
        <w:fldChar w:fldCharType="begin" w:fldLock="1"/>
      </w:r>
      <w:r w:rsidR="00200AD2">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F929E9">
        <w:rPr>
          <w:noProof/>
        </w:rPr>
        <w:fldChar w:fldCharType="separate"/>
      </w:r>
      <w:r w:rsidR="00F929E9" w:rsidRPr="00F929E9">
        <w:rPr>
          <w:noProof/>
        </w:rPr>
        <w:t>[5]</w:t>
      </w:r>
      <w:r w:rsidR="00F929E9">
        <w:rPr>
          <w:noProof/>
        </w:rPr>
        <w:fldChar w:fldCharType="end"/>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F35074" w:rsidRPr="00862735">
        <w:rPr>
          <w:noProof/>
        </w:rPr>
        <w:t>[6]</w:t>
      </w:r>
      <w:r w:rsidRPr="00862735">
        <w:rPr>
          <w:noProof/>
        </w:rPr>
        <w:fldChar w:fldCharType="end"/>
      </w:r>
      <w:r w:rsidRPr="00862735">
        <w:rPr>
          <w:noProof/>
        </w:rPr>
        <w:t xml:space="preserve"> </w:t>
      </w:r>
      <w:r w:rsidR="00C902BC">
        <w:rPr>
          <w:noProof/>
          <w:lang w:val="en-US"/>
        </w:rPr>
        <w:t xml:space="preserve">. Data yang digunakan berupa data altenatif yang akan dilakukan perangkingan, data kriteria yang digunakan sebagai variabel terhadap alternatif, dan </w:t>
      </w:r>
      <w:r w:rsidR="005C0092">
        <w:rPr>
          <w:noProof/>
          <w:lang w:val="en-US"/>
        </w:rPr>
        <w:t xml:space="preserve">data </w:t>
      </w:r>
      <w:r w:rsidR="00C902BC">
        <w:rPr>
          <w:noProof/>
          <w:lang w:val="en-US"/>
        </w:rPr>
        <w:t xml:space="preserve">nilai masing-masing alternatif terhadap masing-masing kriteria </w:t>
      </w:r>
      <w:r w:rsidRPr="00862735">
        <w:rPr>
          <w:noProof/>
        </w:rPr>
        <w:t>yang kemudian disesuaikan dengan kebutuhan sistem pendukung keputusan.</w:t>
      </w:r>
    </w:p>
    <w:p w14:paraId="4700529C" w14:textId="5DE19221" w:rsidR="00FE3F50" w:rsidRPr="00862735" w:rsidRDefault="00FE3F50">
      <w:pPr>
        <w:pStyle w:val="Heading2"/>
        <w:numPr>
          <w:ilvl w:val="0"/>
          <w:numId w:val="5"/>
        </w:numPr>
        <w:ind w:left="426" w:hanging="426"/>
        <w:rPr>
          <w:noProof/>
        </w:rPr>
      </w:pPr>
      <w:r w:rsidRPr="00862735">
        <w:rPr>
          <w:noProof/>
        </w:rPr>
        <w:t>Analisis Situasi</w:t>
      </w:r>
    </w:p>
    <w:p w14:paraId="7CF804FF" w14:textId="61400639" w:rsidR="0031250F" w:rsidRPr="005F2644" w:rsidRDefault="0031250F" w:rsidP="0061264F">
      <w:pPr>
        <w:ind w:firstLine="426"/>
        <w:contextualSpacing/>
        <w:jc w:val="both"/>
        <w:rPr>
          <w:noProof/>
          <w:lang w:val="en-US"/>
        </w:rPr>
      </w:pPr>
      <w:r w:rsidRPr="00862735">
        <w:rPr>
          <w:noProof/>
        </w:rPr>
        <w:t xml:space="preserve">Kabupaten Semarang merupakan salah satu kabupaten di Provinsi Jawa Tengah dengan ibu kotanya adalah Kota Ungaran. Kabupaten Semarang secara geografis terletak pada </w:t>
      </w:r>
      <w:r w:rsidR="0026406E" w:rsidRPr="0026406E">
        <w:rPr>
          <w:noProof/>
        </w:rPr>
        <w:t>110°14’54,75’’ sampai dengan 110°39’3’’ Bujur Timur dan 7°3’57” sampai dengan 7°30’ Lintang Selatan</w:t>
      </w:r>
      <w:r w:rsidR="00200AD2">
        <w:rPr>
          <w:noProof/>
          <w:lang w:val="en-US"/>
        </w:rPr>
        <w:t xml:space="preserve"> </w:t>
      </w:r>
      <w:r w:rsidR="00200AD2">
        <w:rPr>
          <w:noProof/>
        </w:rPr>
        <w:fldChar w:fldCharType="begin" w:fldLock="1"/>
      </w:r>
      <w:r w:rsidR="00200AD2">
        <w:rPr>
          <w:noProof/>
        </w:rPr>
        <w:instrText>ADDIN CSL_CITATION {"citationItems":[{"id":"ITEM-1","itemData":{"abstract":"dalam pencatatan data transaksi, membutuhkan waktu yang lama dalam pembuatan dan pencarian data keuangan","author":[{"dropping-particle":"","family":"Prihandoko","given":"Adhip","non-dropping-particle":"","parse-names":false,"suffix":""}],"id":"ITEM-1","issued":{"date-parts":[["2008"]]},"page":"1-24","title":"Analisis Potensi Obyek Wisata Alam Di Kabupaten Semarang","type":"article-journal"},"uris":["http://www.mendeley.com/documents/?uuid=e625187e-ae38-48fd-a756-b9fc8df17eaa"]}],"mendeley":{"formattedCitation":"[11]","plainTextFormattedCitation":"[11]"},"properties":{"noteIndex":0},"schema":"https://github.com/citation-style-language/schema/raw/master/csl-citation.json"}</w:instrText>
      </w:r>
      <w:r w:rsidR="00200AD2">
        <w:rPr>
          <w:noProof/>
        </w:rPr>
        <w:fldChar w:fldCharType="separate"/>
      </w:r>
      <w:r w:rsidR="00200AD2" w:rsidRPr="00200AD2">
        <w:rPr>
          <w:noProof/>
        </w:rPr>
        <w:t>[11]</w:t>
      </w:r>
      <w:r w:rsidR="00200AD2">
        <w:rPr>
          <w:noProof/>
        </w:rPr>
        <w:fldChar w:fldCharType="end"/>
      </w:r>
      <w:r w:rsidRPr="00862735">
        <w:rPr>
          <w:noProof/>
        </w:rPr>
        <w:t>.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w:t>
      </w:r>
      <w:r w:rsidR="00BD26E7">
        <w:rPr>
          <w:noProof/>
          <w:lang w:val="en-US"/>
        </w:rPr>
        <w:t xml:space="preserve"> </w:t>
      </w:r>
      <w:r w:rsidRPr="00862735">
        <w:rPr>
          <w:noProof/>
        </w:rPr>
        <w:t>bidang penelitian dan perencanaan pembangunan daerah atau yang disingkat BAPPEDA (Badan Perencanaan Pembangunan Daerah) yang dipimpin oleh seorang kepala badan yang 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862735">
        <w:rPr>
          <w:noProof/>
        </w:rPr>
        <w:t>role</w:t>
      </w:r>
      <w:r w:rsidRPr="00862735">
        <w:rPr>
          <w:noProof/>
        </w:rPr>
        <w:t>h lokasi embung yang terbaik.</w:t>
      </w:r>
    </w:p>
    <w:p w14:paraId="736A4A02" w14:textId="77777777" w:rsidR="0031250F" w:rsidRPr="00862735" w:rsidRDefault="0031250F" w:rsidP="0031250F">
      <w:pPr>
        <w:rPr>
          <w:noProof/>
        </w:rPr>
      </w:pPr>
    </w:p>
    <w:p w14:paraId="60C0E694" w14:textId="2943CCBC" w:rsidR="00FE3F50" w:rsidRPr="00862735" w:rsidRDefault="00FE3F50">
      <w:pPr>
        <w:pStyle w:val="Heading2"/>
        <w:numPr>
          <w:ilvl w:val="0"/>
          <w:numId w:val="5"/>
        </w:numPr>
        <w:ind w:left="426" w:hanging="426"/>
        <w:rPr>
          <w:noProof/>
        </w:rPr>
      </w:pPr>
      <w:r w:rsidRPr="00862735">
        <w:rPr>
          <w:noProof/>
        </w:rPr>
        <w:t>Kebutuhan Pengguna</w:t>
      </w:r>
    </w:p>
    <w:p w14:paraId="2CEB5092" w14:textId="08AB320F" w:rsidR="002F7C47" w:rsidRPr="00862735" w:rsidRDefault="002F7C47" w:rsidP="002F7C47">
      <w:pPr>
        <w:ind w:firstLine="426"/>
        <w:contextualSpacing/>
        <w:jc w:val="both"/>
        <w:rPr>
          <w:noProof/>
        </w:rPr>
      </w:pPr>
      <w:r w:rsidRPr="00862735">
        <w:rPr>
          <w:noProof/>
        </w:rPr>
        <w:t>Sistem yang dibutuhkan ialah sebuah sistem informasi penentuan lokasi embung yang dapat melakukan pengolahan data</w:t>
      </w:r>
      <w:r w:rsidR="006463FD">
        <w:rPr>
          <w:noProof/>
          <w:lang w:val="en-US"/>
        </w:rPr>
        <w:t xml:space="preserve"> </w:t>
      </w:r>
      <w:r w:rsidRPr="00862735">
        <w:rPr>
          <w:noProof/>
        </w:rPr>
        <w:t xml:space="preserve">meliputi mengolah data alternatif lokasi embung, mengolah data kriteria, dan mengolah nilai kriteria tiap alternatif sehingga dari perhitungan data di atas diperoleh urutan prioritas lokasi pembangunan embung yang ditampilkan dalam bentuk tabel. </w:t>
      </w:r>
    </w:p>
    <w:p w14:paraId="5A7EB466" w14:textId="69664859" w:rsidR="002F7C47" w:rsidRPr="00862735" w:rsidRDefault="002F7C47" w:rsidP="002F7C47">
      <w:pPr>
        <w:ind w:firstLine="426"/>
        <w:contextualSpacing/>
        <w:jc w:val="both"/>
        <w:rPr>
          <w:noProof/>
        </w:rPr>
      </w:pPr>
      <w:r w:rsidRPr="00862735">
        <w:rPr>
          <w:noProof/>
        </w:rPr>
        <w:lastRenderedPageBreak/>
        <w:t xml:space="preserve">Pada sistem pendukung keputusan ini terdapat 3 tingkatan pengguna, yaitu administrator, operator, dan </w:t>
      </w:r>
      <w:r w:rsidR="00676F09" w:rsidRPr="00862735">
        <w:rPr>
          <w:i/>
          <w:iCs/>
          <w:noProof/>
        </w:rPr>
        <w:t>guest</w:t>
      </w:r>
      <w:r w:rsidRPr="00862735">
        <w:rPr>
          <w:noProof/>
        </w:rPr>
        <w:t xml:space="preserve">. Administrator dapat melihat dan mengubah </w:t>
      </w:r>
      <w:r w:rsidRPr="00862735">
        <w:rPr>
          <w:i/>
          <w:iCs/>
          <w:noProof/>
        </w:rPr>
        <w:t>role</w:t>
      </w:r>
      <w:r w:rsidRPr="00862735">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862735">
        <w:rPr>
          <w:i/>
          <w:iCs/>
          <w:noProof/>
        </w:rPr>
        <w:t>guest</w:t>
      </w:r>
      <w:r w:rsidRPr="00862735">
        <w:rPr>
          <w:noProof/>
        </w:rPr>
        <w:t xml:space="preserve"> hanya bisa melihat data alternatif, data kriteria, hasil perangkingan, dan peta di halaman awal/</w:t>
      </w:r>
      <w:r w:rsidRPr="00862735">
        <w:rPr>
          <w:i/>
          <w:iCs/>
          <w:noProof/>
        </w:rPr>
        <w:t>landing page</w:t>
      </w:r>
      <w:r w:rsidRPr="00862735">
        <w:rPr>
          <w:noProof/>
        </w:rPr>
        <w:t xml:space="preserve"> saja. Untuk administrator dan operator perlu melakukan </w:t>
      </w:r>
      <w:r w:rsidR="00CC6F17" w:rsidRPr="00862735">
        <w:rPr>
          <w:i/>
          <w:iCs/>
          <w:noProof/>
        </w:rPr>
        <w:t>login</w:t>
      </w:r>
      <w:r w:rsidRPr="00862735">
        <w:rPr>
          <w:noProof/>
        </w:rPr>
        <w:t xml:space="preserve"> pada sistem untuk dilakukan </w:t>
      </w:r>
      <w:r w:rsidRPr="00862735">
        <w:rPr>
          <w:i/>
          <w:iCs/>
          <w:noProof/>
        </w:rPr>
        <w:t>session authentication</w:t>
      </w:r>
      <w:r w:rsidRPr="00862735">
        <w:rPr>
          <w:noProof/>
        </w:rPr>
        <w:t xml:space="preserve"> sebelum memasuki sistem, untuk </w:t>
      </w:r>
      <w:r w:rsidR="00676F09" w:rsidRPr="00862735">
        <w:rPr>
          <w:i/>
          <w:iCs/>
          <w:noProof/>
        </w:rPr>
        <w:t>guest</w:t>
      </w:r>
      <w:r w:rsidRPr="00862735">
        <w:rPr>
          <w:noProof/>
        </w:rPr>
        <w:t xml:space="preserve"> tidak perlu melakukan </w:t>
      </w:r>
      <w:r w:rsidR="00393204">
        <w:rPr>
          <w:i/>
          <w:iCs/>
          <w:noProof/>
          <w:lang w:val="en-US"/>
        </w:rPr>
        <w:t>login</w:t>
      </w:r>
      <w:r w:rsidRPr="00862735">
        <w:rPr>
          <w:noProof/>
        </w:rPr>
        <w:t xml:space="preserve"> karena hanya dapat melihat data yang hanya ditampilkan di halaman awal. </w:t>
      </w:r>
    </w:p>
    <w:p w14:paraId="65774DAA" w14:textId="3831AB5B" w:rsidR="002F7C47" w:rsidRPr="00862735" w:rsidRDefault="002F7C47" w:rsidP="002F7C47">
      <w:pPr>
        <w:ind w:firstLine="426"/>
        <w:contextualSpacing/>
        <w:jc w:val="both"/>
        <w:rPr>
          <w:noProof/>
        </w:rPr>
      </w:pPr>
      <w:r w:rsidRPr="00862735">
        <w:rPr>
          <w:noProof/>
        </w:rPr>
        <w:t xml:space="preserve">Berdasarkan analisis kebutuhan di atas, maka dapat dijelaskan lebih lanjut melalui diagram </w:t>
      </w:r>
      <w:r w:rsidR="00CC6F17" w:rsidRPr="00862735">
        <w:rPr>
          <w:i/>
          <w:noProof/>
        </w:rPr>
        <w:t>use case</w:t>
      </w:r>
      <w:r w:rsidRPr="00862735">
        <w:rPr>
          <w:noProof/>
        </w:rPr>
        <w:t xml:space="preserve">. Diagram ini akan mendeskripsikan pemodelan </w:t>
      </w:r>
      <w:r w:rsidR="00CC6F17" w:rsidRPr="00862735">
        <w:rPr>
          <w:i/>
          <w:noProof/>
        </w:rPr>
        <w:t>use case</w:t>
      </w:r>
      <w:r w:rsidRPr="00862735">
        <w:rPr>
          <w:noProof/>
        </w:rPr>
        <w:t xml:space="preserve"> yang dimaksudkan untuk menunjukkan hubungan antara fungsi yang dapat dilakukan aktor dalam sistem. </w:t>
      </w:r>
      <w:r w:rsidR="00CC6F17" w:rsidRPr="00862735">
        <w:rPr>
          <w:i/>
          <w:noProof/>
        </w:rPr>
        <w:t>Use case</w:t>
      </w:r>
      <w:r w:rsidRPr="00862735">
        <w:rPr>
          <w:noProof/>
        </w:rPr>
        <w:t xml:space="preserve"> sistem ini dapat dilihat pada </w:t>
      </w:r>
      <w:r w:rsidR="002E59F3" w:rsidRPr="00862735">
        <w:rPr>
          <w:noProof/>
        </w:rPr>
        <w:t xml:space="preserve">Gbr </w:t>
      </w:r>
      <w:r w:rsidR="00A95EC9" w:rsidRPr="00862735">
        <w:rPr>
          <w:noProof/>
        </w:rPr>
        <w:t>I</w:t>
      </w:r>
      <w:r w:rsidR="00F471F2" w:rsidRPr="00862735">
        <w:rPr>
          <w:noProof/>
        </w:rPr>
        <w:t>.</w:t>
      </w:r>
    </w:p>
    <w:p w14:paraId="781AC818" w14:textId="26C356A4" w:rsidR="00F471F2" w:rsidRPr="00862735" w:rsidRDefault="00560BD1" w:rsidP="00367362">
      <w:pPr>
        <w:contextualSpacing/>
        <w:jc w:val="center"/>
        <w:rPr>
          <w:noProof/>
        </w:rPr>
      </w:pPr>
      <w:r>
        <w:rPr>
          <w:noProof/>
        </w:rPr>
        <w:drawing>
          <wp:inline distT="0" distB="0" distL="0" distR="0" wp14:anchorId="0B12A8FA" wp14:editId="51A46BD8">
            <wp:extent cx="3048000" cy="5136329"/>
            <wp:effectExtent l="0" t="0" r="0" b="7620"/>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0455" cy="5140465"/>
                    </a:xfrm>
                    <a:prstGeom prst="rect">
                      <a:avLst/>
                    </a:prstGeom>
                    <a:noFill/>
                    <a:ln>
                      <a:noFill/>
                    </a:ln>
                  </pic:spPr>
                </pic:pic>
              </a:graphicData>
            </a:graphic>
          </wp:inline>
        </w:drawing>
      </w:r>
    </w:p>
    <w:p w14:paraId="3F7823C3" w14:textId="3FDC6A97" w:rsidR="00177808" w:rsidRPr="00862735" w:rsidRDefault="00177808" w:rsidP="00177808">
      <w:pPr>
        <w:pStyle w:val="Caption"/>
        <w:jc w:val="center"/>
        <w:rPr>
          <w:noProof/>
        </w:rPr>
      </w:pPr>
      <w:r w:rsidRPr="00053DA3">
        <w:rPr>
          <w:noProof/>
        </w:rPr>
        <w:t xml:space="preserve">Gbr. </w:t>
      </w:r>
      <w:r w:rsidRPr="00053DA3">
        <w:rPr>
          <w:noProof/>
        </w:rPr>
        <w:fldChar w:fldCharType="begin"/>
      </w:r>
      <w:r w:rsidRPr="00053DA3">
        <w:rPr>
          <w:noProof/>
        </w:rPr>
        <w:instrText xml:space="preserve"> SEQ Gbr. \* ROMAN </w:instrText>
      </w:r>
      <w:r w:rsidRPr="00053DA3">
        <w:rPr>
          <w:noProof/>
        </w:rPr>
        <w:fldChar w:fldCharType="separate"/>
      </w:r>
      <w:r w:rsidR="000A7D6C" w:rsidRPr="00053DA3">
        <w:rPr>
          <w:noProof/>
        </w:rPr>
        <w:t>I</w:t>
      </w:r>
      <w:r w:rsidRPr="00053DA3">
        <w:rPr>
          <w:noProof/>
        </w:rPr>
        <w:fldChar w:fldCharType="end"/>
      </w:r>
      <w:r w:rsidR="00BC010F" w:rsidRPr="00053DA3">
        <w:rPr>
          <w:noProof/>
        </w:rPr>
        <w:t xml:space="preserve"> Diagram </w:t>
      </w:r>
      <w:r w:rsidR="00CC6F17" w:rsidRPr="00053DA3">
        <w:rPr>
          <w:i/>
          <w:noProof/>
        </w:rPr>
        <w:t>Use case</w:t>
      </w:r>
    </w:p>
    <w:p w14:paraId="3139E944" w14:textId="30DC7A4D" w:rsidR="005D11D0" w:rsidRPr="00862735" w:rsidRDefault="00FE3F50">
      <w:pPr>
        <w:pStyle w:val="Heading2"/>
        <w:numPr>
          <w:ilvl w:val="0"/>
          <w:numId w:val="5"/>
        </w:numPr>
        <w:ind w:left="426" w:hanging="426"/>
        <w:rPr>
          <w:noProof/>
        </w:rPr>
      </w:pPr>
      <w:r w:rsidRPr="00862735">
        <w:rPr>
          <w:noProof/>
        </w:rPr>
        <w:t xml:space="preserve">Deskripsi </w:t>
      </w:r>
      <w:r w:rsidR="00CC6F17" w:rsidRPr="00862735">
        <w:rPr>
          <w:noProof/>
        </w:rPr>
        <w:t>Use case</w:t>
      </w:r>
    </w:p>
    <w:p w14:paraId="1E3041B0" w14:textId="187A0632" w:rsidR="00112B38" w:rsidRPr="00862735" w:rsidRDefault="00112B38" w:rsidP="004F0975">
      <w:pPr>
        <w:ind w:firstLine="426"/>
        <w:jc w:val="both"/>
        <w:rPr>
          <w:noProof/>
        </w:rPr>
      </w:pPr>
      <w:r w:rsidRPr="00862735">
        <w:rPr>
          <w:noProof/>
        </w:rPr>
        <w:t xml:space="preserve">Deskripsi </w:t>
      </w:r>
      <w:r w:rsidR="00CC6F17" w:rsidRPr="00862735">
        <w:rPr>
          <w:i/>
          <w:noProof/>
        </w:rPr>
        <w:t>Use case</w:t>
      </w:r>
      <w:r w:rsidRPr="00862735">
        <w:rPr>
          <w:noProof/>
        </w:rPr>
        <w:t xml:space="preserve"> menjelaskan masing-masing fungsi komponen </w:t>
      </w:r>
      <w:r w:rsidR="00CC6F17" w:rsidRPr="00862735">
        <w:rPr>
          <w:i/>
          <w:noProof/>
        </w:rPr>
        <w:t>use case</w:t>
      </w:r>
      <w:r w:rsidRPr="00862735">
        <w:rPr>
          <w:noProof/>
        </w:rPr>
        <w:t xml:space="preserve"> pada Gbr. 1 yang dijelaskan pada Tabel I.</w:t>
      </w:r>
    </w:p>
    <w:p w14:paraId="11A4830A" w14:textId="1FD1903B"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590FED">
        <w:rPr>
          <w:noProof/>
        </w:rPr>
        <w:t>I</w:t>
      </w:r>
      <w:r w:rsidRPr="00862735">
        <w:rPr>
          <w:noProof/>
        </w:rPr>
        <w:fldChar w:fldCharType="end"/>
      </w:r>
    </w:p>
    <w:p w14:paraId="32A9D88B" w14:textId="3A5C9879" w:rsidR="00371970" w:rsidRPr="00862735" w:rsidRDefault="00371970" w:rsidP="00371970">
      <w:pPr>
        <w:jc w:val="center"/>
        <w:rPr>
          <w:noProof/>
        </w:rPr>
      </w:pPr>
      <w:r w:rsidRPr="00862735">
        <w:rPr>
          <w:noProof/>
        </w:rPr>
        <w:t xml:space="preserve">DESKRIPSI DIAGRAM </w:t>
      </w:r>
      <w:r w:rsidR="00CC6F17" w:rsidRPr="00862735">
        <w:rPr>
          <w:iCs/>
          <w:noProof/>
        </w:rPr>
        <w:t>USE CASE</w:t>
      </w:r>
    </w:p>
    <w:tbl>
      <w:tblPr>
        <w:tblStyle w:val="TableGrid"/>
        <w:tblW w:w="4815" w:type="dxa"/>
        <w:tblLayout w:type="fixed"/>
        <w:tblLook w:val="04A0" w:firstRow="1" w:lastRow="0" w:firstColumn="1" w:lastColumn="0" w:noHBand="0" w:noVBand="1"/>
      </w:tblPr>
      <w:tblGrid>
        <w:gridCol w:w="562"/>
        <w:gridCol w:w="1276"/>
        <w:gridCol w:w="2977"/>
      </w:tblGrid>
      <w:tr w:rsidR="00DE56BB" w:rsidRPr="00862735" w14:paraId="4EA276A3" w14:textId="77777777" w:rsidTr="009F10F4">
        <w:tc>
          <w:tcPr>
            <w:tcW w:w="562" w:type="dxa"/>
          </w:tcPr>
          <w:p w14:paraId="567F349C" w14:textId="1DF1549F" w:rsidR="00DE56BB" w:rsidRPr="00862735" w:rsidRDefault="00DE56BB" w:rsidP="002A7C30">
            <w:pPr>
              <w:jc w:val="center"/>
              <w:rPr>
                <w:b/>
                <w:i/>
                <w:noProof/>
              </w:rPr>
            </w:pPr>
            <w:r w:rsidRPr="00862735">
              <w:rPr>
                <w:b/>
                <w:i/>
                <w:noProof/>
              </w:rPr>
              <w:t>No</w:t>
            </w:r>
          </w:p>
        </w:tc>
        <w:tc>
          <w:tcPr>
            <w:tcW w:w="1276" w:type="dxa"/>
            <w:shd w:val="clear" w:color="auto" w:fill="auto"/>
          </w:tcPr>
          <w:p w14:paraId="59843EEB" w14:textId="24ED728B" w:rsidR="00DE56BB" w:rsidRPr="00862735" w:rsidRDefault="00CC6F17" w:rsidP="002A7C30">
            <w:pPr>
              <w:jc w:val="center"/>
              <w:rPr>
                <w:b/>
                <w:i/>
                <w:noProof/>
              </w:rPr>
            </w:pPr>
            <w:r w:rsidRPr="00862735">
              <w:rPr>
                <w:b/>
                <w:i/>
                <w:noProof/>
              </w:rPr>
              <w:t>Use case</w:t>
            </w:r>
          </w:p>
        </w:tc>
        <w:tc>
          <w:tcPr>
            <w:tcW w:w="2977" w:type="dxa"/>
            <w:shd w:val="clear" w:color="auto" w:fill="auto"/>
          </w:tcPr>
          <w:p w14:paraId="416EB1A9" w14:textId="77777777" w:rsidR="00DE56BB" w:rsidRPr="00862735" w:rsidRDefault="00DE56BB" w:rsidP="002A7C30">
            <w:pPr>
              <w:jc w:val="center"/>
              <w:rPr>
                <w:b/>
                <w:noProof/>
              </w:rPr>
            </w:pPr>
            <w:r w:rsidRPr="00862735">
              <w:rPr>
                <w:b/>
                <w:noProof/>
              </w:rPr>
              <w:t>Deskripsi</w:t>
            </w:r>
          </w:p>
        </w:tc>
      </w:tr>
      <w:tr w:rsidR="00DE56BB" w:rsidRPr="00862735" w14:paraId="797FDBF8" w14:textId="77777777" w:rsidTr="009F10F4">
        <w:tc>
          <w:tcPr>
            <w:tcW w:w="562" w:type="dxa"/>
            <w:vAlign w:val="center"/>
          </w:tcPr>
          <w:p w14:paraId="791D82C1" w14:textId="55396CB6" w:rsidR="00DE56BB" w:rsidRPr="00862735" w:rsidRDefault="00DE56BB" w:rsidP="00DE56BB">
            <w:pPr>
              <w:jc w:val="center"/>
              <w:rPr>
                <w:bCs/>
                <w:iCs/>
                <w:noProof/>
              </w:rPr>
            </w:pPr>
            <w:r w:rsidRPr="00862735">
              <w:rPr>
                <w:bCs/>
                <w:iCs/>
                <w:noProof/>
              </w:rPr>
              <w:t>1</w:t>
            </w:r>
          </w:p>
        </w:tc>
        <w:tc>
          <w:tcPr>
            <w:tcW w:w="1276" w:type="dxa"/>
            <w:shd w:val="clear" w:color="auto" w:fill="auto"/>
            <w:vAlign w:val="center"/>
          </w:tcPr>
          <w:p w14:paraId="3934F73B" w14:textId="69122B8C" w:rsidR="00DE56BB" w:rsidRPr="00862735" w:rsidRDefault="00DE56BB" w:rsidP="002A7C30">
            <w:pPr>
              <w:jc w:val="center"/>
              <w:rPr>
                <w:bCs/>
                <w:iCs/>
                <w:noProof/>
              </w:rPr>
            </w:pPr>
            <w:r w:rsidRPr="00862735">
              <w:rPr>
                <w:bCs/>
                <w:iCs/>
                <w:noProof/>
              </w:rPr>
              <w:t>Autentikasi</w:t>
            </w:r>
          </w:p>
        </w:tc>
        <w:tc>
          <w:tcPr>
            <w:tcW w:w="2977" w:type="dxa"/>
            <w:shd w:val="clear" w:color="auto" w:fill="auto"/>
          </w:tcPr>
          <w:p w14:paraId="3FFD750A" w14:textId="66352B44" w:rsidR="00DE56BB" w:rsidRPr="00862735" w:rsidRDefault="00DE56BB" w:rsidP="002A7C30">
            <w:pPr>
              <w:jc w:val="both"/>
              <w:rPr>
                <w:bCs/>
                <w:noProof/>
              </w:rPr>
            </w:pPr>
            <w:r w:rsidRPr="00862735">
              <w:rPr>
                <w:bCs/>
                <w:noProof/>
              </w:rPr>
              <w:t xml:space="preserve">Merupakan proses pengecekan </w:t>
            </w:r>
            <w:r w:rsidRPr="00862735">
              <w:rPr>
                <w:bCs/>
                <w:i/>
                <w:iCs/>
                <w:noProof/>
              </w:rPr>
              <w:t>session. Autentikasi</w:t>
            </w:r>
            <w:r w:rsidRPr="00862735">
              <w:rPr>
                <w:bCs/>
                <w:noProof/>
              </w:rPr>
              <w:t xml:space="preserve"> akan melakukan pemeriksaan tingkatan pengguna (</w:t>
            </w:r>
            <w:r w:rsidRPr="00862735">
              <w:rPr>
                <w:bCs/>
                <w:i/>
                <w:iCs/>
                <w:noProof/>
              </w:rPr>
              <w:t>role</w:t>
            </w:r>
            <w:r w:rsidRPr="00862735">
              <w:rPr>
                <w:bCs/>
                <w:noProof/>
              </w:rPr>
              <w:t xml:space="preserve">) dari tiap pengguna yang melakukan </w:t>
            </w:r>
            <w:r w:rsidR="00CC6F17" w:rsidRPr="00862735">
              <w:rPr>
                <w:bCs/>
                <w:i/>
                <w:noProof/>
              </w:rPr>
              <w:t>login</w:t>
            </w:r>
            <w:r w:rsidRPr="00862735">
              <w:rPr>
                <w:bCs/>
                <w:noProof/>
              </w:rPr>
              <w:t xml:space="preserve"> yang mana dibedakan menjadi 3 yaitu Administrator, Operator, dan </w:t>
            </w:r>
            <w:r w:rsidR="00676F09" w:rsidRPr="00862735">
              <w:rPr>
                <w:bCs/>
                <w:i/>
                <w:iCs/>
                <w:noProof/>
              </w:rPr>
              <w:t>Guest</w:t>
            </w:r>
          </w:p>
        </w:tc>
      </w:tr>
      <w:tr w:rsidR="00DE56BB" w:rsidRPr="00862735" w14:paraId="075A01A6" w14:textId="77777777" w:rsidTr="00112B38">
        <w:tc>
          <w:tcPr>
            <w:tcW w:w="562" w:type="dxa"/>
            <w:vAlign w:val="center"/>
          </w:tcPr>
          <w:p w14:paraId="1335AF85" w14:textId="40DD598F" w:rsidR="00DE56BB" w:rsidRPr="00862735" w:rsidRDefault="00112B38" w:rsidP="00112B38">
            <w:pPr>
              <w:jc w:val="center"/>
              <w:rPr>
                <w:bCs/>
                <w:iCs/>
                <w:noProof/>
              </w:rPr>
            </w:pPr>
            <w:r w:rsidRPr="00862735">
              <w:rPr>
                <w:bCs/>
                <w:iCs/>
                <w:noProof/>
              </w:rPr>
              <w:t>2</w:t>
            </w:r>
          </w:p>
        </w:tc>
        <w:tc>
          <w:tcPr>
            <w:tcW w:w="1276" w:type="dxa"/>
            <w:shd w:val="clear" w:color="auto" w:fill="auto"/>
            <w:vAlign w:val="center"/>
          </w:tcPr>
          <w:p w14:paraId="1A49B0D8" w14:textId="377AE484" w:rsidR="00DE56BB" w:rsidRPr="00862735" w:rsidRDefault="00CC6F17" w:rsidP="002A7C30">
            <w:pPr>
              <w:jc w:val="center"/>
              <w:rPr>
                <w:bCs/>
                <w:i/>
                <w:noProof/>
              </w:rPr>
            </w:pPr>
            <w:r w:rsidRPr="00862735">
              <w:rPr>
                <w:bCs/>
                <w:i/>
                <w:noProof/>
              </w:rPr>
              <w:t>Login</w:t>
            </w:r>
          </w:p>
        </w:tc>
        <w:tc>
          <w:tcPr>
            <w:tcW w:w="2977" w:type="dxa"/>
            <w:shd w:val="clear" w:color="auto" w:fill="auto"/>
          </w:tcPr>
          <w:p w14:paraId="18120BC3" w14:textId="77777777" w:rsidR="00DE56BB" w:rsidRPr="00862735" w:rsidRDefault="00DE56BB" w:rsidP="002A7C30">
            <w:pPr>
              <w:jc w:val="both"/>
              <w:rPr>
                <w:bCs/>
                <w:noProof/>
              </w:rPr>
            </w:pPr>
            <w:r w:rsidRPr="00862735">
              <w:rPr>
                <w:bCs/>
                <w:noProof/>
              </w:rPr>
              <w:t>Merupakan proses masuk ke halaman beranda sesuai dengan hak akses atau tingkatan pengguna (</w:t>
            </w:r>
            <w:r w:rsidRPr="00862735">
              <w:rPr>
                <w:bCs/>
                <w:i/>
                <w:iCs/>
                <w:noProof/>
              </w:rPr>
              <w:t>role</w:t>
            </w:r>
            <w:r w:rsidRPr="00862735">
              <w:rPr>
                <w:bCs/>
                <w:noProof/>
              </w:rPr>
              <w:t>)</w:t>
            </w:r>
          </w:p>
        </w:tc>
      </w:tr>
      <w:tr w:rsidR="00DE56BB" w:rsidRPr="00862735" w14:paraId="3045B6CB" w14:textId="77777777" w:rsidTr="00112B38">
        <w:tc>
          <w:tcPr>
            <w:tcW w:w="562" w:type="dxa"/>
            <w:vAlign w:val="center"/>
          </w:tcPr>
          <w:p w14:paraId="155F2BC4" w14:textId="06C19393" w:rsidR="00DE56BB" w:rsidRPr="00862735" w:rsidRDefault="00112B38" w:rsidP="00112B38">
            <w:pPr>
              <w:tabs>
                <w:tab w:val="center" w:pos="955"/>
              </w:tabs>
              <w:jc w:val="center"/>
              <w:rPr>
                <w:iCs/>
                <w:noProof/>
              </w:rPr>
            </w:pPr>
            <w:r w:rsidRPr="00862735">
              <w:rPr>
                <w:iCs/>
                <w:noProof/>
              </w:rPr>
              <w:t>3</w:t>
            </w:r>
          </w:p>
        </w:tc>
        <w:tc>
          <w:tcPr>
            <w:tcW w:w="1276" w:type="dxa"/>
            <w:shd w:val="clear" w:color="auto" w:fill="auto"/>
            <w:vAlign w:val="center"/>
          </w:tcPr>
          <w:p w14:paraId="028F5FE5" w14:textId="0D9B2ECD" w:rsidR="00DE56BB" w:rsidRPr="00862735" w:rsidRDefault="00DE56BB" w:rsidP="002A7C30">
            <w:pPr>
              <w:tabs>
                <w:tab w:val="center" w:pos="955"/>
              </w:tabs>
              <w:jc w:val="center"/>
              <w:rPr>
                <w:iCs/>
                <w:noProof/>
              </w:rPr>
            </w:pPr>
            <w:r w:rsidRPr="00862735">
              <w:rPr>
                <w:iCs/>
                <w:noProof/>
              </w:rPr>
              <w:t>Melihat data alternatif</w:t>
            </w:r>
          </w:p>
        </w:tc>
        <w:tc>
          <w:tcPr>
            <w:tcW w:w="2977" w:type="dxa"/>
            <w:shd w:val="clear" w:color="auto" w:fill="auto"/>
          </w:tcPr>
          <w:p w14:paraId="515E789B" w14:textId="77777777" w:rsidR="00DE56BB" w:rsidRPr="00862735" w:rsidRDefault="00DE56BB" w:rsidP="002A7C30">
            <w:pPr>
              <w:jc w:val="both"/>
              <w:rPr>
                <w:noProof/>
              </w:rPr>
            </w:pPr>
            <w:r w:rsidRPr="00862735">
              <w:rPr>
                <w:noProof/>
              </w:rPr>
              <w:t>Merupakan proses melihat data alternatif yang dapat dilakukan oleh semua pengguna</w:t>
            </w:r>
          </w:p>
        </w:tc>
      </w:tr>
      <w:tr w:rsidR="00DE56BB" w:rsidRPr="00862735" w14:paraId="5AFA881C" w14:textId="77777777" w:rsidTr="00112B38">
        <w:tc>
          <w:tcPr>
            <w:tcW w:w="562" w:type="dxa"/>
            <w:vAlign w:val="center"/>
          </w:tcPr>
          <w:p w14:paraId="5AEBCB58" w14:textId="4B4732F6" w:rsidR="00DE56BB" w:rsidRPr="00862735" w:rsidRDefault="00112B38" w:rsidP="00112B38">
            <w:pPr>
              <w:jc w:val="center"/>
              <w:rPr>
                <w:noProof/>
              </w:rPr>
            </w:pPr>
            <w:r w:rsidRPr="00862735">
              <w:rPr>
                <w:noProof/>
              </w:rPr>
              <w:t>4</w:t>
            </w:r>
          </w:p>
        </w:tc>
        <w:tc>
          <w:tcPr>
            <w:tcW w:w="1276" w:type="dxa"/>
            <w:shd w:val="clear" w:color="auto" w:fill="auto"/>
            <w:vAlign w:val="center"/>
          </w:tcPr>
          <w:p w14:paraId="097BF97C" w14:textId="7F1EC801" w:rsidR="00DE56BB" w:rsidRPr="00862735" w:rsidRDefault="00DE56BB" w:rsidP="002A7C30">
            <w:pPr>
              <w:jc w:val="center"/>
              <w:rPr>
                <w:noProof/>
              </w:rPr>
            </w:pPr>
            <w:r w:rsidRPr="00862735">
              <w:rPr>
                <w:noProof/>
              </w:rPr>
              <w:t>Melihat data kriteria</w:t>
            </w:r>
          </w:p>
        </w:tc>
        <w:tc>
          <w:tcPr>
            <w:tcW w:w="2977" w:type="dxa"/>
            <w:shd w:val="clear" w:color="auto" w:fill="auto"/>
          </w:tcPr>
          <w:p w14:paraId="741EC1B7" w14:textId="77777777" w:rsidR="00DE56BB" w:rsidRPr="00862735" w:rsidRDefault="00DE56BB" w:rsidP="002A7C30">
            <w:pPr>
              <w:jc w:val="both"/>
              <w:rPr>
                <w:noProof/>
              </w:rPr>
            </w:pPr>
            <w:r w:rsidRPr="00862735">
              <w:rPr>
                <w:noProof/>
              </w:rPr>
              <w:t>Merupakan proses melihat data kriteria yang dapat dilakukan oleh semua pengguna</w:t>
            </w:r>
          </w:p>
        </w:tc>
      </w:tr>
      <w:tr w:rsidR="00DE56BB" w:rsidRPr="00862735" w14:paraId="250B153A" w14:textId="77777777" w:rsidTr="00112B38">
        <w:tc>
          <w:tcPr>
            <w:tcW w:w="562" w:type="dxa"/>
            <w:vAlign w:val="center"/>
          </w:tcPr>
          <w:p w14:paraId="3DD6006C" w14:textId="057AE8ED" w:rsidR="00DE56BB" w:rsidRPr="00862735" w:rsidRDefault="00112B38" w:rsidP="00112B38">
            <w:pPr>
              <w:jc w:val="center"/>
              <w:rPr>
                <w:noProof/>
              </w:rPr>
            </w:pPr>
            <w:r w:rsidRPr="00862735">
              <w:rPr>
                <w:noProof/>
              </w:rPr>
              <w:t>5</w:t>
            </w:r>
          </w:p>
        </w:tc>
        <w:tc>
          <w:tcPr>
            <w:tcW w:w="1276" w:type="dxa"/>
            <w:shd w:val="clear" w:color="auto" w:fill="auto"/>
            <w:vAlign w:val="center"/>
          </w:tcPr>
          <w:p w14:paraId="5500EA50" w14:textId="22E4C7E9" w:rsidR="00DE56BB" w:rsidRPr="00862735" w:rsidRDefault="00DE56BB" w:rsidP="002A7C30">
            <w:pPr>
              <w:jc w:val="center"/>
              <w:rPr>
                <w:noProof/>
              </w:rPr>
            </w:pPr>
            <w:r w:rsidRPr="00862735">
              <w:rPr>
                <w:noProof/>
              </w:rPr>
              <w:t xml:space="preserve">Melihat data nilai awal </w:t>
            </w:r>
          </w:p>
        </w:tc>
        <w:tc>
          <w:tcPr>
            <w:tcW w:w="2977" w:type="dxa"/>
            <w:shd w:val="clear" w:color="auto" w:fill="auto"/>
          </w:tcPr>
          <w:p w14:paraId="1F29E38B" w14:textId="77777777" w:rsidR="00DE56BB" w:rsidRPr="00862735" w:rsidRDefault="00DE56BB" w:rsidP="002A7C30">
            <w:pPr>
              <w:jc w:val="both"/>
              <w:rPr>
                <w:noProof/>
              </w:rPr>
            </w:pPr>
            <w:r w:rsidRPr="00862735">
              <w:rPr>
                <w:noProof/>
              </w:rPr>
              <w:t>Merupakan proses melihat data nilai awal yang dapat dilakukan oleh Administrator dan Operator</w:t>
            </w:r>
          </w:p>
        </w:tc>
      </w:tr>
      <w:tr w:rsidR="00DE56BB" w:rsidRPr="00862735" w14:paraId="2F1E8393" w14:textId="77777777" w:rsidTr="00112B38">
        <w:tc>
          <w:tcPr>
            <w:tcW w:w="562" w:type="dxa"/>
            <w:vAlign w:val="center"/>
          </w:tcPr>
          <w:p w14:paraId="50901D36" w14:textId="5746929B" w:rsidR="00DE56BB" w:rsidRPr="00862735" w:rsidRDefault="00112B38" w:rsidP="00112B38">
            <w:pPr>
              <w:jc w:val="center"/>
              <w:rPr>
                <w:noProof/>
              </w:rPr>
            </w:pPr>
            <w:r w:rsidRPr="00862735">
              <w:rPr>
                <w:noProof/>
              </w:rPr>
              <w:t>6</w:t>
            </w:r>
          </w:p>
        </w:tc>
        <w:tc>
          <w:tcPr>
            <w:tcW w:w="1276" w:type="dxa"/>
            <w:shd w:val="clear" w:color="auto" w:fill="auto"/>
            <w:vAlign w:val="center"/>
          </w:tcPr>
          <w:p w14:paraId="122C6CE8" w14:textId="55DB13B6" w:rsidR="00DE56BB" w:rsidRPr="00862735" w:rsidRDefault="00DE56BB" w:rsidP="002A7C30">
            <w:pPr>
              <w:jc w:val="center"/>
              <w:rPr>
                <w:noProof/>
              </w:rPr>
            </w:pPr>
            <w:r w:rsidRPr="00862735">
              <w:rPr>
                <w:noProof/>
              </w:rPr>
              <w:t>Melihat hasil perangkingan VIKOR</w:t>
            </w:r>
          </w:p>
        </w:tc>
        <w:tc>
          <w:tcPr>
            <w:tcW w:w="2977" w:type="dxa"/>
            <w:shd w:val="clear" w:color="auto" w:fill="auto"/>
          </w:tcPr>
          <w:p w14:paraId="4D5ACAAF" w14:textId="77777777" w:rsidR="00DE56BB" w:rsidRPr="00862735" w:rsidRDefault="00DE56BB" w:rsidP="002A7C30">
            <w:pPr>
              <w:jc w:val="both"/>
              <w:rPr>
                <w:noProof/>
              </w:rPr>
            </w:pPr>
            <w:r w:rsidRPr="00862735">
              <w:rPr>
                <w:noProof/>
              </w:rPr>
              <w:t>Merupakan hasil akhir dari perhitungan VIKOR berupa perangkingan alternatif yang dapat dilakukan oleh semua pengguna</w:t>
            </w:r>
          </w:p>
        </w:tc>
      </w:tr>
      <w:tr w:rsidR="00DE56BB" w:rsidRPr="00862735" w14:paraId="106ED0FB" w14:textId="77777777" w:rsidTr="00112B38">
        <w:tc>
          <w:tcPr>
            <w:tcW w:w="562" w:type="dxa"/>
            <w:vAlign w:val="center"/>
          </w:tcPr>
          <w:p w14:paraId="5588BDC3" w14:textId="49731B3A" w:rsidR="00DE56BB" w:rsidRPr="00862735" w:rsidRDefault="00112B38" w:rsidP="00112B38">
            <w:pPr>
              <w:jc w:val="center"/>
              <w:rPr>
                <w:noProof/>
              </w:rPr>
            </w:pPr>
            <w:r w:rsidRPr="00862735">
              <w:rPr>
                <w:noProof/>
              </w:rPr>
              <w:t>7</w:t>
            </w:r>
          </w:p>
        </w:tc>
        <w:tc>
          <w:tcPr>
            <w:tcW w:w="1276" w:type="dxa"/>
            <w:shd w:val="clear" w:color="auto" w:fill="auto"/>
            <w:vAlign w:val="center"/>
          </w:tcPr>
          <w:p w14:paraId="67802C6F" w14:textId="43BD7044" w:rsidR="00DE56BB" w:rsidRPr="00862735" w:rsidRDefault="00DE56BB" w:rsidP="002A7C30">
            <w:pPr>
              <w:jc w:val="center"/>
              <w:rPr>
                <w:noProof/>
              </w:rPr>
            </w:pPr>
            <w:r w:rsidRPr="00862735">
              <w:rPr>
                <w:noProof/>
              </w:rPr>
              <w:t xml:space="preserve">Melihat </w:t>
            </w:r>
            <w:r w:rsidRPr="00862735">
              <w:rPr>
                <w:i/>
                <w:iCs/>
                <w:noProof/>
              </w:rPr>
              <w:t>Map</w:t>
            </w:r>
          </w:p>
        </w:tc>
        <w:tc>
          <w:tcPr>
            <w:tcW w:w="2977" w:type="dxa"/>
            <w:shd w:val="clear" w:color="auto" w:fill="auto"/>
          </w:tcPr>
          <w:p w14:paraId="3B358CFE" w14:textId="77777777" w:rsidR="00DE56BB" w:rsidRPr="00862735" w:rsidRDefault="00DE56BB" w:rsidP="002A7C30">
            <w:pPr>
              <w:jc w:val="both"/>
              <w:rPr>
                <w:noProof/>
              </w:rPr>
            </w:pPr>
            <w:r w:rsidRPr="00862735">
              <w:rPr>
                <w:noProof/>
              </w:rPr>
              <w:t>Merupakan proses melihat peta yang dapat dilakukan oleh semua pengguna</w:t>
            </w:r>
          </w:p>
        </w:tc>
      </w:tr>
      <w:tr w:rsidR="00DE56BB" w:rsidRPr="00862735" w14:paraId="67B3B3E0" w14:textId="77777777" w:rsidTr="00112B38">
        <w:tc>
          <w:tcPr>
            <w:tcW w:w="562" w:type="dxa"/>
            <w:vAlign w:val="center"/>
          </w:tcPr>
          <w:p w14:paraId="5A706C4F" w14:textId="5FE84E85" w:rsidR="00DE56BB" w:rsidRPr="00862735" w:rsidRDefault="00112B38" w:rsidP="00112B38">
            <w:pPr>
              <w:jc w:val="center"/>
              <w:rPr>
                <w:noProof/>
              </w:rPr>
            </w:pPr>
            <w:r w:rsidRPr="00862735">
              <w:rPr>
                <w:noProof/>
              </w:rPr>
              <w:t>8</w:t>
            </w:r>
          </w:p>
        </w:tc>
        <w:tc>
          <w:tcPr>
            <w:tcW w:w="1276" w:type="dxa"/>
            <w:shd w:val="clear" w:color="auto" w:fill="auto"/>
            <w:vAlign w:val="center"/>
          </w:tcPr>
          <w:p w14:paraId="5B967CCA" w14:textId="79E4D29B" w:rsidR="00DE56BB" w:rsidRPr="00862735" w:rsidRDefault="00DE56BB" w:rsidP="002A7C30">
            <w:pPr>
              <w:jc w:val="center"/>
              <w:rPr>
                <w:noProof/>
              </w:rPr>
            </w:pPr>
            <w:r w:rsidRPr="00862735">
              <w:rPr>
                <w:noProof/>
              </w:rPr>
              <w:t>Mengelola data alternatif</w:t>
            </w:r>
          </w:p>
        </w:tc>
        <w:tc>
          <w:tcPr>
            <w:tcW w:w="2977" w:type="dxa"/>
            <w:shd w:val="clear" w:color="auto" w:fill="auto"/>
          </w:tcPr>
          <w:p w14:paraId="373E2F92" w14:textId="77777777" w:rsidR="00DE56BB" w:rsidRPr="00862735" w:rsidRDefault="00DE56BB" w:rsidP="002A7C30">
            <w:pPr>
              <w:jc w:val="both"/>
              <w:rPr>
                <w:noProof/>
              </w:rPr>
            </w:pPr>
            <w:r w:rsidRPr="00862735">
              <w:rPr>
                <w:noProof/>
              </w:rPr>
              <w:t xml:space="preserve">Merupakan proses menambah, mengedit, dan menghapus alternatif beserta nilai alternatifnya yang hanya bisa dilakukan oleh </w:t>
            </w:r>
            <w:r w:rsidRPr="00862735">
              <w:rPr>
                <w:iCs/>
                <w:noProof/>
              </w:rPr>
              <w:t>Operator</w:t>
            </w:r>
          </w:p>
        </w:tc>
      </w:tr>
      <w:tr w:rsidR="00DE56BB" w:rsidRPr="00862735" w14:paraId="6A96BD16" w14:textId="77777777" w:rsidTr="00112B38">
        <w:tc>
          <w:tcPr>
            <w:tcW w:w="562" w:type="dxa"/>
            <w:vAlign w:val="center"/>
          </w:tcPr>
          <w:p w14:paraId="33E6B40C" w14:textId="6E1924F9" w:rsidR="00DE56BB" w:rsidRPr="00862735" w:rsidRDefault="00112B38" w:rsidP="00112B38">
            <w:pPr>
              <w:jc w:val="center"/>
              <w:rPr>
                <w:noProof/>
              </w:rPr>
            </w:pPr>
            <w:r w:rsidRPr="00862735">
              <w:rPr>
                <w:noProof/>
              </w:rPr>
              <w:t>9</w:t>
            </w:r>
          </w:p>
        </w:tc>
        <w:tc>
          <w:tcPr>
            <w:tcW w:w="1276" w:type="dxa"/>
            <w:shd w:val="clear" w:color="auto" w:fill="auto"/>
            <w:vAlign w:val="center"/>
          </w:tcPr>
          <w:p w14:paraId="076DC77A" w14:textId="25F7F109" w:rsidR="00DE56BB" w:rsidRPr="00862735" w:rsidRDefault="00DE56BB" w:rsidP="002A7C30">
            <w:pPr>
              <w:jc w:val="center"/>
              <w:rPr>
                <w:noProof/>
              </w:rPr>
            </w:pPr>
            <w:r w:rsidRPr="00862735">
              <w:rPr>
                <w:noProof/>
              </w:rPr>
              <w:t>Mengelola data kriteria</w:t>
            </w:r>
          </w:p>
        </w:tc>
        <w:tc>
          <w:tcPr>
            <w:tcW w:w="2977" w:type="dxa"/>
            <w:shd w:val="clear" w:color="auto" w:fill="auto"/>
          </w:tcPr>
          <w:p w14:paraId="198A52CA" w14:textId="77777777" w:rsidR="00DE56BB" w:rsidRPr="00862735" w:rsidRDefault="00DE56BB" w:rsidP="002A7C30">
            <w:pPr>
              <w:jc w:val="both"/>
              <w:rPr>
                <w:noProof/>
              </w:rPr>
            </w:pPr>
            <w:r w:rsidRPr="00862735">
              <w:rPr>
                <w:noProof/>
              </w:rPr>
              <w:t xml:space="preserve">Merupakan proses menambah, mengedit, dan menghapus kriteria beserta parameternya yang hanya bisa dilakukan oleh </w:t>
            </w:r>
            <w:r w:rsidRPr="00862735">
              <w:rPr>
                <w:iCs/>
                <w:noProof/>
              </w:rPr>
              <w:t>Operator</w:t>
            </w:r>
          </w:p>
        </w:tc>
      </w:tr>
      <w:tr w:rsidR="00DE56BB" w:rsidRPr="00862735" w14:paraId="38EF20E5" w14:textId="77777777" w:rsidTr="00112B38">
        <w:tc>
          <w:tcPr>
            <w:tcW w:w="562" w:type="dxa"/>
            <w:vAlign w:val="center"/>
          </w:tcPr>
          <w:p w14:paraId="78717675" w14:textId="4DB06668" w:rsidR="00DE56BB" w:rsidRPr="00862735" w:rsidRDefault="00112B38" w:rsidP="00112B38">
            <w:pPr>
              <w:jc w:val="center"/>
              <w:rPr>
                <w:noProof/>
              </w:rPr>
            </w:pPr>
            <w:r w:rsidRPr="00862735">
              <w:rPr>
                <w:noProof/>
              </w:rPr>
              <w:t>10</w:t>
            </w:r>
          </w:p>
        </w:tc>
        <w:tc>
          <w:tcPr>
            <w:tcW w:w="1276" w:type="dxa"/>
            <w:shd w:val="clear" w:color="auto" w:fill="auto"/>
            <w:vAlign w:val="center"/>
          </w:tcPr>
          <w:p w14:paraId="57061E07" w14:textId="3495F8AB" w:rsidR="00DE56BB" w:rsidRPr="00862735" w:rsidRDefault="00DE56BB" w:rsidP="002A7C30">
            <w:pPr>
              <w:jc w:val="center"/>
              <w:rPr>
                <w:noProof/>
              </w:rPr>
            </w:pPr>
            <w:r w:rsidRPr="00862735">
              <w:rPr>
                <w:noProof/>
              </w:rPr>
              <w:t>Mengelola data akun yang terdaftar</w:t>
            </w:r>
          </w:p>
        </w:tc>
        <w:tc>
          <w:tcPr>
            <w:tcW w:w="2977" w:type="dxa"/>
            <w:shd w:val="clear" w:color="auto" w:fill="auto"/>
          </w:tcPr>
          <w:p w14:paraId="20BACA49" w14:textId="77777777" w:rsidR="00DE56BB" w:rsidRPr="00862735" w:rsidRDefault="00DE56BB" w:rsidP="002A7C30">
            <w:pPr>
              <w:jc w:val="both"/>
              <w:rPr>
                <w:noProof/>
              </w:rPr>
            </w:pPr>
            <w:r w:rsidRPr="00862735">
              <w:rPr>
                <w:noProof/>
              </w:rPr>
              <w:t xml:space="preserve">Merupakan proses melihat, mengubah role, serta menghapus akun terdaftar yang hanya dapat dilakukan oleh </w:t>
            </w:r>
            <w:r w:rsidRPr="00862735">
              <w:rPr>
                <w:iCs/>
                <w:noProof/>
              </w:rPr>
              <w:t>Administrator</w:t>
            </w:r>
          </w:p>
        </w:tc>
      </w:tr>
      <w:tr w:rsidR="00DE56BB" w:rsidRPr="00862735" w14:paraId="39CFD25A" w14:textId="77777777" w:rsidTr="00112B38">
        <w:tc>
          <w:tcPr>
            <w:tcW w:w="562" w:type="dxa"/>
            <w:vAlign w:val="center"/>
          </w:tcPr>
          <w:p w14:paraId="5D5AF739" w14:textId="006AFDD4" w:rsidR="00DE56BB" w:rsidRPr="00862735" w:rsidRDefault="00112B38" w:rsidP="00112B38">
            <w:pPr>
              <w:jc w:val="center"/>
              <w:rPr>
                <w:noProof/>
              </w:rPr>
            </w:pPr>
            <w:r w:rsidRPr="00862735">
              <w:rPr>
                <w:noProof/>
              </w:rPr>
              <w:t>11</w:t>
            </w:r>
          </w:p>
        </w:tc>
        <w:tc>
          <w:tcPr>
            <w:tcW w:w="1276" w:type="dxa"/>
            <w:shd w:val="clear" w:color="auto" w:fill="auto"/>
            <w:vAlign w:val="center"/>
          </w:tcPr>
          <w:p w14:paraId="19ED03D7" w14:textId="33DA6B81" w:rsidR="00DE56BB" w:rsidRPr="00862735" w:rsidRDefault="00DE56BB" w:rsidP="002A7C30">
            <w:pPr>
              <w:jc w:val="center"/>
              <w:rPr>
                <w:noProof/>
              </w:rPr>
            </w:pPr>
            <w:r w:rsidRPr="00862735">
              <w:rPr>
                <w:noProof/>
              </w:rPr>
              <w:t>Mengelola profil masing-masing</w:t>
            </w:r>
          </w:p>
        </w:tc>
        <w:tc>
          <w:tcPr>
            <w:tcW w:w="2977" w:type="dxa"/>
            <w:shd w:val="clear" w:color="auto" w:fill="auto"/>
          </w:tcPr>
          <w:p w14:paraId="34B90A60" w14:textId="68DB900C" w:rsidR="00DE56BB" w:rsidRPr="00862735" w:rsidRDefault="00DE56BB" w:rsidP="002A7C30">
            <w:pPr>
              <w:jc w:val="both"/>
              <w:rPr>
                <w:noProof/>
              </w:rPr>
            </w:pPr>
            <w:r w:rsidRPr="00862735">
              <w:rPr>
                <w:noProof/>
              </w:rPr>
              <w:t xml:space="preserve">Merupakan proses mengubah data diri masing-masing berupa foto profil, </w:t>
            </w:r>
            <w:r w:rsidR="00676F09" w:rsidRPr="00862735">
              <w:rPr>
                <w:i/>
                <w:noProof/>
              </w:rPr>
              <w:t>password</w:t>
            </w:r>
            <w:r w:rsidRPr="00862735">
              <w:rPr>
                <w:noProof/>
              </w:rPr>
              <w:t xml:space="preserve">, dan nama yang dapat dilakukan oleh </w:t>
            </w:r>
            <w:r w:rsidRPr="00862735">
              <w:rPr>
                <w:iCs/>
                <w:noProof/>
              </w:rPr>
              <w:t>Administrator</w:t>
            </w:r>
            <w:r w:rsidRPr="00862735">
              <w:rPr>
                <w:i/>
                <w:iCs/>
                <w:noProof/>
              </w:rPr>
              <w:t xml:space="preserve"> </w:t>
            </w:r>
            <w:r w:rsidRPr="00862735">
              <w:rPr>
                <w:noProof/>
              </w:rPr>
              <w:t xml:space="preserve">dan </w:t>
            </w:r>
            <w:r w:rsidRPr="00862735">
              <w:rPr>
                <w:iCs/>
                <w:noProof/>
              </w:rPr>
              <w:t>Operator</w:t>
            </w:r>
          </w:p>
        </w:tc>
      </w:tr>
      <w:tr w:rsidR="00DE56BB" w:rsidRPr="00862735" w14:paraId="0A59F338" w14:textId="77777777" w:rsidTr="00112B38">
        <w:tc>
          <w:tcPr>
            <w:tcW w:w="562" w:type="dxa"/>
            <w:vAlign w:val="center"/>
          </w:tcPr>
          <w:p w14:paraId="5E381C00" w14:textId="26909F94" w:rsidR="00DE56BB" w:rsidRPr="00862735" w:rsidRDefault="00112B38" w:rsidP="00112B38">
            <w:pPr>
              <w:jc w:val="center"/>
              <w:rPr>
                <w:noProof/>
              </w:rPr>
            </w:pPr>
            <w:r w:rsidRPr="00862735">
              <w:rPr>
                <w:noProof/>
              </w:rPr>
              <w:t>12</w:t>
            </w:r>
          </w:p>
        </w:tc>
        <w:tc>
          <w:tcPr>
            <w:tcW w:w="1276" w:type="dxa"/>
            <w:shd w:val="clear" w:color="auto" w:fill="auto"/>
            <w:vAlign w:val="center"/>
          </w:tcPr>
          <w:p w14:paraId="5B9E4599" w14:textId="05CB2ADD" w:rsidR="00DE56BB" w:rsidRPr="00862735" w:rsidRDefault="00DE56BB" w:rsidP="002A7C30">
            <w:pPr>
              <w:jc w:val="center"/>
              <w:rPr>
                <w:noProof/>
              </w:rPr>
            </w:pPr>
            <w:r w:rsidRPr="00862735">
              <w:rPr>
                <w:noProof/>
              </w:rPr>
              <w:t>Melihat perhitungan VIKOR</w:t>
            </w:r>
          </w:p>
        </w:tc>
        <w:tc>
          <w:tcPr>
            <w:tcW w:w="2977" w:type="dxa"/>
            <w:shd w:val="clear" w:color="auto" w:fill="auto"/>
          </w:tcPr>
          <w:p w14:paraId="61E0DBB7" w14:textId="77777777" w:rsidR="00DE56BB" w:rsidRPr="00862735" w:rsidRDefault="00DE56BB" w:rsidP="002A7C30">
            <w:pPr>
              <w:jc w:val="both"/>
              <w:rPr>
                <w:noProof/>
              </w:rPr>
            </w:pPr>
            <w:r w:rsidRPr="00862735">
              <w:rPr>
                <w:noProof/>
              </w:rPr>
              <w:t xml:space="preserve">Merupakan proses melihat perhitungan VIKOR secara lengkap yang dapat dilakukan oleh </w:t>
            </w:r>
            <w:r w:rsidRPr="00862735">
              <w:rPr>
                <w:iCs/>
                <w:noProof/>
              </w:rPr>
              <w:t>Administrator</w:t>
            </w:r>
            <w:r w:rsidRPr="00862735">
              <w:rPr>
                <w:i/>
                <w:iCs/>
                <w:noProof/>
              </w:rPr>
              <w:t xml:space="preserve"> </w:t>
            </w:r>
            <w:r w:rsidRPr="00862735">
              <w:rPr>
                <w:noProof/>
              </w:rPr>
              <w:t>dan</w:t>
            </w:r>
            <w:r w:rsidRPr="00862735">
              <w:rPr>
                <w:i/>
                <w:iCs/>
                <w:noProof/>
              </w:rPr>
              <w:t xml:space="preserve"> </w:t>
            </w:r>
            <w:r w:rsidRPr="00862735">
              <w:rPr>
                <w:iCs/>
                <w:noProof/>
              </w:rPr>
              <w:t>Operator</w:t>
            </w:r>
          </w:p>
        </w:tc>
      </w:tr>
      <w:tr w:rsidR="00DE56BB" w:rsidRPr="00862735" w14:paraId="106F20F3" w14:textId="77777777" w:rsidTr="00112B38">
        <w:tc>
          <w:tcPr>
            <w:tcW w:w="562" w:type="dxa"/>
            <w:vAlign w:val="center"/>
          </w:tcPr>
          <w:p w14:paraId="263187F4" w14:textId="5704277C" w:rsidR="00DE56BB" w:rsidRPr="00862735" w:rsidRDefault="00112B38" w:rsidP="00112B38">
            <w:pPr>
              <w:jc w:val="center"/>
              <w:rPr>
                <w:noProof/>
              </w:rPr>
            </w:pPr>
            <w:r w:rsidRPr="00862735">
              <w:rPr>
                <w:noProof/>
              </w:rPr>
              <w:t>13</w:t>
            </w:r>
          </w:p>
        </w:tc>
        <w:tc>
          <w:tcPr>
            <w:tcW w:w="1276" w:type="dxa"/>
            <w:shd w:val="clear" w:color="auto" w:fill="auto"/>
            <w:vAlign w:val="center"/>
          </w:tcPr>
          <w:p w14:paraId="6AC79EA1" w14:textId="2997234A" w:rsidR="00DE56BB" w:rsidRPr="00862735" w:rsidRDefault="00DE56BB" w:rsidP="002A7C30">
            <w:pPr>
              <w:jc w:val="center"/>
              <w:rPr>
                <w:noProof/>
              </w:rPr>
            </w:pPr>
            <w:r w:rsidRPr="00862735">
              <w:rPr>
                <w:noProof/>
              </w:rPr>
              <w:t>Mengelola data nilai awal</w:t>
            </w:r>
          </w:p>
        </w:tc>
        <w:tc>
          <w:tcPr>
            <w:tcW w:w="2977" w:type="dxa"/>
            <w:shd w:val="clear" w:color="auto" w:fill="auto"/>
          </w:tcPr>
          <w:p w14:paraId="071D771C" w14:textId="77777777" w:rsidR="00DE56BB" w:rsidRPr="00862735" w:rsidRDefault="00DE56BB" w:rsidP="002A7C30">
            <w:pPr>
              <w:jc w:val="both"/>
              <w:rPr>
                <w:noProof/>
              </w:rPr>
            </w:pPr>
            <w:r w:rsidRPr="00862735">
              <w:rPr>
                <w:noProof/>
              </w:rPr>
              <w:t>Merupakan proses memperbaharui nilai awal dari tiap alternatif terhadap kriteria serta memperbaharui nilai V yang hanya dapat dilakukan oleh Operator</w:t>
            </w:r>
          </w:p>
        </w:tc>
      </w:tr>
    </w:tbl>
    <w:p w14:paraId="10E1C16E" w14:textId="77777777" w:rsidR="005D11D0" w:rsidRPr="00862735" w:rsidRDefault="005D11D0" w:rsidP="005D11D0">
      <w:pPr>
        <w:rPr>
          <w:noProof/>
        </w:rPr>
      </w:pPr>
    </w:p>
    <w:p w14:paraId="3EEAB1F6" w14:textId="39FAEACB" w:rsidR="00FE3F50" w:rsidRPr="00862735" w:rsidRDefault="00FE3F50">
      <w:pPr>
        <w:pStyle w:val="Heading2"/>
        <w:numPr>
          <w:ilvl w:val="0"/>
          <w:numId w:val="5"/>
        </w:numPr>
        <w:ind w:left="426" w:hanging="426"/>
        <w:rPr>
          <w:noProof/>
        </w:rPr>
      </w:pPr>
      <w:r w:rsidRPr="00862735">
        <w:rPr>
          <w:noProof/>
        </w:rPr>
        <w:lastRenderedPageBreak/>
        <w:t>Kebutuhan Non-fungsional</w:t>
      </w:r>
    </w:p>
    <w:p w14:paraId="5EB53BA3" w14:textId="77777777" w:rsidR="002423EA" w:rsidRPr="00862735" w:rsidRDefault="002423EA" w:rsidP="002423EA">
      <w:pPr>
        <w:ind w:firstLine="426"/>
        <w:jc w:val="both"/>
        <w:rPr>
          <w:noProof/>
          <w:szCs w:val="24"/>
        </w:rPr>
      </w:pPr>
      <w:r w:rsidRPr="00862735">
        <w:rPr>
          <w:noProof/>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862735" w:rsidRDefault="002423EA">
      <w:pPr>
        <w:numPr>
          <w:ilvl w:val="4"/>
          <w:numId w:val="13"/>
        </w:numPr>
        <w:ind w:left="426" w:hanging="426"/>
        <w:contextualSpacing/>
        <w:jc w:val="both"/>
        <w:rPr>
          <w:iCs/>
          <w:noProof/>
          <w:szCs w:val="24"/>
        </w:rPr>
      </w:pPr>
      <w:r w:rsidRPr="00862735">
        <w:rPr>
          <w:iCs/>
          <w:noProof/>
          <w:szCs w:val="24"/>
        </w:rPr>
        <w:t>Windows OS</w:t>
      </w:r>
    </w:p>
    <w:p w14:paraId="3111A553" w14:textId="77777777" w:rsidR="002423EA" w:rsidRPr="00862735" w:rsidRDefault="002423EA" w:rsidP="002423EA">
      <w:pPr>
        <w:ind w:firstLine="426"/>
        <w:contextualSpacing/>
        <w:jc w:val="both"/>
        <w:rPr>
          <w:iCs/>
          <w:noProof/>
          <w:szCs w:val="24"/>
        </w:rPr>
      </w:pPr>
      <w:r w:rsidRPr="00862735">
        <w:rPr>
          <w:iCs/>
          <w:noProof/>
          <w:szCs w:val="24"/>
        </w:rPr>
        <w:t xml:space="preserve">Sistem ini dapat berjalan di sistem operasi yang memiliki </w:t>
      </w:r>
      <w:r w:rsidRPr="00862735">
        <w:rPr>
          <w:i/>
          <w:noProof/>
          <w:szCs w:val="24"/>
        </w:rPr>
        <w:t>browser</w:t>
      </w:r>
      <w:r w:rsidRPr="00862735">
        <w:rPr>
          <w:iCs/>
          <w:noProof/>
          <w:szCs w:val="24"/>
        </w:rPr>
        <w:t xml:space="preserve"> dan </w:t>
      </w:r>
      <w:r w:rsidRPr="00862735">
        <w:rPr>
          <w:i/>
          <w:noProof/>
          <w:szCs w:val="24"/>
        </w:rPr>
        <w:t>web server</w:t>
      </w:r>
      <w:r w:rsidRPr="00862735">
        <w:rPr>
          <w:iCs/>
          <w:noProof/>
          <w:szCs w:val="24"/>
        </w:rPr>
        <w:t xml:space="preserve"> lokal. Sistem Operasi yang digunakan untuk pengembangan dan implementasi sistem ini adalah Windows 11.</w:t>
      </w:r>
    </w:p>
    <w:p w14:paraId="0D0029E9" w14:textId="77777777" w:rsidR="002423EA" w:rsidRPr="00862735" w:rsidRDefault="002423EA">
      <w:pPr>
        <w:numPr>
          <w:ilvl w:val="4"/>
          <w:numId w:val="13"/>
        </w:numPr>
        <w:ind w:left="426" w:hanging="426"/>
        <w:contextualSpacing/>
        <w:jc w:val="both"/>
        <w:rPr>
          <w:i/>
          <w:noProof/>
          <w:szCs w:val="24"/>
        </w:rPr>
      </w:pPr>
      <w:r w:rsidRPr="00862735">
        <w:rPr>
          <w:i/>
          <w:noProof/>
          <w:szCs w:val="24"/>
        </w:rPr>
        <w:t>Local Web Server</w:t>
      </w:r>
    </w:p>
    <w:p w14:paraId="5A54916E" w14:textId="77777777" w:rsidR="002423EA" w:rsidRPr="00862735" w:rsidRDefault="002423EA" w:rsidP="002423EA">
      <w:pPr>
        <w:ind w:firstLine="426"/>
        <w:contextualSpacing/>
        <w:jc w:val="both"/>
        <w:rPr>
          <w:noProof/>
          <w:szCs w:val="24"/>
        </w:rPr>
      </w:pPr>
      <w:r w:rsidRPr="00862735">
        <w:rPr>
          <w:noProof/>
          <w:szCs w:val="24"/>
        </w:rPr>
        <w:t xml:space="preserve">Sistem pendukung keputusan ini memerlukan </w:t>
      </w:r>
      <w:r w:rsidRPr="00862735">
        <w:rPr>
          <w:i/>
          <w:noProof/>
          <w:szCs w:val="24"/>
        </w:rPr>
        <w:t>local web</w:t>
      </w:r>
      <w:r w:rsidRPr="00862735">
        <w:rPr>
          <w:noProof/>
          <w:szCs w:val="24"/>
        </w:rPr>
        <w:t xml:space="preserve"> </w:t>
      </w:r>
      <w:r w:rsidRPr="00862735">
        <w:rPr>
          <w:i/>
          <w:iCs/>
          <w:noProof/>
          <w:szCs w:val="24"/>
        </w:rPr>
        <w:t>server</w:t>
      </w:r>
      <w:r w:rsidRPr="00862735">
        <w:rPr>
          <w:noProof/>
          <w:szCs w:val="24"/>
        </w:rPr>
        <w:t xml:space="preserve"> </w:t>
      </w:r>
      <w:r w:rsidRPr="00862735">
        <w:rPr>
          <w:i/>
          <w:iCs/>
          <w:noProof/>
          <w:szCs w:val="24"/>
        </w:rPr>
        <w:t xml:space="preserve"> </w:t>
      </w:r>
      <w:r w:rsidRPr="00862735">
        <w:rPr>
          <w:noProof/>
          <w:szCs w:val="24"/>
        </w:rPr>
        <w:t xml:space="preserve">atau </w:t>
      </w:r>
      <w:r w:rsidRPr="00862735">
        <w:rPr>
          <w:i/>
          <w:iCs/>
          <w:noProof/>
          <w:szCs w:val="24"/>
        </w:rPr>
        <w:t>web service</w:t>
      </w:r>
      <w:r w:rsidRPr="00862735">
        <w:rPr>
          <w:noProof/>
          <w:szCs w:val="24"/>
        </w:rPr>
        <w:t xml:space="preserve"> yang menyediakan Apache dan MySQL. </w:t>
      </w:r>
      <w:r w:rsidRPr="00862735">
        <w:rPr>
          <w:i/>
          <w:iCs/>
          <w:noProof/>
          <w:szCs w:val="24"/>
        </w:rPr>
        <w:t>Local</w:t>
      </w:r>
      <w:r w:rsidRPr="00862735">
        <w:rPr>
          <w:noProof/>
          <w:szCs w:val="24"/>
        </w:rPr>
        <w:t xml:space="preserve"> </w:t>
      </w:r>
      <w:r w:rsidRPr="00862735">
        <w:rPr>
          <w:i/>
          <w:noProof/>
          <w:szCs w:val="24"/>
        </w:rPr>
        <w:t>Web Server</w:t>
      </w:r>
      <w:r w:rsidRPr="00862735">
        <w:rPr>
          <w:noProof/>
          <w:szCs w:val="24"/>
        </w:rPr>
        <w:t xml:space="preserve"> yang digunakan pada implementasi sistem ini adalah XAMPP.</w:t>
      </w:r>
    </w:p>
    <w:p w14:paraId="795C153B" w14:textId="77777777" w:rsidR="002423EA" w:rsidRPr="00862735" w:rsidRDefault="002423EA">
      <w:pPr>
        <w:numPr>
          <w:ilvl w:val="4"/>
          <w:numId w:val="13"/>
        </w:numPr>
        <w:ind w:left="426" w:hanging="426"/>
        <w:contextualSpacing/>
        <w:jc w:val="both"/>
        <w:rPr>
          <w:i/>
          <w:noProof/>
          <w:szCs w:val="24"/>
        </w:rPr>
      </w:pPr>
      <w:r w:rsidRPr="00862735">
        <w:rPr>
          <w:i/>
          <w:noProof/>
          <w:szCs w:val="24"/>
        </w:rPr>
        <w:t>Browser</w:t>
      </w:r>
    </w:p>
    <w:p w14:paraId="5CA76454" w14:textId="77777777" w:rsidR="002423EA" w:rsidRPr="00862735" w:rsidRDefault="002423EA" w:rsidP="002423EA">
      <w:pPr>
        <w:ind w:firstLine="426"/>
        <w:contextualSpacing/>
        <w:jc w:val="both"/>
        <w:rPr>
          <w:noProof/>
          <w:szCs w:val="24"/>
        </w:rPr>
      </w:pPr>
      <w:r w:rsidRPr="00862735">
        <w:rPr>
          <w:noProof/>
          <w:szCs w:val="24"/>
        </w:rPr>
        <w:t xml:space="preserve">Sistem ini dapat dijalankan menggunakan berbagai </w:t>
      </w:r>
      <w:r w:rsidRPr="00862735">
        <w:rPr>
          <w:i/>
          <w:noProof/>
          <w:szCs w:val="24"/>
        </w:rPr>
        <w:t>browser</w:t>
      </w:r>
      <w:r w:rsidRPr="00862735">
        <w:rPr>
          <w:noProof/>
          <w:szCs w:val="24"/>
        </w:rPr>
        <w:t xml:space="preserve"> seperti Firefox, Google Chrome, Microsoft Edge ataupun Safari. </w:t>
      </w:r>
      <w:r w:rsidRPr="00862735">
        <w:rPr>
          <w:i/>
          <w:iCs/>
          <w:noProof/>
          <w:szCs w:val="24"/>
        </w:rPr>
        <w:t>Browser</w:t>
      </w:r>
      <w:r w:rsidRPr="00862735">
        <w:rPr>
          <w:noProof/>
          <w:szCs w:val="24"/>
        </w:rPr>
        <w:t xml:space="preserve"> yang digunakan pada implementasi sistem ini adalah Google Chrome.</w:t>
      </w:r>
    </w:p>
    <w:p w14:paraId="5609E609" w14:textId="6D6BE827" w:rsidR="002423EA" w:rsidRPr="00862735" w:rsidRDefault="002423EA" w:rsidP="00A03527">
      <w:pPr>
        <w:spacing w:after="240"/>
        <w:ind w:firstLine="426"/>
        <w:jc w:val="both"/>
        <w:rPr>
          <w:noProof/>
          <w:szCs w:val="24"/>
        </w:rPr>
      </w:pPr>
      <w:r w:rsidRPr="00862735">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862735">
        <w:rPr>
          <w:noProof/>
          <w:szCs w:val="24"/>
        </w:rPr>
        <w:t>T</w:t>
      </w:r>
      <w:r w:rsidRPr="00862735">
        <w:rPr>
          <w:noProof/>
          <w:szCs w:val="24"/>
        </w:rPr>
        <w:t>abel</w:t>
      </w:r>
      <w:r w:rsidR="001C425A" w:rsidRPr="00862735">
        <w:rPr>
          <w:noProof/>
          <w:szCs w:val="24"/>
        </w:rPr>
        <w:t xml:space="preserve"> </w:t>
      </w:r>
      <w:r w:rsidR="005F2549" w:rsidRPr="00862735">
        <w:rPr>
          <w:noProof/>
          <w:szCs w:val="24"/>
        </w:rPr>
        <w:t>I</w:t>
      </w:r>
      <w:r w:rsidR="001C425A" w:rsidRPr="00862735">
        <w:rPr>
          <w:noProof/>
          <w:szCs w:val="24"/>
        </w:rPr>
        <w:t>I.</w:t>
      </w:r>
    </w:p>
    <w:p w14:paraId="69F30885" w14:textId="264F7D40"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590FED">
        <w:rPr>
          <w:noProof/>
        </w:rPr>
        <w:t>II</w:t>
      </w:r>
      <w:r w:rsidRPr="00862735">
        <w:rPr>
          <w:noProof/>
        </w:rPr>
        <w:fldChar w:fldCharType="end"/>
      </w:r>
    </w:p>
    <w:p w14:paraId="062DDF23" w14:textId="56CEDA7C" w:rsidR="00371970" w:rsidRPr="00862735" w:rsidRDefault="00333B20" w:rsidP="00BC010F">
      <w:pPr>
        <w:jc w:val="center"/>
        <w:rPr>
          <w:rFonts w:eastAsia="SimSun"/>
          <w:iCs/>
          <w:noProof/>
          <w:kern w:val="2"/>
          <w:szCs w:val="18"/>
        </w:rPr>
      </w:pPr>
      <w:r w:rsidRPr="00862735">
        <w:rPr>
          <w:rFonts w:eastAsia="SimSun"/>
          <w:iCs/>
          <w:noProof/>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862735" w14:paraId="31353ACA" w14:textId="77777777" w:rsidTr="00B5567C">
        <w:trPr>
          <w:trHeight w:val="340"/>
        </w:trPr>
        <w:tc>
          <w:tcPr>
            <w:tcW w:w="1129" w:type="dxa"/>
            <w:vAlign w:val="center"/>
          </w:tcPr>
          <w:p w14:paraId="72FDE5D1" w14:textId="77777777" w:rsidR="00B5567C" w:rsidRPr="00862735" w:rsidRDefault="00B5567C" w:rsidP="002A7C30">
            <w:pPr>
              <w:jc w:val="center"/>
              <w:rPr>
                <w:b/>
                <w:bCs/>
                <w:noProof/>
              </w:rPr>
            </w:pPr>
            <w:r w:rsidRPr="00862735">
              <w:rPr>
                <w:b/>
                <w:bCs/>
                <w:noProof/>
              </w:rPr>
              <w:t>KN-F</w:t>
            </w:r>
          </w:p>
        </w:tc>
        <w:tc>
          <w:tcPr>
            <w:tcW w:w="1057" w:type="dxa"/>
            <w:vAlign w:val="center"/>
          </w:tcPr>
          <w:p w14:paraId="11666BD4" w14:textId="77777777" w:rsidR="00B5567C" w:rsidRPr="00862735" w:rsidRDefault="00B5567C" w:rsidP="002A7C30">
            <w:pPr>
              <w:jc w:val="center"/>
              <w:rPr>
                <w:b/>
                <w:bCs/>
                <w:noProof/>
              </w:rPr>
            </w:pPr>
            <w:r w:rsidRPr="00862735">
              <w:rPr>
                <w:b/>
                <w:bCs/>
                <w:noProof/>
              </w:rPr>
              <w:t>Parameter</w:t>
            </w:r>
          </w:p>
        </w:tc>
        <w:tc>
          <w:tcPr>
            <w:tcW w:w="2641" w:type="dxa"/>
            <w:vAlign w:val="center"/>
          </w:tcPr>
          <w:p w14:paraId="214362E2" w14:textId="77777777" w:rsidR="00B5567C" w:rsidRPr="00862735" w:rsidRDefault="00B5567C" w:rsidP="002A7C30">
            <w:pPr>
              <w:jc w:val="center"/>
              <w:rPr>
                <w:b/>
                <w:bCs/>
                <w:noProof/>
              </w:rPr>
            </w:pPr>
            <w:r w:rsidRPr="00862735">
              <w:rPr>
                <w:b/>
                <w:bCs/>
                <w:noProof/>
              </w:rPr>
              <w:t>Kebutuhan</w:t>
            </w:r>
          </w:p>
        </w:tc>
      </w:tr>
      <w:tr w:rsidR="00B5567C" w:rsidRPr="00862735" w14:paraId="0F50366F" w14:textId="77777777" w:rsidTr="00B5567C">
        <w:trPr>
          <w:trHeight w:val="340"/>
        </w:trPr>
        <w:tc>
          <w:tcPr>
            <w:tcW w:w="1129" w:type="dxa"/>
            <w:vAlign w:val="center"/>
          </w:tcPr>
          <w:p w14:paraId="621D242F" w14:textId="77777777" w:rsidR="00B5567C" w:rsidRPr="00862735" w:rsidRDefault="00B5567C" w:rsidP="000D002D">
            <w:pPr>
              <w:jc w:val="center"/>
              <w:rPr>
                <w:noProof/>
              </w:rPr>
            </w:pPr>
            <w:r w:rsidRPr="00862735">
              <w:rPr>
                <w:noProof/>
              </w:rPr>
              <w:t>KN-F-01</w:t>
            </w:r>
          </w:p>
        </w:tc>
        <w:tc>
          <w:tcPr>
            <w:tcW w:w="1057" w:type="dxa"/>
            <w:vAlign w:val="center"/>
          </w:tcPr>
          <w:p w14:paraId="1301FFE2" w14:textId="77777777" w:rsidR="00B5567C" w:rsidRPr="00862735" w:rsidRDefault="00B5567C" w:rsidP="000D002D">
            <w:pPr>
              <w:rPr>
                <w:i/>
                <w:iCs/>
                <w:noProof/>
              </w:rPr>
            </w:pPr>
            <w:r w:rsidRPr="00862735">
              <w:rPr>
                <w:i/>
                <w:iCs/>
                <w:noProof/>
              </w:rPr>
              <w:t>Portability</w:t>
            </w:r>
          </w:p>
        </w:tc>
        <w:tc>
          <w:tcPr>
            <w:tcW w:w="2641" w:type="dxa"/>
            <w:vAlign w:val="center"/>
          </w:tcPr>
          <w:p w14:paraId="4EC24EA7" w14:textId="77777777" w:rsidR="00B5567C" w:rsidRPr="00862735" w:rsidRDefault="00B5567C" w:rsidP="000D002D">
            <w:pPr>
              <w:jc w:val="both"/>
              <w:rPr>
                <w:noProof/>
              </w:rPr>
            </w:pPr>
            <w:r w:rsidRPr="00862735">
              <w:rPr>
                <w:noProof/>
              </w:rPr>
              <w:t>Fitur dan fungsi yang terdapat dalam sistem dapat berfungsi dengan baik dan benar.</w:t>
            </w:r>
          </w:p>
        </w:tc>
      </w:tr>
      <w:tr w:rsidR="00B5567C" w:rsidRPr="00862735" w14:paraId="215E4577" w14:textId="77777777" w:rsidTr="00B5567C">
        <w:trPr>
          <w:trHeight w:val="340"/>
        </w:trPr>
        <w:tc>
          <w:tcPr>
            <w:tcW w:w="1129" w:type="dxa"/>
            <w:vAlign w:val="center"/>
          </w:tcPr>
          <w:p w14:paraId="13450B08" w14:textId="77777777" w:rsidR="00B5567C" w:rsidRPr="00862735" w:rsidRDefault="00B5567C" w:rsidP="000D002D">
            <w:pPr>
              <w:jc w:val="center"/>
              <w:rPr>
                <w:noProof/>
              </w:rPr>
            </w:pPr>
            <w:r w:rsidRPr="00862735">
              <w:rPr>
                <w:noProof/>
              </w:rPr>
              <w:t>KN-F-02</w:t>
            </w:r>
          </w:p>
        </w:tc>
        <w:tc>
          <w:tcPr>
            <w:tcW w:w="1057" w:type="dxa"/>
            <w:vAlign w:val="center"/>
          </w:tcPr>
          <w:p w14:paraId="5AC4E90D" w14:textId="77777777" w:rsidR="00B5567C" w:rsidRPr="00862735" w:rsidRDefault="00B5567C" w:rsidP="000D002D">
            <w:pPr>
              <w:rPr>
                <w:i/>
                <w:iCs/>
                <w:noProof/>
              </w:rPr>
            </w:pPr>
            <w:r w:rsidRPr="00862735">
              <w:rPr>
                <w:i/>
                <w:iCs/>
                <w:noProof/>
              </w:rPr>
              <w:t>Usability</w:t>
            </w:r>
          </w:p>
        </w:tc>
        <w:tc>
          <w:tcPr>
            <w:tcW w:w="2641" w:type="dxa"/>
            <w:vAlign w:val="center"/>
          </w:tcPr>
          <w:p w14:paraId="4F2D8BF0" w14:textId="77777777" w:rsidR="00B5567C" w:rsidRPr="00862735" w:rsidRDefault="00B5567C" w:rsidP="000D002D">
            <w:pPr>
              <w:jc w:val="both"/>
              <w:rPr>
                <w:noProof/>
              </w:rPr>
            </w:pPr>
            <w:r w:rsidRPr="00862735">
              <w:rPr>
                <w:noProof/>
              </w:rPr>
              <w:t xml:space="preserve">Sistem memiliki tampilan atau </w:t>
            </w:r>
            <w:r w:rsidRPr="00862735">
              <w:rPr>
                <w:i/>
                <w:iCs/>
                <w:noProof/>
              </w:rPr>
              <w:t>interface</w:t>
            </w:r>
            <w:r w:rsidRPr="00862735">
              <w:rPr>
                <w:noProof/>
              </w:rPr>
              <w:t xml:space="preserve"> dan </w:t>
            </w:r>
            <w:r w:rsidRPr="00862735">
              <w:rPr>
                <w:i/>
                <w:iCs/>
                <w:noProof/>
              </w:rPr>
              <w:t>experience</w:t>
            </w:r>
            <w:r w:rsidRPr="00862735">
              <w:rPr>
                <w:noProof/>
              </w:rPr>
              <w:t xml:space="preserve"> yang mudah dipahami dan digunakan oleh pengguna.</w:t>
            </w:r>
          </w:p>
        </w:tc>
      </w:tr>
      <w:tr w:rsidR="00B5567C" w:rsidRPr="00862735" w14:paraId="564FD662" w14:textId="77777777" w:rsidTr="00B5567C">
        <w:trPr>
          <w:trHeight w:val="340"/>
        </w:trPr>
        <w:tc>
          <w:tcPr>
            <w:tcW w:w="1129" w:type="dxa"/>
            <w:vAlign w:val="center"/>
          </w:tcPr>
          <w:p w14:paraId="389BA073" w14:textId="77777777" w:rsidR="00B5567C" w:rsidRPr="00862735" w:rsidRDefault="00B5567C" w:rsidP="000D002D">
            <w:pPr>
              <w:jc w:val="center"/>
              <w:rPr>
                <w:noProof/>
              </w:rPr>
            </w:pPr>
            <w:r w:rsidRPr="00862735">
              <w:rPr>
                <w:noProof/>
              </w:rPr>
              <w:t>KN-F-03</w:t>
            </w:r>
          </w:p>
        </w:tc>
        <w:tc>
          <w:tcPr>
            <w:tcW w:w="1057" w:type="dxa"/>
            <w:vAlign w:val="center"/>
          </w:tcPr>
          <w:p w14:paraId="45673AC9" w14:textId="77777777" w:rsidR="00B5567C" w:rsidRPr="00862735" w:rsidRDefault="00B5567C" w:rsidP="000D002D">
            <w:pPr>
              <w:rPr>
                <w:i/>
                <w:iCs/>
                <w:noProof/>
              </w:rPr>
            </w:pPr>
            <w:r w:rsidRPr="00862735">
              <w:rPr>
                <w:i/>
                <w:iCs/>
                <w:noProof/>
              </w:rPr>
              <w:t xml:space="preserve">Reliability: </w:t>
            </w:r>
            <w:r w:rsidRPr="00862735">
              <w:rPr>
                <w:noProof/>
              </w:rPr>
              <w:t>Autentikasi</w:t>
            </w:r>
          </w:p>
        </w:tc>
        <w:tc>
          <w:tcPr>
            <w:tcW w:w="2641" w:type="dxa"/>
            <w:vAlign w:val="center"/>
          </w:tcPr>
          <w:p w14:paraId="24471726" w14:textId="2FE5AAA6" w:rsidR="00B5567C" w:rsidRPr="00862735" w:rsidRDefault="00B5567C" w:rsidP="000D002D">
            <w:pPr>
              <w:jc w:val="both"/>
              <w:rPr>
                <w:noProof/>
              </w:rPr>
            </w:pPr>
            <w:r w:rsidRPr="00862735">
              <w:rPr>
                <w:noProof/>
              </w:rPr>
              <w:t xml:space="preserve">Sistem ini melakukan proses autentikasi pada saat proses </w:t>
            </w:r>
            <w:r w:rsidR="00CC6F17" w:rsidRPr="00862735">
              <w:rPr>
                <w:i/>
                <w:noProof/>
              </w:rPr>
              <w:t>login</w:t>
            </w:r>
            <w:r w:rsidRPr="00862735">
              <w:rPr>
                <w:noProof/>
              </w:rPr>
              <w:t xml:space="preserve"> berlangsung guna melakukan validasi terhadap pengguna yang ingin masuk ke dalam sistem serta melakukan pengecekan terhadap </w:t>
            </w:r>
            <w:r w:rsidRPr="00862735">
              <w:rPr>
                <w:i/>
                <w:iCs/>
                <w:noProof/>
              </w:rPr>
              <w:t>role</w:t>
            </w:r>
            <w:r w:rsidRPr="00862735">
              <w:rPr>
                <w:noProof/>
              </w:rPr>
              <w:t xml:space="preserve"> atau hak akses yang dimiliki.</w:t>
            </w:r>
          </w:p>
        </w:tc>
      </w:tr>
      <w:tr w:rsidR="00B5567C" w:rsidRPr="00862735" w14:paraId="3E256F68" w14:textId="77777777" w:rsidTr="00B5567C">
        <w:trPr>
          <w:trHeight w:val="340"/>
        </w:trPr>
        <w:tc>
          <w:tcPr>
            <w:tcW w:w="1129" w:type="dxa"/>
            <w:vAlign w:val="center"/>
          </w:tcPr>
          <w:p w14:paraId="4FE055AD" w14:textId="77777777" w:rsidR="00B5567C" w:rsidRPr="00862735" w:rsidRDefault="00B5567C" w:rsidP="000D002D">
            <w:pPr>
              <w:jc w:val="center"/>
              <w:rPr>
                <w:noProof/>
              </w:rPr>
            </w:pPr>
            <w:r w:rsidRPr="00862735">
              <w:rPr>
                <w:noProof/>
              </w:rPr>
              <w:t>KN-F-04</w:t>
            </w:r>
          </w:p>
        </w:tc>
        <w:tc>
          <w:tcPr>
            <w:tcW w:w="1057" w:type="dxa"/>
            <w:vAlign w:val="center"/>
          </w:tcPr>
          <w:p w14:paraId="6C43B326" w14:textId="0FA506B9" w:rsidR="00B5567C" w:rsidRPr="00862735" w:rsidRDefault="00B5567C" w:rsidP="000D002D">
            <w:pPr>
              <w:rPr>
                <w:i/>
                <w:iCs/>
                <w:noProof/>
              </w:rPr>
            </w:pPr>
            <w:r w:rsidRPr="00862735">
              <w:rPr>
                <w:i/>
                <w:iCs/>
                <w:noProof/>
              </w:rPr>
              <w:t xml:space="preserve">Reliability: </w:t>
            </w:r>
            <w:r w:rsidR="00CC6F17" w:rsidRPr="00862735">
              <w:rPr>
                <w:i/>
                <w:iCs/>
                <w:noProof/>
              </w:rPr>
              <w:t>Login</w:t>
            </w:r>
          </w:p>
        </w:tc>
        <w:tc>
          <w:tcPr>
            <w:tcW w:w="2641" w:type="dxa"/>
            <w:vAlign w:val="center"/>
          </w:tcPr>
          <w:p w14:paraId="7C3CA8D2" w14:textId="6C2CB296" w:rsidR="00B5567C" w:rsidRPr="00862735" w:rsidRDefault="00B5567C" w:rsidP="000D002D">
            <w:pPr>
              <w:jc w:val="both"/>
              <w:rPr>
                <w:noProof/>
              </w:rPr>
            </w:pPr>
            <w:r w:rsidRPr="00862735">
              <w:rPr>
                <w:noProof/>
              </w:rPr>
              <w:t xml:space="preserve">Sistem ini menggunakan proses </w:t>
            </w:r>
            <w:r w:rsidR="00CC6F17" w:rsidRPr="00862735">
              <w:rPr>
                <w:i/>
                <w:noProof/>
              </w:rPr>
              <w:t>login</w:t>
            </w:r>
            <w:r w:rsidRPr="00862735">
              <w:rPr>
                <w:noProof/>
              </w:rPr>
              <w:t xml:space="preserve"> sebagai pintu masuk untuk pengguna yang telah terdaf</w:t>
            </w:r>
            <w:r w:rsidR="00F22472" w:rsidRPr="00862735">
              <w:rPr>
                <w:noProof/>
              </w:rPr>
              <w:t>ta</w:t>
            </w:r>
            <w:r w:rsidRPr="00862735">
              <w:rPr>
                <w:noProof/>
              </w:rPr>
              <w:t>r untuk dapat masuk ke dalam sistem.</w:t>
            </w:r>
          </w:p>
        </w:tc>
      </w:tr>
      <w:tr w:rsidR="00B5567C" w:rsidRPr="00862735" w14:paraId="2E7167B7" w14:textId="77777777" w:rsidTr="00B5567C">
        <w:trPr>
          <w:trHeight w:val="340"/>
        </w:trPr>
        <w:tc>
          <w:tcPr>
            <w:tcW w:w="1129" w:type="dxa"/>
            <w:vAlign w:val="center"/>
          </w:tcPr>
          <w:p w14:paraId="3D2FD102" w14:textId="77777777" w:rsidR="00B5567C" w:rsidRPr="00862735" w:rsidRDefault="00B5567C" w:rsidP="000D002D">
            <w:pPr>
              <w:jc w:val="center"/>
              <w:rPr>
                <w:noProof/>
              </w:rPr>
            </w:pPr>
            <w:r w:rsidRPr="00862735">
              <w:rPr>
                <w:noProof/>
              </w:rPr>
              <w:t>KN-F-05</w:t>
            </w:r>
          </w:p>
        </w:tc>
        <w:tc>
          <w:tcPr>
            <w:tcW w:w="1057" w:type="dxa"/>
            <w:vAlign w:val="center"/>
          </w:tcPr>
          <w:p w14:paraId="6E72069A" w14:textId="77777777" w:rsidR="00B5567C" w:rsidRPr="00862735" w:rsidRDefault="00B5567C" w:rsidP="000D002D">
            <w:pPr>
              <w:rPr>
                <w:i/>
                <w:iCs/>
                <w:noProof/>
              </w:rPr>
            </w:pPr>
            <w:r w:rsidRPr="00862735">
              <w:rPr>
                <w:i/>
                <w:iCs/>
                <w:noProof/>
              </w:rPr>
              <w:t>Flexibility</w:t>
            </w:r>
          </w:p>
        </w:tc>
        <w:tc>
          <w:tcPr>
            <w:tcW w:w="2641" w:type="dxa"/>
            <w:vAlign w:val="center"/>
          </w:tcPr>
          <w:p w14:paraId="277429B9" w14:textId="77777777" w:rsidR="00B5567C" w:rsidRPr="00862735" w:rsidRDefault="00B5567C" w:rsidP="000D002D">
            <w:pPr>
              <w:jc w:val="both"/>
              <w:rPr>
                <w:noProof/>
              </w:rPr>
            </w:pPr>
            <w:r w:rsidRPr="00862735">
              <w:rPr>
                <w:noProof/>
              </w:rPr>
              <w:t>Sistem ini dapat berubah sesuai dengan kebutuhan.</w:t>
            </w:r>
          </w:p>
        </w:tc>
      </w:tr>
      <w:tr w:rsidR="00B5567C" w:rsidRPr="00862735" w14:paraId="34CCBE34" w14:textId="77777777" w:rsidTr="00B5567C">
        <w:trPr>
          <w:trHeight w:val="340"/>
        </w:trPr>
        <w:tc>
          <w:tcPr>
            <w:tcW w:w="1129" w:type="dxa"/>
            <w:vAlign w:val="center"/>
          </w:tcPr>
          <w:p w14:paraId="4FA49239" w14:textId="77777777" w:rsidR="00B5567C" w:rsidRPr="00862735" w:rsidRDefault="00B5567C" w:rsidP="000D002D">
            <w:pPr>
              <w:jc w:val="center"/>
              <w:rPr>
                <w:noProof/>
              </w:rPr>
            </w:pPr>
            <w:r w:rsidRPr="00862735">
              <w:rPr>
                <w:noProof/>
              </w:rPr>
              <w:t>KN-F-06</w:t>
            </w:r>
          </w:p>
        </w:tc>
        <w:tc>
          <w:tcPr>
            <w:tcW w:w="1057" w:type="dxa"/>
            <w:vAlign w:val="center"/>
          </w:tcPr>
          <w:p w14:paraId="778A7E21" w14:textId="77777777" w:rsidR="00B5567C" w:rsidRPr="00862735" w:rsidRDefault="00B5567C" w:rsidP="000D002D">
            <w:pPr>
              <w:rPr>
                <w:i/>
                <w:iCs/>
                <w:noProof/>
              </w:rPr>
            </w:pPr>
            <w:r w:rsidRPr="00862735">
              <w:rPr>
                <w:i/>
                <w:iCs/>
                <w:noProof/>
              </w:rPr>
              <w:t xml:space="preserve">Supportability: </w:t>
            </w:r>
            <w:r w:rsidRPr="00862735">
              <w:rPr>
                <w:noProof/>
              </w:rPr>
              <w:t>Komunikasi</w:t>
            </w:r>
          </w:p>
        </w:tc>
        <w:tc>
          <w:tcPr>
            <w:tcW w:w="2641" w:type="dxa"/>
            <w:vAlign w:val="center"/>
          </w:tcPr>
          <w:p w14:paraId="1715A7A2" w14:textId="77777777" w:rsidR="00B5567C" w:rsidRPr="00862735" w:rsidRDefault="00B5567C" w:rsidP="000D002D">
            <w:pPr>
              <w:rPr>
                <w:noProof/>
              </w:rPr>
            </w:pPr>
            <w:r w:rsidRPr="00862735">
              <w:rPr>
                <w:noProof/>
              </w:rPr>
              <w:t>Bahasa Indonesia dan Bahasa Inggris</w:t>
            </w:r>
          </w:p>
        </w:tc>
      </w:tr>
    </w:tbl>
    <w:p w14:paraId="1FFB3D3D" w14:textId="77777777" w:rsidR="00B5567C" w:rsidRPr="00862735" w:rsidRDefault="00B5567C" w:rsidP="00B5567C">
      <w:pPr>
        <w:jc w:val="both"/>
        <w:rPr>
          <w:noProof/>
        </w:rPr>
      </w:pPr>
    </w:p>
    <w:p w14:paraId="3EB52FFF" w14:textId="2D5F9569" w:rsidR="00FE3F50" w:rsidRPr="00862735" w:rsidRDefault="00FE3F50">
      <w:pPr>
        <w:pStyle w:val="Heading2"/>
        <w:numPr>
          <w:ilvl w:val="0"/>
          <w:numId w:val="5"/>
        </w:numPr>
        <w:ind w:left="426" w:hanging="426"/>
        <w:rPr>
          <w:noProof/>
        </w:rPr>
      </w:pPr>
      <w:r w:rsidRPr="00862735">
        <w:rPr>
          <w:noProof/>
        </w:rPr>
        <w:t>Implementasi Basis Data</w:t>
      </w:r>
    </w:p>
    <w:p w14:paraId="365AC588" w14:textId="7921A262" w:rsidR="003C619A" w:rsidRPr="00862735" w:rsidRDefault="00AC1194" w:rsidP="003C619A">
      <w:pPr>
        <w:ind w:firstLine="426"/>
        <w:contextualSpacing/>
        <w:jc w:val="both"/>
        <w:rPr>
          <w:noProof/>
        </w:rPr>
      </w:pPr>
      <w:r>
        <w:rPr>
          <w:noProof/>
          <w:lang w:val="en-US"/>
        </w:rPr>
        <w:t>Proses</w:t>
      </w:r>
      <w:r w:rsidR="003C619A" w:rsidRPr="00862735">
        <w:rPr>
          <w:noProof/>
        </w:rPr>
        <w:t xml:space="preserve"> pembuatan sistem basis data dilakukan dengan membuat </w:t>
      </w:r>
      <w:r w:rsidR="003C619A" w:rsidRPr="00862735">
        <w:rPr>
          <w:i/>
          <w:iCs/>
          <w:noProof/>
        </w:rPr>
        <w:t>Class Diagram</w:t>
      </w:r>
      <w:r w:rsidR="003C619A" w:rsidRPr="00862735">
        <w:rPr>
          <w:noProof/>
        </w:rPr>
        <w:t xml:space="preserve"> dan ECB</w:t>
      </w:r>
      <w:r w:rsidR="000A4BD4" w:rsidRPr="00862735">
        <w:rPr>
          <w:noProof/>
        </w:rPr>
        <w:t xml:space="preserve"> </w:t>
      </w:r>
      <w:r w:rsidR="000A4BD4" w:rsidRPr="00862735">
        <w:rPr>
          <w:noProof/>
          <w:szCs w:val="24"/>
        </w:rPr>
        <w:t>(</w:t>
      </w:r>
      <w:r w:rsidR="000A4BD4" w:rsidRPr="00862735">
        <w:rPr>
          <w:i/>
          <w:iCs/>
          <w:noProof/>
          <w:szCs w:val="24"/>
        </w:rPr>
        <w:t>Entity Control Boundary</w:t>
      </w:r>
      <w:r w:rsidR="000A4BD4" w:rsidRPr="00862735">
        <w:rPr>
          <w:noProof/>
          <w:szCs w:val="24"/>
        </w:rPr>
        <w:t>)</w:t>
      </w:r>
      <w:r w:rsidR="003C619A" w:rsidRPr="00862735">
        <w:rPr>
          <w:noProof/>
        </w:rPr>
        <w:t xml:space="preserve">. </w:t>
      </w:r>
      <w:r w:rsidR="003C619A" w:rsidRPr="00862735">
        <w:rPr>
          <w:i/>
          <w:iCs/>
          <w:noProof/>
        </w:rPr>
        <w:t>Class Diagram</w:t>
      </w:r>
      <w:r w:rsidR="003C619A" w:rsidRPr="00862735">
        <w:rPr>
          <w:noProof/>
        </w:rPr>
        <w:t xml:space="preserve"> merupakan </w:t>
      </w:r>
      <w:r w:rsidR="00A033A9" w:rsidRPr="00862735">
        <w:rPr>
          <w:noProof/>
        </w:rPr>
        <w:t>d</w:t>
      </w:r>
      <w:r w:rsidR="003C619A" w:rsidRPr="00862735">
        <w:rPr>
          <w:noProof/>
        </w:rPr>
        <w:t xml:space="preserve">iagram yang menggambarkan struktur sistem dari segi pendeklarasian </w:t>
      </w:r>
      <w:r w:rsidR="003C619A" w:rsidRPr="00862735">
        <w:rPr>
          <w:noProof/>
        </w:rPr>
        <w:t xml:space="preserve">kelas-kelas, kolom, atribut, tipe data, panjang data dan </w:t>
      </w:r>
      <w:r w:rsidR="003C619A" w:rsidRPr="00862735">
        <w:rPr>
          <w:i/>
          <w:iCs/>
          <w:noProof/>
        </w:rPr>
        <w:t>attribute key</w:t>
      </w:r>
      <w:r w:rsidR="003C619A" w:rsidRPr="00862735">
        <w:rPr>
          <w:noProof/>
        </w:rPr>
        <w:t xml:space="preserve"> yang akan dibuat untuk membangun sistem. Diagram implementasi basis data dari sistem ini dapat dilihat pada </w:t>
      </w:r>
      <w:r w:rsidR="004A1BEA" w:rsidRPr="00862735">
        <w:rPr>
          <w:noProof/>
        </w:rPr>
        <w:t>Gbr II.</w:t>
      </w:r>
    </w:p>
    <w:p w14:paraId="7D73BAD1" w14:textId="6EE59D96" w:rsidR="001B4200" w:rsidRDefault="001B4200" w:rsidP="0054644A">
      <w:pPr>
        <w:contextualSpacing/>
        <w:jc w:val="center"/>
        <w:rPr>
          <w:noProof/>
        </w:rPr>
      </w:pPr>
      <w:r w:rsidRPr="00862735">
        <w:rPr>
          <w:noProof/>
          <w:szCs w:val="24"/>
        </w:rPr>
        <w:drawing>
          <wp:inline distT="0" distB="0" distL="0" distR="0" wp14:anchorId="79DB7023" wp14:editId="17F6935D">
            <wp:extent cx="3074341" cy="2028093"/>
            <wp:effectExtent l="0" t="0" r="0" b="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45839" b="3957"/>
                    <a:stretch/>
                  </pic:blipFill>
                  <pic:spPr bwMode="auto">
                    <a:xfrm>
                      <a:off x="0" y="0"/>
                      <a:ext cx="3085871" cy="2035699"/>
                    </a:xfrm>
                    <a:prstGeom prst="rect">
                      <a:avLst/>
                    </a:prstGeom>
                    <a:ln>
                      <a:noFill/>
                    </a:ln>
                    <a:extLst>
                      <a:ext uri="{53640926-AAD7-44D8-BBD7-CCE9431645EC}">
                        <a14:shadowObscured xmlns:a14="http://schemas.microsoft.com/office/drawing/2010/main"/>
                      </a:ext>
                    </a:extLst>
                  </pic:spPr>
                </pic:pic>
              </a:graphicData>
            </a:graphic>
          </wp:inline>
        </w:drawing>
      </w:r>
    </w:p>
    <w:p w14:paraId="2DDF975F" w14:textId="75BEEE6D" w:rsidR="0054644A" w:rsidRPr="00862735" w:rsidRDefault="0054644A" w:rsidP="0054644A">
      <w:pPr>
        <w:contextualSpacing/>
        <w:jc w:val="center"/>
        <w:rPr>
          <w:noProof/>
        </w:rPr>
      </w:pPr>
      <w:r w:rsidRPr="00862735">
        <w:rPr>
          <w:noProof/>
          <w:szCs w:val="24"/>
        </w:rPr>
        <w:drawing>
          <wp:inline distT="0" distB="0" distL="0" distR="0" wp14:anchorId="38CDC069" wp14:editId="69801127">
            <wp:extent cx="2394000" cy="1443600"/>
            <wp:effectExtent l="0" t="0" r="6350" b="4445"/>
            <wp:docPr id="658252409" name="Picture 658252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l="56082" r="1385" b="30953"/>
                    <a:stretch/>
                  </pic:blipFill>
                  <pic:spPr bwMode="auto">
                    <a:xfrm>
                      <a:off x="0" y="0"/>
                      <a:ext cx="2394000" cy="1443600"/>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160266D2"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I</w:t>
      </w:r>
      <w:r w:rsidRPr="00862735">
        <w:rPr>
          <w:noProof/>
        </w:rPr>
        <w:fldChar w:fldCharType="end"/>
      </w:r>
      <w:r w:rsidR="00BC010F" w:rsidRPr="00862735">
        <w:rPr>
          <w:noProof/>
        </w:rPr>
        <w:t xml:space="preserve"> </w:t>
      </w:r>
      <w:r w:rsidR="00397C74" w:rsidRPr="00862735">
        <w:rPr>
          <w:noProof/>
        </w:rPr>
        <w:t>Diagram class</w:t>
      </w:r>
    </w:p>
    <w:p w14:paraId="0B083E07" w14:textId="2FB280BF" w:rsidR="00FE3F50" w:rsidRPr="00862735" w:rsidRDefault="00FE3F50">
      <w:pPr>
        <w:pStyle w:val="Heading2"/>
        <w:numPr>
          <w:ilvl w:val="0"/>
          <w:numId w:val="5"/>
        </w:numPr>
        <w:ind w:left="426" w:hanging="426"/>
        <w:rPr>
          <w:noProof/>
        </w:rPr>
      </w:pPr>
      <w:r w:rsidRPr="00862735">
        <w:rPr>
          <w:noProof/>
        </w:rPr>
        <w:t>Pembuatan Basis Data</w:t>
      </w:r>
    </w:p>
    <w:p w14:paraId="6859954C" w14:textId="3A671004" w:rsidR="00156A49" w:rsidRPr="00862735" w:rsidRDefault="00156A49" w:rsidP="00156A49">
      <w:pPr>
        <w:ind w:firstLine="426"/>
        <w:contextualSpacing/>
        <w:jc w:val="both"/>
        <w:rPr>
          <w:noProof/>
        </w:rPr>
      </w:pPr>
      <w:r w:rsidRPr="00862735">
        <w:rPr>
          <w:noProof/>
        </w:rPr>
        <w:t>Basis data dibuat menggunakan Bahasa SQL (</w:t>
      </w:r>
      <w:r w:rsidRPr="00862735">
        <w:rPr>
          <w:i/>
          <w:iCs/>
          <w:noProof/>
        </w:rPr>
        <w:t>Structure Query Language</w:t>
      </w:r>
      <w:r w:rsidRPr="00862735">
        <w:rPr>
          <w:noProof/>
        </w:rPr>
        <w:t>) dengan memanfaatkan DBMS (</w:t>
      </w:r>
      <w:r w:rsidRPr="00862735">
        <w:rPr>
          <w:i/>
          <w:iCs/>
          <w:noProof/>
        </w:rPr>
        <w:t>Database Management System</w:t>
      </w:r>
      <w:r w:rsidRPr="00862735">
        <w:rPr>
          <w:noProof/>
        </w:rPr>
        <w:t>) pada MySQL. Server lokal yang digunakan untuk menjalankan basis data tersebut adalah Apache 2.4.46 dan MySQL 10.4.18 menggunakan XAMPP 7.3.27. Dengan berpedoman</w:t>
      </w:r>
      <w:r w:rsidR="002E11C8">
        <w:rPr>
          <w:noProof/>
          <w:lang w:val="en-US"/>
        </w:rPr>
        <w:t xml:space="preserve"> pada</w:t>
      </w:r>
      <w:r w:rsidRPr="00862735">
        <w:rPr>
          <w:noProof/>
        </w:rPr>
        <w:t xml:space="preserve"> ERD (</w:t>
      </w:r>
      <w:r w:rsidRPr="00862735">
        <w:rPr>
          <w:i/>
          <w:iCs/>
          <w:noProof/>
        </w:rPr>
        <w:t>Entity Relationship Diagram</w:t>
      </w:r>
      <w:r w:rsidRPr="00862735">
        <w:rPr>
          <w:noProof/>
        </w:rPr>
        <w:t xml:space="preserve">) yang sebelumnya telah dirancang, maka dibuat basis data untuk setiap tabel atau entitas serta atribut dan relasinya. Berikut adalah tabel-tabel basis data sistem pendukung keputusan penentuan lokasi embung dengan menggunakan metode </w:t>
      </w:r>
      <w:r w:rsidRPr="00862735">
        <w:rPr>
          <w:i/>
          <w:iCs/>
          <w:noProof/>
        </w:rPr>
        <w:t>Višekriterijumsko Kompromisno Rangiranje</w:t>
      </w:r>
      <w:r w:rsidRPr="00862735">
        <w:rPr>
          <w:noProof/>
        </w:rPr>
        <w:t xml:space="preserve"> (VIKOR):</w:t>
      </w:r>
    </w:p>
    <w:p w14:paraId="74E6AE5A" w14:textId="77777777" w:rsidR="00083865" w:rsidRPr="00862735" w:rsidRDefault="00083865">
      <w:pPr>
        <w:pStyle w:val="ListParagraph"/>
        <w:numPr>
          <w:ilvl w:val="0"/>
          <w:numId w:val="10"/>
        </w:numPr>
        <w:ind w:left="284" w:hanging="284"/>
        <w:rPr>
          <w:noProof/>
        </w:rPr>
      </w:pPr>
      <w:r w:rsidRPr="00862735">
        <w:rPr>
          <w:noProof/>
        </w:rPr>
        <w:t>Tabel user</w:t>
      </w:r>
    </w:p>
    <w:p w14:paraId="4A89650C" w14:textId="77777777" w:rsidR="00C52E90" w:rsidRPr="00862735" w:rsidRDefault="00C52E90" w:rsidP="00C52E90">
      <w:pPr>
        <w:pStyle w:val="ListParagraph"/>
        <w:ind w:left="284"/>
        <w:rPr>
          <w:noProof/>
        </w:rPr>
      </w:pPr>
      <w:r w:rsidRPr="00862735">
        <w:rPr>
          <w:noProof/>
        </w:rPr>
        <w:t>Nama tabel: user</w:t>
      </w:r>
    </w:p>
    <w:p w14:paraId="15D688FC" w14:textId="2E169DD2" w:rsidR="00C52E90" w:rsidRPr="00862735" w:rsidRDefault="00C52E90" w:rsidP="0044576F">
      <w:pPr>
        <w:pStyle w:val="ListParagraph"/>
        <w:ind w:left="284"/>
        <w:jc w:val="both"/>
        <w:rPr>
          <w:noProof/>
        </w:rPr>
      </w:pPr>
      <w:r w:rsidRPr="00862735">
        <w:rPr>
          <w:noProof/>
        </w:rPr>
        <w:t xml:space="preserve">Berisi data user dengan </w:t>
      </w:r>
      <w:r w:rsidR="00DB10C3" w:rsidRPr="00862735">
        <w:rPr>
          <w:i/>
          <w:noProof/>
        </w:rPr>
        <w:t>primary key</w:t>
      </w:r>
      <w:r w:rsidRPr="00862735">
        <w:rPr>
          <w:noProof/>
        </w:rPr>
        <w:t xml:space="preserve"> yaitu id. Struktur tabel user ditunjukkan pada </w:t>
      </w:r>
      <w:r w:rsidR="00CC1936" w:rsidRPr="00862735">
        <w:rPr>
          <w:noProof/>
        </w:rPr>
        <w:t>Gbr</w:t>
      </w:r>
      <w:r w:rsidR="00283D1E" w:rsidRPr="00862735">
        <w:rPr>
          <w:noProof/>
        </w:rPr>
        <w:t xml:space="preserve"> III.</w:t>
      </w:r>
    </w:p>
    <w:p w14:paraId="2BB7FAD4" w14:textId="12942752" w:rsidR="00C52E90" w:rsidRPr="00862735" w:rsidRDefault="00761439" w:rsidP="00C52E90">
      <w:pPr>
        <w:pStyle w:val="ListParagraph"/>
        <w:ind w:left="284"/>
        <w:jc w:val="center"/>
        <w:rPr>
          <w:noProof/>
        </w:rPr>
      </w:pPr>
      <w:r w:rsidRPr="00862735">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22E09D45"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II</w:t>
      </w:r>
      <w:r w:rsidRPr="00862735">
        <w:rPr>
          <w:noProof/>
        </w:rPr>
        <w:fldChar w:fldCharType="end"/>
      </w:r>
      <w:r w:rsidR="00E5677A" w:rsidRPr="00862735">
        <w:rPr>
          <w:noProof/>
        </w:rPr>
        <w:t xml:space="preserve"> Struktur tabel user</w:t>
      </w:r>
    </w:p>
    <w:p w14:paraId="1770AED6" w14:textId="77777777" w:rsidR="00083865" w:rsidRPr="00862735" w:rsidRDefault="00083865">
      <w:pPr>
        <w:pStyle w:val="ListParagraph"/>
        <w:numPr>
          <w:ilvl w:val="0"/>
          <w:numId w:val="10"/>
        </w:numPr>
        <w:ind w:left="284" w:hanging="284"/>
        <w:rPr>
          <w:noProof/>
        </w:rPr>
      </w:pPr>
      <w:r w:rsidRPr="00862735">
        <w:rPr>
          <w:noProof/>
        </w:rPr>
        <w:t>Tabel user_rule</w:t>
      </w:r>
    </w:p>
    <w:p w14:paraId="1ABB7327" w14:textId="77777777" w:rsidR="0044576F" w:rsidRPr="00862735" w:rsidRDefault="0044576F" w:rsidP="0044576F">
      <w:pPr>
        <w:ind w:left="284"/>
        <w:jc w:val="both"/>
        <w:rPr>
          <w:noProof/>
        </w:rPr>
      </w:pPr>
      <w:r w:rsidRPr="00862735">
        <w:rPr>
          <w:noProof/>
        </w:rPr>
        <w:t>Nama tabel: user_rule</w:t>
      </w:r>
    </w:p>
    <w:p w14:paraId="7CAE9AC6" w14:textId="10F6AA33" w:rsidR="00C52E90" w:rsidRPr="00862735" w:rsidRDefault="0044576F" w:rsidP="0044576F">
      <w:pPr>
        <w:ind w:left="284"/>
        <w:jc w:val="both"/>
        <w:rPr>
          <w:noProof/>
        </w:rPr>
      </w:pPr>
      <w:r w:rsidRPr="00862735">
        <w:rPr>
          <w:noProof/>
        </w:rPr>
        <w:t xml:space="preserve">Berisi data user_rule dengan </w:t>
      </w:r>
      <w:r w:rsidR="00DB10C3" w:rsidRPr="00862735">
        <w:rPr>
          <w:i/>
          <w:noProof/>
        </w:rPr>
        <w:t>primary key</w:t>
      </w:r>
      <w:r w:rsidRPr="00862735">
        <w:rPr>
          <w:noProof/>
        </w:rPr>
        <w:t xml:space="preserve"> yaitu id. Struktur tabel user_rule ditunjukkan pada</w:t>
      </w:r>
      <w:r w:rsidR="00CC1936" w:rsidRPr="00862735">
        <w:rPr>
          <w:noProof/>
        </w:rPr>
        <w:t xml:space="preserve"> Gbr</w:t>
      </w:r>
      <w:r w:rsidR="00283D1E" w:rsidRPr="00862735">
        <w:rPr>
          <w:noProof/>
        </w:rPr>
        <w:t xml:space="preserve"> IV.</w:t>
      </w:r>
    </w:p>
    <w:p w14:paraId="2187C1AD" w14:textId="7EDD6F50" w:rsidR="00A91B79" w:rsidRPr="00862735" w:rsidRDefault="00761439" w:rsidP="00A91B79">
      <w:pPr>
        <w:ind w:left="284"/>
        <w:jc w:val="center"/>
        <w:rPr>
          <w:noProof/>
        </w:rPr>
      </w:pPr>
      <w:r w:rsidRPr="00862735">
        <w:rPr>
          <w:noProof/>
        </w:rPr>
        <w:lastRenderedPageBreak/>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120FAF9D"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V</w:t>
      </w:r>
      <w:r w:rsidRPr="00862735">
        <w:rPr>
          <w:noProof/>
        </w:rPr>
        <w:fldChar w:fldCharType="end"/>
      </w:r>
      <w:r w:rsidR="00E5677A" w:rsidRPr="00862735">
        <w:rPr>
          <w:noProof/>
        </w:rPr>
        <w:t xml:space="preserve"> Struktur tabel user_rule</w:t>
      </w:r>
    </w:p>
    <w:p w14:paraId="545209A9" w14:textId="77777777" w:rsidR="00083865" w:rsidRPr="00862735" w:rsidRDefault="00083865">
      <w:pPr>
        <w:pStyle w:val="ListParagraph"/>
        <w:numPr>
          <w:ilvl w:val="0"/>
          <w:numId w:val="10"/>
        </w:numPr>
        <w:ind w:left="284" w:hanging="284"/>
        <w:rPr>
          <w:noProof/>
        </w:rPr>
      </w:pPr>
      <w:r w:rsidRPr="00862735">
        <w:rPr>
          <w:noProof/>
        </w:rPr>
        <w:t xml:space="preserve">Tabel alternatif </w:t>
      </w:r>
    </w:p>
    <w:p w14:paraId="65F80D96" w14:textId="77777777" w:rsidR="0030599D" w:rsidRPr="00862735" w:rsidRDefault="0030599D" w:rsidP="0030599D">
      <w:pPr>
        <w:ind w:left="284"/>
        <w:jc w:val="both"/>
        <w:rPr>
          <w:noProof/>
        </w:rPr>
      </w:pPr>
      <w:r w:rsidRPr="00862735">
        <w:rPr>
          <w:noProof/>
        </w:rPr>
        <w:t>Nama tabel: tbl_alternatif</w:t>
      </w:r>
    </w:p>
    <w:p w14:paraId="6B9D7D6E" w14:textId="3CC7C657" w:rsidR="00C52E90" w:rsidRPr="00862735" w:rsidRDefault="0030599D" w:rsidP="0030599D">
      <w:pPr>
        <w:ind w:left="284"/>
        <w:jc w:val="both"/>
        <w:rPr>
          <w:noProof/>
        </w:rPr>
      </w:pPr>
      <w:r w:rsidRPr="00862735">
        <w:rPr>
          <w:noProof/>
        </w:rPr>
        <w:t xml:space="preserve">Berisi data alternatif dengan </w:t>
      </w:r>
      <w:r w:rsidR="00DB10C3" w:rsidRPr="00862735">
        <w:rPr>
          <w:i/>
          <w:noProof/>
        </w:rPr>
        <w:t>primary key</w:t>
      </w:r>
      <w:r w:rsidRPr="00862735">
        <w:rPr>
          <w:noProof/>
        </w:rPr>
        <w:t xml:space="preserve"> yaitu kode_alternatif. Struktur tabel alternatif ditunjukkan pada</w:t>
      </w:r>
      <w:r w:rsidR="00CC1936" w:rsidRPr="00862735">
        <w:rPr>
          <w:noProof/>
        </w:rPr>
        <w:t xml:space="preserve"> Gbr </w:t>
      </w:r>
      <w:r w:rsidR="00283D1E" w:rsidRPr="00862735">
        <w:rPr>
          <w:noProof/>
        </w:rPr>
        <w:t>V.</w:t>
      </w:r>
    </w:p>
    <w:p w14:paraId="2177BFBA" w14:textId="655D2D21" w:rsidR="0059468B" w:rsidRPr="00862735" w:rsidRDefault="00761439" w:rsidP="0059468B">
      <w:pPr>
        <w:ind w:left="284"/>
        <w:jc w:val="center"/>
        <w:rPr>
          <w:noProof/>
        </w:rPr>
      </w:pPr>
      <w:r w:rsidRPr="00862735">
        <w:rPr>
          <w:noProof/>
        </w:rPr>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429BBFC2"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w:t>
      </w:r>
      <w:r w:rsidRPr="00862735">
        <w:rPr>
          <w:noProof/>
        </w:rPr>
        <w:fldChar w:fldCharType="end"/>
      </w:r>
      <w:r w:rsidR="00E5677A" w:rsidRPr="00862735">
        <w:rPr>
          <w:noProof/>
        </w:rPr>
        <w:t xml:space="preserve"> Struktur tabel alternatif</w:t>
      </w:r>
    </w:p>
    <w:p w14:paraId="4026160D" w14:textId="77777777" w:rsidR="00083865" w:rsidRPr="00862735" w:rsidRDefault="00083865">
      <w:pPr>
        <w:pStyle w:val="ListParagraph"/>
        <w:numPr>
          <w:ilvl w:val="0"/>
          <w:numId w:val="10"/>
        </w:numPr>
        <w:ind w:left="284" w:hanging="284"/>
        <w:rPr>
          <w:noProof/>
        </w:rPr>
      </w:pPr>
      <w:r w:rsidRPr="00862735">
        <w:rPr>
          <w:noProof/>
        </w:rPr>
        <w:t>Tabel kriteria</w:t>
      </w:r>
    </w:p>
    <w:p w14:paraId="7652E9C9" w14:textId="77777777" w:rsidR="0059468B" w:rsidRPr="00862735" w:rsidRDefault="0059468B" w:rsidP="0059468B">
      <w:pPr>
        <w:ind w:left="284"/>
        <w:jc w:val="both"/>
        <w:rPr>
          <w:noProof/>
        </w:rPr>
      </w:pPr>
      <w:r w:rsidRPr="00862735">
        <w:rPr>
          <w:noProof/>
        </w:rPr>
        <w:t>Nama tabel: tbl_kriteria</w:t>
      </w:r>
    </w:p>
    <w:p w14:paraId="02D18050" w14:textId="3D33FD95" w:rsidR="00C52E90" w:rsidRPr="00862735" w:rsidRDefault="0059468B" w:rsidP="0059468B">
      <w:pPr>
        <w:ind w:left="284"/>
        <w:jc w:val="both"/>
        <w:rPr>
          <w:noProof/>
        </w:rPr>
      </w:pPr>
      <w:r w:rsidRPr="00862735">
        <w:rPr>
          <w:noProof/>
        </w:rPr>
        <w:t xml:space="preserve">Berisi data kriteria dengan </w:t>
      </w:r>
      <w:r w:rsidR="00DB10C3" w:rsidRPr="00862735">
        <w:rPr>
          <w:i/>
          <w:noProof/>
        </w:rPr>
        <w:t>primary key</w:t>
      </w:r>
      <w:r w:rsidRPr="00862735">
        <w:rPr>
          <w:noProof/>
        </w:rPr>
        <w:t xml:space="preserve"> yaitu kode_kriteria. Struktur tabel kriteria ditunjukkan pada</w:t>
      </w:r>
      <w:r w:rsidR="00CC1936" w:rsidRPr="00862735">
        <w:rPr>
          <w:noProof/>
        </w:rPr>
        <w:t xml:space="preserve"> Gbr</w:t>
      </w:r>
      <w:r w:rsidR="00283D1E" w:rsidRPr="00862735">
        <w:rPr>
          <w:noProof/>
        </w:rPr>
        <w:t xml:space="preserve"> VI.</w:t>
      </w:r>
    </w:p>
    <w:p w14:paraId="4624E20D" w14:textId="1000EFDB" w:rsidR="00761439" w:rsidRPr="00862735" w:rsidRDefault="00761439" w:rsidP="00761439">
      <w:pPr>
        <w:ind w:left="284"/>
        <w:jc w:val="center"/>
        <w:rPr>
          <w:noProof/>
        </w:rPr>
      </w:pPr>
      <w:r w:rsidRPr="00862735">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77CA5D53" w:rsidR="001525D1" w:rsidRPr="00862735" w:rsidRDefault="00177808"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w:t>
      </w:r>
      <w:r w:rsidRPr="00862735">
        <w:rPr>
          <w:noProof/>
        </w:rPr>
        <w:fldChar w:fldCharType="end"/>
      </w:r>
      <w:r w:rsidR="00E5677A" w:rsidRPr="00862735">
        <w:rPr>
          <w:noProof/>
        </w:rPr>
        <w:t xml:space="preserve"> Struktur tabel kriteria</w:t>
      </w:r>
    </w:p>
    <w:p w14:paraId="35744254" w14:textId="77777777" w:rsidR="00083865" w:rsidRPr="00862735" w:rsidRDefault="00083865">
      <w:pPr>
        <w:pStyle w:val="ListParagraph"/>
        <w:numPr>
          <w:ilvl w:val="0"/>
          <w:numId w:val="10"/>
        </w:numPr>
        <w:ind w:left="284" w:hanging="284"/>
        <w:rPr>
          <w:noProof/>
        </w:rPr>
      </w:pPr>
      <w:r w:rsidRPr="00862735">
        <w:rPr>
          <w:noProof/>
        </w:rPr>
        <w:t>Tabel nilai</w:t>
      </w:r>
    </w:p>
    <w:p w14:paraId="56522917" w14:textId="77777777" w:rsidR="0099339B" w:rsidRPr="00862735" w:rsidRDefault="0099339B" w:rsidP="0099339B">
      <w:pPr>
        <w:ind w:left="284"/>
        <w:jc w:val="both"/>
        <w:rPr>
          <w:noProof/>
        </w:rPr>
      </w:pPr>
      <w:r w:rsidRPr="00862735">
        <w:rPr>
          <w:noProof/>
        </w:rPr>
        <w:t>Nama tabel: tbl_nilai</w:t>
      </w:r>
    </w:p>
    <w:p w14:paraId="702192D5" w14:textId="700EDA3B" w:rsidR="00C52E90" w:rsidRPr="00862735" w:rsidRDefault="0099339B" w:rsidP="0099339B">
      <w:pPr>
        <w:ind w:left="284"/>
        <w:jc w:val="both"/>
        <w:rPr>
          <w:noProof/>
        </w:rPr>
      </w:pPr>
      <w:r w:rsidRPr="00862735">
        <w:rPr>
          <w:noProof/>
        </w:rPr>
        <w:t>Berisi data nilai a</w:t>
      </w:r>
      <w:r w:rsidR="0052202F" w:rsidRPr="00862735">
        <w:rPr>
          <w:noProof/>
        </w:rPr>
        <w:t>l</w:t>
      </w:r>
      <w:r w:rsidRPr="00862735">
        <w:rPr>
          <w:noProof/>
        </w:rPr>
        <w:t xml:space="preserve">ternatif terhadap tiap kriteria dengan </w:t>
      </w:r>
      <w:r w:rsidR="00DB10C3" w:rsidRPr="00862735">
        <w:rPr>
          <w:i/>
          <w:noProof/>
        </w:rPr>
        <w:t>primary key</w:t>
      </w:r>
      <w:r w:rsidRPr="00862735">
        <w:rPr>
          <w:noProof/>
        </w:rPr>
        <w:t xml:space="preserve"> yaitu id_nilai. Struktur tabel nilai ditunjukkan pada</w:t>
      </w:r>
      <w:r w:rsidR="00CC1936" w:rsidRPr="00862735">
        <w:rPr>
          <w:noProof/>
        </w:rPr>
        <w:t xml:space="preserve"> Gbr</w:t>
      </w:r>
      <w:r w:rsidR="00283D1E" w:rsidRPr="00862735">
        <w:rPr>
          <w:noProof/>
        </w:rPr>
        <w:t xml:space="preserve"> VII.</w:t>
      </w:r>
    </w:p>
    <w:p w14:paraId="144A67D0" w14:textId="14B4CDAD" w:rsidR="0099339B" w:rsidRPr="00862735" w:rsidRDefault="00761439" w:rsidP="0099339B">
      <w:pPr>
        <w:ind w:left="284"/>
        <w:jc w:val="center"/>
        <w:rPr>
          <w:noProof/>
        </w:rPr>
      </w:pPr>
      <w:r w:rsidRPr="00862735">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367A3305"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I</w:t>
      </w:r>
      <w:r w:rsidRPr="00862735">
        <w:rPr>
          <w:noProof/>
        </w:rPr>
        <w:fldChar w:fldCharType="end"/>
      </w:r>
      <w:r w:rsidR="00E5677A" w:rsidRPr="00862735">
        <w:rPr>
          <w:noProof/>
        </w:rPr>
        <w:t xml:space="preserve"> Struktur tabel nilai</w:t>
      </w:r>
    </w:p>
    <w:p w14:paraId="4993E172" w14:textId="77777777" w:rsidR="00083865" w:rsidRPr="00862735" w:rsidRDefault="00083865">
      <w:pPr>
        <w:pStyle w:val="ListParagraph"/>
        <w:numPr>
          <w:ilvl w:val="0"/>
          <w:numId w:val="10"/>
        </w:numPr>
        <w:ind w:left="284" w:hanging="284"/>
        <w:rPr>
          <w:noProof/>
        </w:rPr>
      </w:pPr>
      <w:r w:rsidRPr="00862735">
        <w:rPr>
          <w:noProof/>
        </w:rPr>
        <w:t>Tabel parameter</w:t>
      </w:r>
    </w:p>
    <w:p w14:paraId="17E5A274" w14:textId="77777777" w:rsidR="00704F58" w:rsidRPr="00862735" w:rsidRDefault="00704F58" w:rsidP="00704F58">
      <w:pPr>
        <w:ind w:left="284"/>
        <w:jc w:val="both"/>
        <w:rPr>
          <w:noProof/>
        </w:rPr>
      </w:pPr>
      <w:r w:rsidRPr="00862735">
        <w:rPr>
          <w:noProof/>
        </w:rPr>
        <w:t>Nama tabel: tbl_parameter</w:t>
      </w:r>
    </w:p>
    <w:p w14:paraId="02EBF152" w14:textId="54BB0D43" w:rsidR="00C52E90" w:rsidRPr="00862735" w:rsidRDefault="00704F58" w:rsidP="00704F58">
      <w:pPr>
        <w:ind w:left="284"/>
        <w:jc w:val="both"/>
        <w:rPr>
          <w:noProof/>
        </w:rPr>
      </w:pPr>
      <w:r w:rsidRPr="00862735">
        <w:rPr>
          <w:noProof/>
        </w:rPr>
        <w:t xml:space="preserve">Berisi data parameter dengan </w:t>
      </w:r>
      <w:r w:rsidR="00DB10C3" w:rsidRPr="00862735">
        <w:rPr>
          <w:i/>
          <w:noProof/>
        </w:rPr>
        <w:t>primary key</w:t>
      </w:r>
      <w:r w:rsidRPr="00862735">
        <w:rPr>
          <w:noProof/>
        </w:rPr>
        <w:t xml:space="preserve"> yaitu id_parameter. Struktur tabel parameter ditunjukkan pada</w:t>
      </w:r>
      <w:r w:rsidR="00CC1936" w:rsidRPr="00862735">
        <w:rPr>
          <w:noProof/>
        </w:rPr>
        <w:t xml:space="preserve"> Gbr</w:t>
      </w:r>
      <w:r w:rsidR="00283D1E" w:rsidRPr="00862735">
        <w:rPr>
          <w:noProof/>
        </w:rPr>
        <w:t xml:space="preserve"> VIII.</w:t>
      </w:r>
    </w:p>
    <w:p w14:paraId="45E1A300" w14:textId="17635A14" w:rsidR="00A968F0" w:rsidRPr="00862735" w:rsidRDefault="00761439" w:rsidP="00A968F0">
      <w:pPr>
        <w:ind w:left="284"/>
        <w:jc w:val="center"/>
        <w:rPr>
          <w:noProof/>
        </w:rPr>
      </w:pPr>
      <w:r w:rsidRPr="00862735">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66BC4471"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II</w:t>
      </w:r>
      <w:r w:rsidRPr="00862735">
        <w:rPr>
          <w:noProof/>
        </w:rPr>
        <w:fldChar w:fldCharType="end"/>
      </w:r>
      <w:r w:rsidR="00E5677A" w:rsidRPr="00862735">
        <w:rPr>
          <w:noProof/>
        </w:rPr>
        <w:t xml:space="preserve"> Struktur tabel parameter</w:t>
      </w:r>
    </w:p>
    <w:p w14:paraId="5A3AC4E7" w14:textId="7F768B01" w:rsidR="00FE3F50" w:rsidRPr="00862735" w:rsidRDefault="00083865">
      <w:pPr>
        <w:pStyle w:val="ListParagraph"/>
        <w:numPr>
          <w:ilvl w:val="0"/>
          <w:numId w:val="10"/>
        </w:numPr>
        <w:ind w:left="284" w:hanging="284"/>
        <w:rPr>
          <w:noProof/>
        </w:rPr>
      </w:pPr>
      <w:r w:rsidRPr="00862735">
        <w:rPr>
          <w:noProof/>
        </w:rPr>
        <w:t>Tabel nilai v</w:t>
      </w:r>
    </w:p>
    <w:p w14:paraId="3649A8C9" w14:textId="77777777" w:rsidR="00704F58" w:rsidRPr="00862735" w:rsidRDefault="00704F58" w:rsidP="00704F58">
      <w:pPr>
        <w:ind w:left="284"/>
        <w:jc w:val="both"/>
        <w:rPr>
          <w:noProof/>
        </w:rPr>
      </w:pPr>
      <w:r w:rsidRPr="00862735">
        <w:rPr>
          <w:noProof/>
        </w:rPr>
        <w:t>Nama tabel: nilai_v</w:t>
      </w:r>
    </w:p>
    <w:p w14:paraId="38A73EE9" w14:textId="2E9B1261" w:rsidR="00704F58" w:rsidRPr="00862735" w:rsidRDefault="00704F58" w:rsidP="00704F58">
      <w:pPr>
        <w:ind w:left="284"/>
        <w:jc w:val="both"/>
        <w:rPr>
          <w:noProof/>
        </w:rPr>
      </w:pPr>
      <w:r w:rsidRPr="00862735">
        <w:rPr>
          <w:noProof/>
        </w:rPr>
        <w:t xml:space="preserve">Berisi data nilai v dengan </w:t>
      </w:r>
      <w:r w:rsidR="00DB10C3" w:rsidRPr="00862735">
        <w:rPr>
          <w:i/>
          <w:noProof/>
        </w:rPr>
        <w:t>primary key</w:t>
      </w:r>
      <w:r w:rsidRPr="00862735">
        <w:rPr>
          <w:noProof/>
        </w:rPr>
        <w:t xml:space="preserve"> yaitu id. Struktur tabel nilai v ditunjukkan pada</w:t>
      </w:r>
      <w:r w:rsidR="00CC1936" w:rsidRPr="00862735">
        <w:rPr>
          <w:noProof/>
        </w:rPr>
        <w:t xml:space="preserve"> Gbr</w:t>
      </w:r>
      <w:r w:rsidR="00283D1E" w:rsidRPr="00862735">
        <w:rPr>
          <w:noProof/>
        </w:rPr>
        <w:t xml:space="preserve"> IX.</w:t>
      </w:r>
    </w:p>
    <w:p w14:paraId="65E74CC9" w14:textId="66FFF071" w:rsidR="00A968F0" w:rsidRPr="00862735" w:rsidRDefault="00761439" w:rsidP="00A968F0">
      <w:pPr>
        <w:ind w:left="284"/>
        <w:jc w:val="center"/>
        <w:rPr>
          <w:noProof/>
        </w:rPr>
      </w:pPr>
      <w:r w:rsidRPr="00862735">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19885905"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X</w:t>
      </w:r>
      <w:r w:rsidRPr="00862735">
        <w:rPr>
          <w:noProof/>
        </w:rPr>
        <w:fldChar w:fldCharType="end"/>
      </w:r>
      <w:r w:rsidR="00E5677A" w:rsidRPr="00862735">
        <w:rPr>
          <w:noProof/>
        </w:rPr>
        <w:t xml:space="preserve"> Struktur tabel nilai v</w:t>
      </w:r>
    </w:p>
    <w:p w14:paraId="65AB07A6" w14:textId="568C7312" w:rsidR="006E55F1" w:rsidRPr="00862735" w:rsidRDefault="007751D1" w:rsidP="006E55F1">
      <w:pPr>
        <w:pStyle w:val="Heading1"/>
        <w:rPr>
          <w:noProof/>
        </w:rPr>
      </w:pPr>
      <w:r w:rsidRPr="00862735">
        <w:rPr>
          <w:noProof/>
        </w:rPr>
        <w:t xml:space="preserve">HASIL DAN </w:t>
      </w:r>
      <w:r w:rsidR="00FE3F50" w:rsidRPr="00862735">
        <w:rPr>
          <w:noProof/>
        </w:rPr>
        <w:t>PEMBAHASAN</w:t>
      </w:r>
    </w:p>
    <w:p w14:paraId="18527BB9" w14:textId="1A0F6E2A" w:rsidR="00AC7D1B" w:rsidRPr="00862735" w:rsidRDefault="00FE3F50" w:rsidP="00AC7D1B">
      <w:pPr>
        <w:pStyle w:val="Heading2"/>
        <w:rPr>
          <w:noProof/>
        </w:rPr>
      </w:pPr>
      <w:r w:rsidRPr="00862735">
        <w:rPr>
          <w:noProof/>
        </w:rPr>
        <w:t>Hasil Implementasi Program</w:t>
      </w:r>
    </w:p>
    <w:p w14:paraId="695775F1" w14:textId="77777777" w:rsidR="00AC7D1B" w:rsidRPr="00862735" w:rsidRDefault="00AC7D1B" w:rsidP="00AC7D1B">
      <w:pPr>
        <w:ind w:firstLine="284"/>
        <w:jc w:val="both"/>
        <w:rPr>
          <w:noProof/>
        </w:rPr>
      </w:pPr>
      <w:r w:rsidRPr="00862735">
        <w:rPr>
          <w:noProof/>
        </w:rPr>
        <w:t xml:space="preserve">Pada perancangan program dijelaskan bagaimana struktur pembuatan sistem pendukung keputusan penentuan lokasi embung dengan menggunakan metode </w:t>
      </w:r>
      <w:r w:rsidRPr="00862735">
        <w:rPr>
          <w:i/>
          <w:iCs/>
          <w:noProof/>
        </w:rPr>
        <w:t>Višekriterijumsko Kompromisno Rangiranje</w:t>
      </w:r>
      <w:r w:rsidRPr="00862735">
        <w:rPr>
          <w:noProof/>
        </w:rPr>
        <w:t xml:space="preserve"> (VIKOR). Program ini dibuat dengan menggunakan kerangka kerja CodeIgniter dengan konsep </w:t>
      </w:r>
      <w:r w:rsidRPr="00862735">
        <w:rPr>
          <w:i/>
          <w:iCs/>
          <w:noProof/>
        </w:rPr>
        <w:t>model, view</w:t>
      </w:r>
      <w:r w:rsidRPr="00862735">
        <w:rPr>
          <w:noProof/>
        </w:rPr>
        <w:t xml:space="preserve">, dan </w:t>
      </w:r>
      <w:r w:rsidRPr="00862735">
        <w:rPr>
          <w:i/>
          <w:iCs/>
          <w:noProof/>
        </w:rPr>
        <w:t>controller</w:t>
      </w:r>
      <w:r w:rsidRPr="00862735">
        <w:rPr>
          <w:noProof/>
        </w:rPr>
        <w:t xml:space="preserve"> atau MVC. Berikut ini merupakan implementasi program yang terdapat dalam sistem informasi ini:</w:t>
      </w:r>
    </w:p>
    <w:p w14:paraId="462DC4B3" w14:textId="7D36163B" w:rsidR="001A7B8E" w:rsidRPr="00862735" w:rsidRDefault="001A7B8E">
      <w:pPr>
        <w:pStyle w:val="ListParagraph"/>
        <w:numPr>
          <w:ilvl w:val="0"/>
          <w:numId w:val="11"/>
        </w:numPr>
        <w:ind w:left="284" w:hanging="284"/>
        <w:jc w:val="both"/>
        <w:rPr>
          <w:noProof/>
        </w:rPr>
      </w:pPr>
      <w:r w:rsidRPr="00862735">
        <w:rPr>
          <w:noProof/>
        </w:rPr>
        <w:t>Tampilan halaman awal (</w:t>
      </w:r>
      <w:r w:rsidRPr="00862735">
        <w:rPr>
          <w:i/>
          <w:iCs/>
          <w:noProof/>
        </w:rPr>
        <w:t>landing page</w:t>
      </w:r>
      <w:r w:rsidRPr="00862735">
        <w:rPr>
          <w:noProof/>
        </w:rPr>
        <w:t>)</w:t>
      </w:r>
    </w:p>
    <w:p w14:paraId="1565AC9B" w14:textId="4A48D56E" w:rsidR="006374C9" w:rsidRPr="00862735" w:rsidRDefault="003A4863" w:rsidP="007443A3">
      <w:pPr>
        <w:ind w:firstLine="284"/>
        <w:jc w:val="both"/>
        <w:rPr>
          <w:noProof/>
        </w:rPr>
      </w:pPr>
      <w:r w:rsidRPr="00862735">
        <w:rPr>
          <w:noProof/>
        </w:rPr>
        <w:t>Halaman awal/</w:t>
      </w:r>
      <w:r w:rsidRPr="00862735">
        <w:rPr>
          <w:i/>
          <w:iCs/>
          <w:noProof/>
        </w:rPr>
        <w:t>landing page</w:t>
      </w:r>
      <w:r w:rsidRPr="00862735">
        <w:rPr>
          <w:noProof/>
        </w:rPr>
        <w:t xml:space="preserve"> adalah halaman yang akan ditampilkan saat pertama kali mengakses sistem informasi ini. Halaman ini menampilkan gambaran mengenai sistem 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CC1936" w:rsidRPr="00862735">
        <w:rPr>
          <w:noProof/>
        </w:rPr>
        <w:t>Gbr</w:t>
      </w:r>
      <w:r w:rsidR="00283D1E" w:rsidRPr="00862735">
        <w:rPr>
          <w:noProof/>
        </w:rPr>
        <w:t xml:space="preserve"> X.</w:t>
      </w:r>
    </w:p>
    <w:p w14:paraId="57C52A01" w14:textId="720E7967" w:rsidR="003A4863" w:rsidRPr="00862735" w:rsidRDefault="007774F3" w:rsidP="003A4863">
      <w:pPr>
        <w:jc w:val="center"/>
        <w:rPr>
          <w:noProof/>
        </w:rPr>
      </w:pPr>
      <w:r w:rsidRPr="007774F3">
        <w:rPr>
          <w:noProof/>
        </w:rPr>
        <w:drawing>
          <wp:inline distT="0" distB="0" distL="0" distR="0" wp14:anchorId="30545171" wp14:editId="7DF51177">
            <wp:extent cx="3050004" cy="2145723"/>
            <wp:effectExtent l="0" t="0" r="0" b="6985"/>
            <wp:docPr id="1184399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399715" name=""/>
                    <pic:cNvPicPr/>
                  </pic:nvPicPr>
                  <pic:blipFill rotWithShape="1">
                    <a:blip r:embed="rId22"/>
                    <a:srcRect l="6014" t="1232" r="6014" b="14914"/>
                    <a:stretch/>
                  </pic:blipFill>
                  <pic:spPr bwMode="auto">
                    <a:xfrm>
                      <a:off x="0" y="0"/>
                      <a:ext cx="3062369" cy="2154422"/>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0EAAD1A5" w:rsidR="003A4863" w:rsidRPr="00862735" w:rsidRDefault="00A4340A" w:rsidP="00E56319">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w:t>
      </w:r>
      <w:r w:rsidR="007C45ED" w:rsidRPr="00862735">
        <w:rPr>
          <w:noProof/>
        </w:rPr>
        <w:fldChar w:fldCharType="end"/>
      </w:r>
      <w:r w:rsidR="0077270D" w:rsidRPr="00862735">
        <w:rPr>
          <w:noProof/>
        </w:rPr>
        <w:t xml:space="preserve"> </w:t>
      </w:r>
      <w:r w:rsidR="00E5677A" w:rsidRPr="00862735">
        <w:rPr>
          <w:noProof/>
        </w:rPr>
        <w:t>Halaman awal (</w:t>
      </w:r>
      <w:r w:rsidR="00E5677A" w:rsidRPr="00862735">
        <w:rPr>
          <w:i/>
          <w:iCs w:val="0"/>
          <w:noProof/>
        </w:rPr>
        <w:t>landing page</w:t>
      </w:r>
      <w:r w:rsidR="00E5677A" w:rsidRPr="00862735">
        <w:rPr>
          <w:noProof/>
        </w:rPr>
        <w:t>)</w:t>
      </w:r>
    </w:p>
    <w:p w14:paraId="59294F26" w14:textId="19332B91"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CC6F17" w:rsidRPr="00862735">
        <w:rPr>
          <w:i/>
          <w:noProof/>
        </w:rPr>
        <w:t>login</w:t>
      </w:r>
    </w:p>
    <w:p w14:paraId="20D2FEAC" w14:textId="54D5CB0D" w:rsidR="0077270D" w:rsidRPr="00862735" w:rsidRDefault="007443A3" w:rsidP="007443A3">
      <w:pPr>
        <w:ind w:firstLine="284"/>
        <w:jc w:val="both"/>
        <w:rPr>
          <w:noProof/>
        </w:rPr>
      </w:pPr>
      <w:r w:rsidRPr="00862735">
        <w:rPr>
          <w:noProof/>
        </w:rPr>
        <w:t xml:space="preserve">Halaman </w:t>
      </w:r>
      <w:r w:rsidR="00CC6F17" w:rsidRPr="00862735">
        <w:rPr>
          <w:i/>
          <w:noProof/>
        </w:rPr>
        <w:t>login</w:t>
      </w:r>
      <w:r w:rsidRPr="00862735">
        <w:rPr>
          <w:noProof/>
        </w:rPr>
        <w:t xml:space="preserve"> merupakan halaman yang ditampilkan kepada pengguna ketika ingin masuk ke halaman </w:t>
      </w:r>
      <w:r w:rsidR="00676F09" w:rsidRPr="00862735">
        <w:rPr>
          <w:i/>
          <w:noProof/>
        </w:rPr>
        <w:t>dashboard</w:t>
      </w:r>
      <w:r w:rsidRPr="00862735">
        <w:rPr>
          <w:noProof/>
        </w:rPr>
        <w:t xml:space="preserve">/beranda. Pada halaman ini terdapat proses </w:t>
      </w:r>
      <w:r w:rsidRPr="00862735">
        <w:rPr>
          <w:i/>
          <w:iCs/>
          <w:noProof/>
        </w:rPr>
        <w:t>input</w:t>
      </w:r>
      <w:r w:rsidRPr="00862735">
        <w:rPr>
          <w:noProof/>
        </w:rPr>
        <w:t xml:space="preserve"> email dan </w:t>
      </w:r>
      <w:r w:rsidR="00676F09" w:rsidRPr="00862735">
        <w:rPr>
          <w:i/>
          <w:noProof/>
        </w:rPr>
        <w:t>password</w:t>
      </w:r>
      <w:r w:rsidRPr="00862735">
        <w:rPr>
          <w:noProof/>
        </w:rPr>
        <w:t xml:space="preserve">  yang dimiliki pengguna yang nantinya akan dilakukan proses autentikasi dan pengecekan </w:t>
      </w:r>
      <w:r w:rsidR="009A4664" w:rsidRPr="00862735">
        <w:rPr>
          <w:i/>
          <w:noProof/>
        </w:rPr>
        <w:t>role</w:t>
      </w:r>
      <w:r w:rsidRPr="00862735">
        <w:rPr>
          <w:noProof/>
        </w:rPr>
        <w:t xml:space="preserve"> pengguna. Jika proses autentikasi dan pengecekan </w:t>
      </w:r>
      <w:r w:rsidR="009A4664" w:rsidRPr="00862735">
        <w:rPr>
          <w:i/>
          <w:noProof/>
        </w:rPr>
        <w:t>role</w:t>
      </w:r>
      <w:r w:rsidRPr="00862735">
        <w:rPr>
          <w:noProof/>
        </w:rPr>
        <w:t xml:space="preserve"> berhasil maka akan diteruskan ke halaman </w:t>
      </w:r>
      <w:r w:rsidR="00676F09" w:rsidRPr="00862735">
        <w:rPr>
          <w:i/>
          <w:noProof/>
        </w:rPr>
        <w:t>dashboard</w:t>
      </w:r>
      <w:r w:rsidRPr="00862735">
        <w:rPr>
          <w:noProof/>
        </w:rPr>
        <w:t xml:space="preserve">/beranda operator atau administrator sesuai dengan </w:t>
      </w:r>
      <w:r w:rsidR="009A4664" w:rsidRPr="00862735">
        <w:rPr>
          <w:i/>
          <w:noProof/>
        </w:rPr>
        <w:t>role</w:t>
      </w:r>
      <w:r w:rsidRPr="00862735">
        <w:rPr>
          <w:noProof/>
        </w:rPr>
        <w:t xml:space="preserve"> masing-masing akun. Halaman </w:t>
      </w:r>
      <w:r w:rsidR="00CC6F17" w:rsidRPr="00862735">
        <w:rPr>
          <w:i/>
          <w:noProof/>
        </w:rPr>
        <w:t>login</w:t>
      </w:r>
      <w:r w:rsidRPr="00862735">
        <w:rPr>
          <w:noProof/>
        </w:rPr>
        <w:t xml:space="preserve"> ditunjukkan pada</w:t>
      </w:r>
      <w:r w:rsidR="00CC1936" w:rsidRPr="00862735">
        <w:rPr>
          <w:noProof/>
        </w:rPr>
        <w:t xml:space="preserve"> Gbr</w:t>
      </w:r>
      <w:r w:rsidR="00283D1E" w:rsidRPr="00862735">
        <w:rPr>
          <w:noProof/>
        </w:rPr>
        <w:t xml:space="preserve"> XI.</w:t>
      </w:r>
    </w:p>
    <w:p w14:paraId="24BFEBC3" w14:textId="362ADFB1" w:rsidR="00AF4000" w:rsidRPr="00862735" w:rsidRDefault="009F4FFC" w:rsidP="00AF4000">
      <w:pPr>
        <w:jc w:val="center"/>
        <w:rPr>
          <w:noProof/>
        </w:rPr>
      </w:pPr>
      <w:r w:rsidRPr="009F4FFC">
        <w:rPr>
          <w:noProof/>
        </w:rPr>
        <w:lastRenderedPageBreak/>
        <w:drawing>
          <wp:inline distT="0" distB="0" distL="0" distR="0" wp14:anchorId="25D467DD" wp14:editId="2CEA7538">
            <wp:extent cx="2900162" cy="1833880"/>
            <wp:effectExtent l="0" t="0" r="0" b="0"/>
            <wp:docPr id="776888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888961" name=""/>
                    <pic:cNvPicPr/>
                  </pic:nvPicPr>
                  <pic:blipFill rotWithShape="1">
                    <a:blip r:embed="rId23"/>
                    <a:srcRect l="2788" t="8918" r="2788" b="8918"/>
                    <a:stretch/>
                  </pic:blipFill>
                  <pic:spPr bwMode="auto">
                    <a:xfrm>
                      <a:off x="0" y="0"/>
                      <a:ext cx="2900222" cy="1833918"/>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31CDC5E9" w:rsidR="00AF4000" w:rsidRPr="00862735" w:rsidRDefault="00AF4000" w:rsidP="00E56319">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I</w:t>
      </w:r>
      <w:r w:rsidR="007C45ED" w:rsidRPr="00862735">
        <w:rPr>
          <w:noProof/>
        </w:rPr>
        <w:fldChar w:fldCharType="end"/>
      </w:r>
      <w:r w:rsidR="00E5677A" w:rsidRPr="00862735">
        <w:rPr>
          <w:noProof/>
        </w:rPr>
        <w:t xml:space="preserve"> Halaman </w:t>
      </w:r>
      <w:r w:rsidR="00CC6F17" w:rsidRPr="00862735">
        <w:rPr>
          <w:i/>
          <w:iCs w:val="0"/>
          <w:noProof/>
        </w:rPr>
        <w:t>login</w:t>
      </w:r>
    </w:p>
    <w:p w14:paraId="39FC43A9" w14:textId="78B28849"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676F09" w:rsidRPr="00862735">
        <w:rPr>
          <w:i/>
          <w:noProof/>
        </w:rPr>
        <w:t>dashboard</w:t>
      </w:r>
    </w:p>
    <w:p w14:paraId="00C1F8F6" w14:textId="3BD61AA6" w:rsidR="00504E6D" w:rsidRPr="00862735" w:rsidRDefault="00504E6D" w:rsidP="00EC6DBB">
      <w:pPr>
        <w:ind w:firstLine="284"/>
        <w:jc w:val="both"/>
        <w:rPr>
          <w:noProof/>
          <w:szCs w:val="24"/>
        </w:rPr>
      </w:pPr>
      <w:r w:rsidRPr="00862735">
        <w:rPr>
          <w:noProof/>
        </w:rPr>
        <w:t>Halaman beranda/</w:t>
      </w:r>
      <w:r w:rsidR="00676F09" w:rsidRPr="00862735">
        <w:rPr>
          <w:i/>
          <w:noProof/>
        </w:rPr>
        <w:t>dashboard</w:t>
      </w:r>
      <w:r w:rsidRPr="00862735">
        <w:rPr>
          <w:noProof/>
        </w:rPr>
        <w:t xml:space="preserve"> merupakan halaman yang akan ditampilkan ketika proses </w:t>
      </w:r>
      <w:r w:rsidR="00CC6F17" w:rsidRPr="00862735">
        <w:rPr>
          <w:i/>
          <w:noProof/>
        </w:rPr>
        <w:t>login</w:t>
      </w:r>
      <w:r w:rsidRPr="00862735">
        <w:rPr>
          <w:noProof/>
        </w:rPr>
        <w:t xml:space="preserve"> berhasil. Halaman ini menampilkan </w:t>
      </w:r>
      <w:r w:rsidR="00676F09" w:rsidRPr="00862735">
        <w:rPr>
          <w:i/>
          <w:noProof/>
        </w:rPr>
        <w:t>dashboard</w:t>
      </w:r>
      <w:r w:rsidRPr="00862735">
        <w:rPr>
          <w:noProof/>
        </w:rPr>
        <w:t xml:space="preserve"> administrator atau operator sesuai dengan </w:t>
      </w:r>
      <w:r w:rsidR="009A4664" w:rsidRPr="00862735">
        <w:rPr>
          <w:i/>
          <w:noProof/>
        </w:rPr>
        <w:t>role</w:t>
      </w:r>
      <w:r w:rsidRPr="00862735">
        <w:rPr>
          <w:noProof/>
        </w:rPr>
        <w:t xml:space="preserve"> pengguna yang </w:t>
      </w:r>
      <w:r w:rsidR="00CC6F17" w:rsidRPr="00862735">
        <w:rPr>
          <w:i/>
          <w:noProof/>
        </w:rPr>
        <w:t>login</w:t>
      </w:r>
      <w:r w:rsidRPr="00862735">
        <w:rPr>
          <w:noProof/>
        </w:rPr>
        <w:t xml:space="preserve">. Perbedaan antar </w:t>
      </w:r>
      <w:r w:rsidR="00676F09" w:rsidRPr="00862735">
        <w:rPr>
          <w:i/>
          <w:noProof/>
        </w:rPr>
        <w:t>dashboard</w:t>
      </w:r>
      <w:r w:rsidRPr="00862735">
        <w:rPr>
          <w:noProof/>
        </w:rPr>
        <w:t xml:space="preserve"> untuk administrator dan operator yaitu, untuk administrator terdapat menu akun pada </w:t>
      </w:r>
      <w:r w:rsidR="00676F09" w:rsidRPr="00862735">
        <w:rPr>
          <w:i/>
          <w:noProof/>
        </w:rPr>
        <w:t>sidebar</w:t>
      </w:r>
      <w:r w:rsidRPr="00862735">
        <w:rPr>
          <w:noProof/>
        </w:rPr>
        <w:t xml:space="preserve"> yang digunakan untuk mengelola data pengguna yang terdaftar, dimana untuk </w:t>
      </w:r>
      <w:r w:rsidR="009A4664" w:rsidRPr="00862735">
        <w:rPr>
          <w:i/>
          <w:noProof/>
        </w:rPr>
        <w:t>role</w:t>
      </w:r>
      <w:r w:rsidRPr="00862735">
        <w:rPr>
          <w:noProof/>
        </w:rPr>
        <w:t xml:space="preserve"> operator tidak ada menu tersebut. </w:t>
      </w:r>
      <w:r w:rsidRPr="00862735">
        <w:rPr>
          <w:noProof/>
          <w:szCs w:val="24"/>
        </w:rPr>
        <w:t>Bagian konten halaman beranda/</w:t>
      </w:r>
      <w:r w:rsidR="00676F09" w:rsidRPr="00862735">
        <w:rPr>
          <w:i/>
          <w:iCs/>
          <w:noProof/>
          <w:szCs w:val="24"/>
        </w:rPr>
        <w:t>dashboard</w:t>
      </w:r>
      <w:r w:rsidRPr="00862735">
        <w:rPr>
          <w:noProof/>
          <w:szCs w:val="24"/>
        </w:rPr>
        <w:t xml:space="preserve"> berisi rangkuman mengenai jumlah pengguna terdaftar, jumlah alternatif, jumlah kriteria, hasil perangkingan dengan metode VIKOR dan visualisasi Kabupaten Semarang. Halaman beranda/</w:t>
      </w:r>
      <w:r w:rsidR="00676F09" w:rsidRPr="00862735">
        <w:rPr>
          <w:i/>
          <w:iCs/>
          <w:noProof/>
          <w:szCs w:val="24"/>
        </w:rPr>
        <w:t>dashboard</w:t>
      </w:r>
      <w:r w:rsidRPr="00862735">
        <w:rPr>
          <w:noProof/>
          <w:szCs w:val="24"/>
        </w:rPr>
        <w:t xml:space="preserve"> ditunjukkan pada </w:t>
      </w:r>
      <w:r w:rsidR="00CC1936" w:rsidRPr="00862735">
        <w:rPr>
          <w:noProof/>
        </w:rPr>
        <w:t>Gbr</w:t>
      </w:r>
      <w:r w:rsidR="00283D1E" w:rsidRPr="00862735">
        <w:rPr>
          <w:noProof/>
        </w:rPr>
        <w:t xml:space="preserve"> XII.</w:t>
      </w:r>
    </w:p>
    <w:p w14:paraId="53C9BBB6" w14:textId="77BC7AC2" w:rsidR="00504E6D" w:rsidRPr="00862735" w:rsidRDefault="00CC0A64" w:rsidP="00504E6D">
      <w:pPr>
        <w:jc w:val="center"/>
        <w:rPr>
          <w:noProof/>
        </w:rPr>
      </w:pPr>
      <w:r w:rsidRPr="00CC0A64">
        <w:rPr>
          <w:noProof/>
        </w:rPr>
        <w:drawing>
          <wp:inline distT="0" distB="0" distL="0" distR="0" wp14:anchorId="14BE4CEE" wp14:editId="38747330">
            <wp:extent cx="3071495" cy="2176780"/>
            <wp:effectExtent l="0" t="0" r="0" b="0"/>
            <wp:docPr id="1417967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967922" name=""/>
                    <pic:cNvPicPr/>
                  </pic:nvPicPr>
                  <pic:blipFill>
                    <a:blip r:embed="rId24"/>
                    <a:stretch>
                      <a:fillRect/>
                    </a:stretch>
                  </pic:blipFill>
                  <pic:spPr>
                    <a:xfrm>
                      <a:off x="0" y="0"/>
                      <a:ext cx="3071495" cy="2176780"/>
                    </a:xfrm>
                    <a:prstGeom prst="rect">
                      <a:avLst/>
                    </a:prstGeom>
                  </pic:spPr>
                </pic:pic>
              </a:graphicData>
            </a:graphic>
          </wp:inline>
        </w:drawing>
      </w:r>
      <w:r w:rsidR="004A00AA" w:rsidRPr="004A00AA">
        <w:rPr>
          <w:noProof/>
        </w:rPr>
        <w:t xml:space="preserve"> </w:t>
      </w:r>
    </w:p>
    <w:p w14:paraId="261791C0" w14:textId="023F69AC" w:rsidR="00504E6D" w:rsidRPr="00862735" w:rsidRDefault="00504E6D" w:rsidP="008E5064">
      <w:pPr>
        <w:pStyle w:val="Caption"/>
        <w:spacing w:after="0"/>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II</w:t>
      </w:r>
      <w:r w:rsidR="007C45ED" w:rsidRPr="00862735">
        <w:rPr>
          <w:noProof/>
        </w:rPr>
        <w:fldChar w:fldCharType="end"/>
      </w:r>
      <w:r w:rsidR="00EB5BC9" w:rsidRPr="00862735">
        <w:rPr>
          <w:noProof/>
        </w:rPr>
        <w:t xml:space="preserve"> Halaman </w:t>
      </w:r>
      <w:r w:rsidR="00676F09" w:rsidRPr="00862735">
        <w:rPr>
          <w:i/>
          <w:iCs w:val="0"/>
          <w:noProof/>
        </w:rPr>
        <w:t>dashboard</w:t>
      </w:r>
      <w:r w:rsidR="00EB5BC9" w:rsidRPr="00862735">
        <w:rPr>
          <w:noProof/>
        </w:rPr>
        <w:t xml:space="preserve"> untuk pengguna dengan </w:t>
      </w:r>
      <w:r w:rsidR="009A4664" w:rsidRPr="00862735">
        <w:rPr>
          <w:i/>
          <w:noProof/>
        </w:rPr>
        <w:t>role</w:t>
      </w:r>
      <w:r w:rsidR="00EB5BC9" w:rsidRPr="00862735">
        <w:rPr>
          <w:noProof/>
        </w:rPr>
        <w:t xml:space="preserve"> operator</w:t>
      </w:r>
    </w:p>
    <w:p w14:paraId="60726962" w14:textId="0E857018" w:rsidR="001A7B8E" w:rsidRPr="00862735" w:rsidRDefault="001A7B8E">
      <w:pPr>
        <w:pStyle w:val="ListParagraph"/>
        <w:numPr>
          <w:ilvl w:val="0"/>
          <w:numId w:val="11"/>
        </w:numPr>
        <w:ind w:left="284" w:hanging="284"/>
        <w:jc w:val="both"/>
        <w:rPr>
          <w:noProof/>
        </w:rPr>
      </w:pPr>
      <w:r w:rsidRPr="00862735">
        <w:rPr>
          <w:noProof/>
        </w:rPr>
        <w:t>Tampilan halaman alternatif</w:t>
      </w:r>
    </w:p>
    <w:p w14:paraId="6F6AD8A5" w14:textId="2F07B5F9" w:rsidR="005A0D25" w:rsidRPr="00862735" w:rsidRDefault="005A0D25" w:rsidP="00DB4781">
      <w:pPr>
        <w:ind w:firstLine="284"/>
        <w:jc w:val="both"/>
        <w:rPr>
          <w:noProof/>
          <w:szCs w:val="24"/>
        </w:rPr>
      </w:pPr>
      <w:r w:rsidRPr="00862735">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781749" w:rsidRPr="00862735">
        <w:rPr>
          <w:noProof/>
        </w:rPr>
        <w:t>Gbr</w:t>
      </w:r>
      <w:r w:rsidR="00283D1E" w:rsidRPr="00862735">
        <w:rPr>
          <w:noProof/>
        </w:rPr>
        <w:t xml:space="preserve"> XIII.</w:t>
      </w:r>
    </w:p>
    <w:p w14:paraId="005D462A" w14:textId="276603FE" w:rsidR="005A0D25" w:rsidRPr="00862735" w:rsidRDefault="00CC0A64" w:rsidP="005A0D25">
      <w:pPr>
        <w:jc w:val="both"/>
        <w:rPr>
          <w:noProof/>
        </w:rPr>
      </w:pPr>
      <w:r w:rsidRPr="00CC0A64">
        <w:rPr>
          <w:noProof/>
        </w:rPr>
        <w:drawing>
          <wp:inline distT="0" distB="0" distL="0" distR="0" wp14:anchorId="0FB3EE75" wp14:editId="566A677E">
            <wp:extent cx="3071495" cy="2070735"/>
            <wp:effectExtent l="0" t="0" r="0" b="5715"/>
            <wp:docPr id="1720576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576729" name=""/>
                    <pic:cNvPicPr/>
                  </pic:nvPicPr>
                  <pic:blipFill>
                    <a:blip r:embed="rId25"/>
                    <a:stretch>
                      <a:fillRect/>
                    </a:stretch>
                  </pic:blipFill>
                  <pic:spPr>
                    <a:xfrm>
                      <a:off x="0" y="0"/>
                      <a:ext cx="3071495" cy="2070735"/>
                    </a:xfrm>
                    <a:prstGeom prst="rect">
                      <a:avLst/>
                    </a:prstGeom>
                  </pic:spPr>
                </pic:pic>
              </a:graphicData>
            </a:graphic>
          </wp:inline>
        </w:drawing>
      </w:r>
    </w:p>
    <w:p w14:paraId="6F544254" w14:textId="7E151CE8" w:rsidR="005A0D25" w:rsidRPr="00862735" w:rsidRDefault="005A0D25" w:rsidP="008374A5">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XIII</w:t>
      </w:r>
      <w:r w:rsidRPr="00862735">
        <w:rPr>
          <w:noProof/>
        </w:rPr>
        <w:fldChar w:fldCharType="end"/>
      </w:r>
      <w:r w:rsidR="00720810" w:rsidRPr="00862735">
        <w:rPr>
          <w:noProof/>
        </w:rPr>
        <w:t xml:space="preserve"> Halaman alternatif operator</w:t>
      </w:r>
    </w:p>
    <w:p w14:paraId="573B2AA2" w14:textId="1C51D632" w:rsidR="001A7B8E" w:rsidRPr="00862735" w:rsidRDefault="001A7B8E">
      <w:pPr>
        <w:pStyle w:val="ListParagraph"/>
        <w:numPr>
          <w:ilvl w:val="0"/>
          <w:numId w:val="11"/>
        </w:numPr>
        <w:ind w:left="284" w:hanging="284"/>
        <w:jc w:val="both"/>
        <w:rPr>
          <w:noProof/>
        </w:rPr>
      </w:pPr>
      <w:r w:rsidRPr="00862735">
        <w:rPr>
          <w:noProof/>
        </w:rPr>
        <w:t>Tampilan halaman kriteria dan parameter</w:t>
      </w:r>
    </w:p>
    <w:p w14:paraId="6E41EC5B" w14:textId="0D093918" w:rsidR="008374A5" w:rsidRPr="00862735" w:rsidRDefault="008374A5" w:rsidP="008374A5">
      <w:pPr>
        <w:ind w:firstLine="284"/>
        <w:jc w:val="both"/>
        <w:rPr>
          <w:noProof/>
          <w:szCs w:val="24"/>
        </w:rPr>
      </w:pPr>
      <w:r w:rsidRPr="00862735">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862735">
        <w:rPr>
          <w:i/>
          <w:iCs/>
          <w:noProof/>
          <w:szCs w:val="24"/>
        </w:rPr>
        <w:t>pop-up modal</w:t>
      </w:r>
      <w:r w:rsidRPr="00862735">
        <w:rPr>
          <w:noProof/>
          <w:szCs w:val="24"/>
        </w:rPr>
        <w:t xml:space="preserve"> pilihan apakah kriteria yang akan ditambahkan memiliki parameter atau tidak, jika memiliki parameter maka operator harus mengisikan jumlah parameternya pada </w:t>
      </w:r>
      <w:r w:rsidRPr="00862735">
        <w:rPr>
          <w:i/>
          <w:iCs/>
          <w:noProof/>
          <w:szCs w:val="24"/>
        </w:rPr>
        <w:t>form</w:t>
      </w:r>
      <w:r w:rsidRPr="00862735">
        <w:rPr>
          <w:noProof/>
          <w:szCs w:val="24"/>
        </w:rPr>
        <w:t xml:space="preserve"> setelahnya.  Halaman kriteria dan parameter ditunjukkan oleh </w:t>
      </w:r>
      <w:r w:rsidR="00781749" w:rsidRPr="00862735">
        <w:rPr>
          <w:noProof/>
        </w:rPr>
        <w:t>Gbr</w:t>
      </w:r>
      <w:r w:rsidR="00283D1E" w:rsidRPr="00862735">
        <w:rPr>
          <w:noProof/>
        </w:rPr>
        <w:t xml:space="preserve"> XIV.</w:t>
      </w:r>
    </w:p>
    <w:p w14:paraId="6D17AE1E" w14:textId="3F901BB8" w:rsidR="008374A5" w:rsidRPr="00862735" w:rsidRDefault="00CC0A64" w:rsidP="008374A5">
      <w:pPr>
        <w:jc w:val="both"/>
        <w:rPr>
          <w:noProof/>
        </w:rPr>
      </w:pPr>
      <w:r w:rsidRPr="00CC0A64">
        <w:rPr>
          <w:noProof/>
        </w:rPr>
        <w:drawing>
          <wp:inline distT="0" distB="0" distL="0" distR="0" wp14:anchorId="16844859" wp14:editId="1D27DDEE">
            <wp:extent cx="3071495" cy="2098382"/>
            <wp:effectExtent l="0" t="0" r="0" b="0"/>
            <wp:docPr id="1995931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31648" name=""/>
                    <pic:cNvPicPr/>
                  </pic:nvPicPr>
                  <pic:blipFill rotWithShape="1">
                    <a:blip r:embed="rId26"/>
                    <a:srcRect t="555" b="1"/>
                    <a:stretch/>
                  </pic:blipFill>
                  <pic:spPr bwMode="auto">
                    <a:xfrm>
                      <a:off x="0" y="0"/>
                      <a:ext cx="3071495" cy="2098382"/>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11729C32" w:rsidR="00F21FBB" w:rsidRPr="00862735" w:rsidRDefault="00F21FBB" w:rsidP="00F21FBB">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XIV</w:t>
      </w:r>
      <w:r w:rsidRPr="00862735">
        <w:rPr>
          <w:noProof/>
        </w:rPr>
        <w:fldChar w:fldCharType="end"/>
      </w:r>
      <w:r w:rsidR="00720810" w:rsidRPr="00862735">
        <w:rPr>
          <w:noProof/>
        </w:rPr>
        <w:t xml:space="preserve"> Halaman kriteria dan parameter operator</w:t>
      </w:r>
    </w:p>
    <w:p w14:paraId="4347E982" w14:textId="49E0B63F" w:rsidR="001A7B8E" w:rsidRPr="00862735" w:rsidRDefault="001A7B8E">
      <w:pPr>
        <w:pStyle w:val="ListParagraph"/>
        <w:numPr>
          <w:ilvl w:val="0"/>
          <w:numId w:val="11"/>
        </w:numPr>
        <w:ind w:left="284" w:hanging="284"/>
        <w:jc w:val="both"/>
        <w:rPr>
          <w:noProof/>
        </w:rPr>
      </w:pPr>
      <w:r w:rsidRPr="00862735">
        <w:rPr>
          <w:noProof/>
        </w:rPr>
        <w:t>Tampilan halaman nilai awal</w:t>
      </w:r>
    </w:p>
    <w:p w14:paraId="75F76256" w14:textId="524962A0" w:rsidR="000C5347" w:rsidRPr="00862735" w:rsidRDefault="000C5347" w:rsidP="000A7D6C">
      <w:pPr>
        <w:ind w:firstLine="284"/>
        <w:jc w:val="both"/>
        <w:rPr>
          <w:noProof/>
          <w:szCs w:val="24"/>
        </w:rPr>
      </w:pPr>
      <w:r w:rsidRPr="00862735">
        <w:rPr>
          <w:noProof/>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862735">
        <w:rPr>
          <w:i/>
          <w:iCs/>
          <w:noProof/>
          <w:szCs w:val="24"/>
        </w:rPr>
        <w:t>card</w:t>
      </w:r>
      <w:r w:rsidRPr="00862735">
        <w:rPr>
          <w:noProof/>
          <w:szCs w:val="24"/>
        </w:rPr>
        <w:t xml:space="preserve"> nilai V.. Halaman nilai awal ditunjukkan pada </w:t>
      </w:r>
      <w:r w:rsidR="00781749" w:rsidRPr="00862735">
        <w:rPr>
          <w:noProof/>
        </w:rPr>
        <w:t>Gbr</w:t>
      </w:r>
      <w:r w:rsidR="00283D1E" w:rsidRPr="00862735">
        <w:rPr>
          <w:noProof/>
        </w:rPr>
        <w:t xml:space="preserve"> XV.</w:t>
      </w:r>
    </w:p>
    <w:p w14:paraId="5EBDAE17" w14:textId="24C2807A" w:rsidR="00FB4872" w:rsidRPr="00862735" w:rsidRDefault="004A3307" w:rsidP="000A7D6C">
      <w:pPr>
        <w:jc w:val="both"/>
        <w:rPr>
          <w:noProof/>
        </w:rPr>
      </w:pPr>
      <w:r w:rsidRPr="004A3307">
        <w:rPr>
          <w:noProof/>
        </w:rPr>
        <w:lastRenderedPageBreak/>
        <w:drawing>
          <wp:inline distT="0" distB="0" distL="0" distR="0" wp14:anchorId="54C78084" wp14:editId="685CD74B">
            <wp:extent cx="3071495" cy="2200324"/>
            <wp:effectExtent l="0" t="0" r="0" b="9525"/>
            <wp:docPr id="450067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67474" name=""/>
                    <pic:cNvPicPr/>
                  </pic:nvPicPr>
                  <pic:blipFill rotWithShape="1">
                    <a:blip r:embed="rId27"/>
                    <a:srcRect t="1055"/>
                    <a:stretch/>
                  </pic:blipFill>
                  <pic:spPr bwMode="auto">
                    <a:xfrm>
                      <a:off x="0" y="0"/>
                      <a:ext cx="3071495" cy="2200324"/>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3BC8AFCA" w:rsidR="000A7D6C" w:rsidRPr="008D3E92" w:rsidRDefault="000A7D6C" w:rsidP="000A7D6C">
      <w:pPr>
        <w:pStyle w:val="Caption"/>
        <w:jc w:val="center"/>
        <w:rPr>
          <w:noProof/>
          <w:lang w:val="en-US"/>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Pr="00862735">
        <w:rPr>
          <w:noProof/>
        </w:rPr>
        <w:t>XV</w:t>
      </w:r>
      <w:r w:rsidRPr="00862735">
        <w:rPr>
          <w:noProof/>
        </w:rPr>
        <w:fldChar w:fldCharType="end"/>
      </w:r>
      <w:r w:rsidR="00720810" w:rsidRPr="00862735">
        <w:rPr>
          <w:noProof/>
        </w:rPr>
        <w:t xml:space="preserve"> Halaman nilai awal</w:t>
      </w:r>
    </w:p>
    <w:p w14:paraId="72E7FACB" w14:textId="50E9104D" w:rsidR="001A7B8E" w:rsidRPr="00862735" w:rsidRDefault="001A7B8E">
      <w:pPr>
        <w:pStyle w:val="ListParagraph"/>
        <w:numPr>
          <w:ilvl w:val="0"/>
          <w:numId w:val="11"/>
        </w:numPr>
        <w:ind w:left="284" w:hanging="284"/>
        <w:jc w:val="both"/>
        <w:rPr>
          <w:noProof/>
        </w:rPr>
      </w:pPr>
      <w:r w:rsidRPr="00862735">
        <w:rPr>
          <w:noProof/>
        </w:rPr>
        <w:t>Tampilan halaman perhitungan</w:t>
      </w:r>
    </w:p>
    <w:p w14:paraId="40C9BB09" w14:textId="4C7605EA" w:rsidR="009D19A4" w:rsidRPr="00862735" w:rsidRDefault="009D19A4" w:rsidP="009D19A4">
      <w:pPr>
        <w:ind w:firstLine="284"/>
        <w:jc w:val="both"/>
        <w:rPr>
          <w:noProof/>
        </w:rPr>
      </w:pPr>
      <w:r w:rsidRPr="00862735">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781749" w:rsidRPr="00862735">
        <w:rPr>
          <w:noProof/>
        </w:rPr>
        <w:t>Gbr</w:t>
      </w:r>
      <w:r w:rsidR="00283D1E" w:rsidRPr="00862735">
        <w:rPr>
          <w:noProof/>
        </w:rPr>
        <w:t xml:space="preserve"> XVI.</w:t>
      </w:r>
    </w:p>
    <w:p w14:paraId="31022BDB" w14:textId="3F35ED0D" w:rsidR="00AC7D1B" w:rsidRPr="00862735" w:rsidRDefault="004A3307" w:rsidP="009F1086">
      <w:pPr>
        <w:jc w:val="center"/>
        <w:rPr>
          <w:noProof/>
        </w:rPr>
      </w:pPr>
      <w:r w:rsidRPr="004A3307">
        <w:rPr>
          <w:noProof/>
        </w:rPr>
        <w:drawing>
          <wp:inline distT="0" distB="0" distL="0" distR="0" wp14:anchorId="12D3DB00" wp14:editId="14190A3C">
            <wp:extent cx="3071495" cy="2256155"/>
            <wp:effectExtent l="0" t="0" r="0" b="0"/>
            <wp:docPr id="544967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67297" name=""/>
                    <pic:cNvPicPr/>
                  </pic:nvPicPr>
                  <pic:blipFill>
                    <a:blip r:embed="rId28"/>
                    <a:stretch>
                      <a:fillRect/>
                    </a:stretch>
                  </pic:blipFill>
                  <pic:spPr>
                    <a:xfrm>
                      <a:off x="0" y="0"/>
                      <a:ext cx="3071495" cy="2256155"/>
                    </a:xfrm>
                    <a:prstGeom prst="rect">
                      <a:avLst/>
                    </a:prstGeom>
                  </pic:spPr>
                </pic:pic>
              </a:graphicData>
            </a:graphic>
          </wp:inline>
        </w:drawing>
      </w:r>
    </w:p>
    <w:p w14:paraId="68263A0F" w14:textId="296CBD09" w:rsidR="009F1086" w:rsidRPr="00862735" w:rsidRDefault="009F1086" w:rsidP="00573290">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VI</w:t>
      </w:r>
      <w:r w:rsidR="007C45ED" w:rsidRPr="00862735">
        <w:rPr>
          <w:noProof/>
        </w:rPr>
        <w:fldChar w:fldCharType="end"/>
      </w:r>
      <w:r w:rsidR="00720810" w:rsidRPr="00862735">
        <w:rPr>
          <w:noProof/>
        </w:rPr>
        <w:t xml:space="preserve"> Halaman perhitungan</w:t>
      </w:r>
    </w:p>
    <w:p w14:paraId="483179E6" w14:textId="76F06B3E" w:rsidR="00FF7733" w:rsidRPr="00862735" w:rsidRDefault="00B8444D" w:rsidP="00FF7733">
      <w:pPr>
        <w:pStyle w:val="Heading2"/>
        <w:rPr>
          <w:noProof/>
        </w:rPr>
      </w:pPr>
      <w:r w:rsidRPr="00862735">
        <w:rPr>
          <w:noProof/>
        </w:rPr>
        <w:t>Pengujian Metode VIKOR</w:t>
      </w:r>
    </w:p>
    <w:p w14:paraId="05721AF5" w14:textId="5AB9D4DB" w:rsidR="00216D03" w:rsidRPr="007617ED" w:rsidRDefault="00216D03">
      <w:pPr>
        <w:pStyle w:val="ListParagraph"/>
        <w:numPr>
          <w:ilvl w:val="0"/>
          <w:numId w:val="6"/>
        </w:numPr>
        <w:ind w:left="284" w:hanging="284"/>
        <w:rPr>
          <w:noProof/>
        </w:rPr>
      </w:pPr>
      <w:r w:rsidRPr="007617ED">
        <w:rPr>
          <w:noProof/>
        </w:rPr>
        <w:t>Menyusun Matriks Keputusan (F)</w:t>
      </w:r>
    </w:p>
    <w:p w14:paraId="73F00521" w14:textId="2DEC7461" w:rsidR="007F6260" w:rsidRPr="00862735" w:rsidRDefault="007F6260" w:rsidP="008E5064">
      <w:pPr>
        <w:ind w:firstLine="284"/>
        <w:jc w:val="both"/>
        <w:rPr>
          <w:noProof/>
          <w:szCs w:val="24"/>
        </w:rPr>
      </w:pPr>
      <w:r w:rsidRPr="00862735">
        <w:rPr>
          <w:noProof/>
          <w:szCs w:val="24"/>
        </w:rPr>
        <w:t xml:space="preserve">Pada tahap ini setiap alternatif lokasi di Kabupaten Semarang </w:t>
      </w:r>
      <w:r w:rsidR="00A55850">
        <w:rPr>
          <w:noProof/>
          <w:szCs w:val="24"/>
          <w:lang w:val="en-US"/>
        </w:rPr>
        <w:t xml:space="preserve">secara berurutan yakni Dadapayam, Mluweh, Lebak, Pakis, Jatikurung, Gogodalem, Kandangan, dan Ngrawan (selanjutnya dikodekan secara berurutan A01-A08)  </w:t>
      </w:r>
      <w:r w:rsidRPr="00862735">
        <w:rPr>
          <w:noProof/>
          <w:szCs w:val="24"/>
        </w:rPr>
        <w:t>dan kriteria disusun ke dalam bentuk matriks keputusan. Pemberian nilai dari tiap alternatif terhadap tiap kriteria</w:t>
      </w:r>
      <w:r w:rsidR="00C65AC5">
        <w:rPr>
          <w:noProof/>
          <w:szCs w:val="24"/>
          <w:lang w:val="en-US"/>
        </w:rPr>
        <w:t xml:space="preserve"> berparameter</w:t>
      </w:r>
      <w:r w:rsidRPr="00862735">
        <w:rPr>
          <w:noProof/>
          <w:szCs w:val="24"/>
        </w:rPr>
        <w:t xml:space="preserve"> didasarkan pada </w:t>
      </w:r>
      <w:r w:rsidR="00CE4F55">
        <w:rPr>
          <w:noProof/>
          <w:szCs w:val="24"/>
          <w:lang w:val="en-US"/>
        </w:rPr>
        <w:t>data yang sudah ada sebelumnya</w:t>
      </w:r>
      <w:r w:rsidR="00F66C89">
        <w:rPr>
          <w:noProof/>
          <w:szCs w:val="24"/>
          <w:lang w:val="en-US"/>
        </w:rPr>
        <w:t xml:space="preserve"> </w:t>
      </w:r>
      <w:r w:rsidR="003F5692">
        <w:rPr>
          <w:noProof/>
          <w:szCs w:val="24"/>
          <w:lang w:val="en-US"/>
        </w:rPr>
        <w:fldChar w:fldCharType="begin" w:fldLock="1"/>
      </w:r>
      <w:r w:rsidR="007A06AD">
        <w:rPr>
          <w:noProof/>
          <w:szCs w:val="24"/>
          <w:lang w:val="en-US"/>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F5692">
        <w:rPr>
          <w:noProof/>
          <w:szCs w:val="24"/>
          <w:lang w:val="en-US"/>
        </w:rPr>
        <w:fldChar w:fldCharType="separate"/>
      </w:r>
      <w:r w:rsidR="003F5692" w:rsidRPr="003F5692">
        <w:rPr>
          <w:noProof/>
          <w:szCs w:val="24"/>
          <w:lang w:val="en-US"/>
        </w:rPr>
        <w:t>[6]</w:t>
      </w:r>
      <w:r w:rsidR="003F5692">
        <w:rPr>
          <w:noProof/>
          <w:szCs w:val="24"/>
          <w:lang w:val="en-US"/>
        </w:rPr>
        <w:fldChar w:fldCharType="end"/>
      </w:r>
      <w:r w:rsidRPr="00862735">
        <w:rPr>
          <w:noProof/>
          <w:szCs w:val="24"/>
        </w:rPr>
        <w:t xml:space="preserve">. Matriks keputusan alternatif terhadap kriteria ditunjukkan pada </w:t>
      </w:r>
      <w:r w:rsidR="00781749" w:rsidRPr="00862735">
        <w:rPr>
          <w:noProof/>
          <w:szCs w:val="24"/>
        </w:rPr>
        <w:t>Tabel</w:t>
      </w:r>
      <w:r w:rsidR="00283D1E" w:rsidRPr="00862735">
        <w:rPr>
          <w:noProof/>
          <w:szCs w:val="24"/>
        </w:rPr>
        <w:t xml:space="preserve"> III.</w:t>
      </w:r>
    </w:p>
    <w:p w14:paraId="65A3F0CA" w14:textId="45CC4224" w:rsidR="008E5064" w:rsidRPr="00862735" w:rsidRDefault="008E5064" w:rsidP="008E5064">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590FED">
        <w:rPr>
          <w:noProof/>
        </w:rPr>
        <w:t>III</w:t>
      </w:r>
      <w:r w:rsidRPr="00862735">
        <w:rPr>
          <w:noProof/>
        </w:rPr>
        <w:fldChar w:fldCharType="end"/>
      </w:r>
    </w:p>
    <w:p w14:paraId="31BD5E4E" w14:textId="008A991C" w:rsidR="00DA71D5" w:rsidRPr="00862735" w:rsidRDefault="00720810" w:rsidP="00DA71D5">
      <w:pPr>
        <w:jc w:val="center"/>
        <w:rPr>
          <w:noProof/>
        </w:rPr>
      </w:pPr>
      <w:r w:rsidRPr="00862735">
        <w:rPr>
          <w:noProof/>
        </w:rPr>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753"/>
        <w:gridCol w:w="523"/>
        <w:gridCol w:w="851"/>
        <w:gridCol w:w="437"/>
      </w:tblGrid>
      <w:tr w:rsidR="007D32C9" w:rsidRPr="00862735" w14:paraId="293311A0" w14:textId="77777777" w:rsidTr="007D32C9">
        <w:trPr>
          <w:trHeight w:val="340"/>
        </w:trPr>
        <w:tc>
          <w:tcPr>
            <w:tcW w:w="603" w:type="dxa"/>
            <w:vAlign w:val="center"/>
          </w:tcPr>
          <w:p w14:paraId="7754B5B4" w14:textId="77777777" w:rsidR="000C7367" w:rsidRPr="00862735" w:rsidRDefault="000C7367" w:rsidP="002A7C30">
            <w:pPr>
              <w:spacing w:line="276" w:lineRule="auto"/>
              <w:jc w:val="center"/>
              <w:rPr>
                <w:noProof/>
              </w:rPr>
            </w:pPr>
            <w:r w:rsidRPr="00862735">
              <w:rPr>
                <w:noProof/>
              </w:rPr>
              <w:t>Kode</w:t>
            </w:r>
          </w:p>
        </w:tc>
        <w:tc>
          <w:tcPr>
            <w:tcW w:w="526" w:type="dxa"/>
            <w:vAlign w:val="center"/>
          </w:tcPr>
          <w:p w14:paraId="446823CD" w14:textId="77777777" w:rsidR="000C7367" w:rsidRPr="00862735" w:rsidRDefault="000C7367" w:rsidP="002A7C30">
            <w:pPr>
              <w:spacing w:line="276" w:lineRule="auto"/>
              <w:jc w:val="center"/>
              <w:rPr>
                <w:noProof/>
              </w:rPr>
            </w:pPr>
            <w:r w:rsidRPr="00862735">
              <w:rPr>
                <w:noProof/>
              </w:rPr>
              <w:t>K1</w:t>
            </w:r>
          </w:p>
        </w:tc>
        <w:tc>
          <w:tcPr>
            <w:tcW w:w="681" w:type="dxa"/>
            <w:vAlign w:val="center"/>
          </w:tcPr>
          <w:p w14:paraId="6A32499C" w14:textId="77777777" w:rsidR="000C7367" w:rsidRPr="00862735" w:rsidRDefault="000C7367" w:rsidP="002A7C30">
            <w:pPr>
              <w:spacing w:line="276" w:lineRule="auto"/>
              <w:jc w:val="center"/>
              <w:rPr>
                <w:noProof/>
              </w:rPr>
            </w:pPr>
            <w:r w:rsidRPr="00862735">
              <w:rPr>
                <w:noProof/>
              </w:rPr>
              <w:t>K2</w:t>
            </w:r>
          </w:p>
        </w:tc>
        <w:tc>
          <w:tcPr>
            <w:tcW w:w="453" w:type="dxa"/>
            <w:vAlign w:val="center"/>
          </w:tcPr>
          <w:p w14:paraId="263ED338" w14:textId="77777777" w:rsidR="000C7367" w:rsidRPr="00862735" w:rsidRDefault="000C7367" w:rsidP="002A7C30">
            <w:pPr>
              <w:spacing w:line="276" w:lineRule="auto"/>
              <w:jc w:val="center"/>
              <w:rPr>
                <w:noProof/>
              </w:rPr>
            </w:pPr>
            <w:r w:rsidRPr="00862735">
              <w:rPr>
                <w:noProof/>
              </w:rPr>
              <w:t>K3</w:t>
            </w:r>
          </w:p>
        </w:tc>
        <w:tc>
          <w:tcPr>
            <w:tcW w:w="753" w:type="dxa"/>
            <w:vAlign w:val="center"/>
          </w:tcPr>
          <w:p w14:paraId="5339D440" w14:textId="77777777" w:rsidR="000C7367" w:rsidRPr="00862735" w:rsidRDefault="000C7367" w:rsidP="002A7C30">
            <w:pPr>
              <w:spacing w:line="276" w:lineRule="auto"/>
              <w:jc w:val="center"/>
              <w:rPr>
                <w:noProof/>
              </w:rPr>
            </w:pPr>
            <w:r w:rsidRPr="00862735">
              <w:rPr>
                <w:noProof/>
              </w:rPr>
              <w:t>K4</w:t>
            </w:r>
          </w:p>
        </w:tc>
        <w:tc>
          <w:tcPr>
            <w:tcW w:w="523" w:type="dxa"/>
            <w:vAlign w:val="center"/>
          </w:tcPr>
          <w:p w14:paraId="6C906AF9" w14:textId="77777777" w:rsidR="000C7367" w:rsidRPr="00862735" w:rsidRDefault="000C7367" w:rsidP="002A7C30">
            <w:pPr>
              <w:spacing w:line="276" w:lineRule="auto"/>
              <w:jc w:val="center"/>
              <w:rPr>
                <w:noProof/>
              </w:rPr>
            </w:pPr>
            <w:r w:rsidRPr="00862735">
              <w:rPr>
                <w:noProof/>
              </w:rPr>
              <w:t>K5</w:t>
            </w:r>
          </w:p>
        </w:tc>
        <w:tc>
          <w:tcPr>
            <w:tcW w:w="851" w:type="dxa"/>
            <w:vAlign w:val="center"/>
          </w:tcPr>
          <w:p w14:paraId="7B64B67C" w14:textId="77777777" w:rsidR="000C7367" w:rsidRPr="00862735" w:rsidRDefault="000C7367" w:rsidP="002A7C30">
            <w:pPr>
              <w:spacing w:line="276" w:lineRule="auto"/>
              <w:jc w:val="center"/>
              <w:rPr>
                <w:noProof/>
              </w:rPr>
            </w:pPr>
            <w:r w:rsidRPr="00862735">
              <w:rPr>
                <w:noProof/>
              </w:rPr>
              <w:t>K6</w:t>
            </w:r>
          </w:p>
        </w:tc>
        <w:tc>
          <w:tcPr>
            <w:tcW w:w="437" w:type="dxa"/>
            <w:vAlign w:val="center"/>
          </w:tcPr>
          <w:p w14:paraId="61B99FC4" w14:textId="77777777" w:rsidR="000C7367" w:rsidRPr="00862735" w:rsidRDefault="000C7367" w:rsidP="002A7C30">
            <w:pPr>
              <w:spacing w:line="276" w:lineRule="auto"/>
              <w:jc w:val="center"/>
              <w:rPr>
                <w:noProof/>
              </w:rPr>
            </w:pPr>
            <w:r w:rsidRPr="00862735">
              <w:rPr>
                <w:noProof/>
              </w:rPr>
              <w:t>K7</w:t>
            </w:r>
          </w:p>
        </w:tc>
      </w:tr>
      <w:tr w:rsidR="007D32C9" w:rsidRPr="00862735" w14:paraId="424CEC08" w14:textId="77777777" w:rsidTr="007D32C9">
        <w:trPr>
          <w:trHeight w:val="340"/>
        </w:trPr>
        <w:tc>
          <w:tcPr>
            <w:tcW w:w="603" w:type="dxa"/>
            <w:vAlign w:val="center"/>
          </w:tcPr>
          <w:p w14:paraId="2737DE6D" w14:textId="77777777" w:rsidR="000C7367" w:rsidRPr="00862735" w:rsidRDefault="000C7367" w:rsidP="000C7367">
            <w:pPr>
              <w:spacing w:line="276" w:lineRule="auto"/>
              <w:jc w:val="center"/>
              <w:rPr>
                <w:noProof/>
              </w:rPr>
            </w:pPr>
            <w:r w:rsidRPr="00862735">
              <w:rPr>
                <w:noProof/>
              </w:rPr>
              <w:t>A01</w:t>
            </w:r>
          </w:p>
        </w:tc>
        <w:tc>
          <w:tcPr>
            <w:tcW w:w="526" w:type="dxa"/>
            <w:vAlign w:val="center"/>
          </w:tcPr>
          <w:p w14:paraId="6FFFFA36" w14:textId="50ED5822" w:rsidR="000C7367" w:rsidRPr="00862735" w:rsidRDefault="000C7367" w:rsidP="000C7367">
            <w:pPr>
              <w:spacing w:line="276" w:lineRule="auto"/>
              <w:jc w:val="center"/>
              <w:rPr>
                <w:noProof/>
              </w:rPr>
            </w:pPr>
            <w:r>
              <w:rPr>
                <w:color w:val="000000"/>
              </w:rPr>
              <w:t>2</w:t>
            </w:r>
          </w:p>
        </w:tc>
        <w:tc>
          <w:tcPr>
            <w:tcW w:w="681" w:type="dxa"/>
            <w:vAlign w:val="center"/>
          </w:tcPr>
          <w:p w14:paraId="4A2ECAF3" w14:textId="3C5ADFED" w:rsidR="000C7367" w:rsidRPr="00862735" w:rsidRDefault="000C7367" w:rsidP="000C7367">
            <w:pPr>
              <w:spacing w:line="276" w:lineRule="auto"/>
              <w:jc w:val="center"/>
              <w:rPr>
                <w:noProof/>
              </w:rPr>
            </w:pPr>
            <w:r w:rsidRPr="007826A0">
              <w:rPr>
                <w:noProof/>
              </w:rPr>
              <w:t>7.280</w:t>
            </w:r>
          </w:p>
        </w:tc>
        <w:tc>
          <w:tcPr>
            <w:tcW w:w="453" w:type="dxa"/>
            <w:vAlign w:val="center"/>
          </w:tcPr>
          <w:p w14:paraId="002CA453" w14:textId="054D5D32" w:rsidR="000C7367" w:rsidRPr="00862735" w:rsidRDefault="000C7367" w:rsidP="000C7367">
            <w:pPr>
              <w:spacing w:line="276" w:lineRule="auto"/>
              <w:jc w:val="center"/>
              <w:rPr>
                <w:noProof/>
              </w:rPr>
            </w:pPr>
            <w:r w:rsidRPr="007826A0">
              <w:rPr>
                <w:noProof/>
              </w:rPr>
              <w:t>4,2</w:t>
            </w:r>
          </w:p>
        </w:tc>
        <w:tc>
          <w:tcPr>
            <w:tcW w:w="753" w:type="dxa"/>
            <w:vAlign w:val="center"/>
          </w:tcPr>
          <w:p w14:paraId="4BA8A1AC" w14:textId="03FCEF54" w:rsidR="000C7367" w:rsidRPr="00862735" w:rsidRDefault="000C7367" w:rsidP="000C7367">
            <w:pPr>
              <w:spacing w:line="276" w:lineRule="auto"/>
              <w:jc w:val="center"/>
              <w:rPr>
                <w:noProof/>
              </w:rPr>
            </w:pPr>
            <w:r w:rsidRPr="007826A0">
              <w:rPr>
                <w:noProof/>
              </w:rPr>
              <w:t>538.922,4</w:t>
            </w:r>
          </w:p>
        </w:tc>
        <w:tc>
          <w:tcPr>
            <w:tcW w:w="523" w:type="dxa"/>
            <w:vAlign w:val="center"/>
          </w:tcPr>
          <w:p w14:paraId="1F4F330E" w14:textId="19762AC8" w:rsidR="000C7367" w:rsidRPr="00862735" w:rsidRDefault="000C7367" w:rsidP="000C7367">
            <w:pPr>
              <w:spacing w:line="276" w:lineRule="auto"/>
              <w:jc w:val="center"/>
              <w:rPr>
                <w:noProof/>
              </w:rPr>
            </w:pPr>
            <w:r w:rsidRPr="007826A0">
              <w:rPr>
                <w:noProof/>
              </w:rPr>
              <w:t>57</w:t>
            </w:r>
          </w:p>
        </w:tc>
        <w:tc>
          <w:tcPr>
            <w:tcW w:w="851" w:type="dxa"/>
            <w:vAlign w:val="center"/>
          </w:tcPr>
          <w:p w14:paraId="3C6673B5" w14:textId="6553F626" w:rsidR="000C7367" w:rsidRPr="00862735" w:rsidRDefault="000C7367" w:rsidP="000C7367">
            <w:pPr>
              <w:spacing w:line="276" w:lineRule="auto"/>
              <w:jc w:val="center"/>
              <w:rPr>
                <w:noProof/>
              </w:rPr>
            </w:pPr>
            <w:r w:rsidRPr="007826A0">
              <w:rPr>
                <w:noProof/>
              </w:rPr>
              <w:t>30.333,00</w:t>
            </w:r>
          </w:p>
        </w:tc>
        <w:tc>
          <w:tcPr>
            <w:tcW w:w="437" w:type="dxa"/>
            <w:vAlign w:val="center"/>
          </w:tcPr>
          <w:p w14:paraId="4171B581" w14:textId="6116F22F" w:rsidR="000C7367" w:rsidRPr="00862735" w:rsidRDefault="000C7367" w:rsidP="000C7367">
            <w:pPr>
              <w:spacing w:line="276" w:lineRule="auto"/>
              <w:jc w:val="center"/>
              <w:rPr>
                <w:noProof/>
              </w:rPr>
            </w:pPr>
            <w:r>
              <w:rPr>
                <w:color w:val="000000"/>
              </w:rPr>
              <w:t>2</w:t>
            </w:r>
          </w:p>
        </w:tc>
      </w:tr>
      <w:tr w:rsidR="007D32C9" w:rsidRPr="00862735" w14:paraId="0EDA2E86" w14:textId="77777777" w:rsidTr="007D32C9">
        <w:trPr>
          <w:trHeight w:val="340"/>
        </w:trPr>
        <w:tc>
          <w:tcPr>
            <w:tcW w:w="603" w:type="dxa"/>
            <w:vAlign w:val="center"/>
          </w:tcPr>
          <w:p w14:paraId="1C07C467" w14:textId="77777777" w:rsidR="000C7367" w:rsidRPr="00862735" w:rsidRDefault="000C7367" w:rsidP="000C7367">
            <w:pPr>
              <w:spacing w:line="276" w:lineRule="auto"/>
              <w:jc w:val="center"/>
              <w:rPr>
                <w:noProof/>
              </w:rPr>
            </w:pPr>
            <w:r w:rsidRPr="00862735">
              <w:rPr>
                <w:noProof/>
              </w:rPr>
              <w:t>A02</w:t>
            </w:r>
          </w:p>
        </w:tc>
        <w:tc>
          <w:tcPr>
            <w:tcW w:w="526" w:type="dxa"/>
            <w:vAlign w:val="center"/>
          </w:tcPr>
          <w:p w14:paraId="1CB3302F" w14:textId="4855E1DF" w:rsidR="000C7367" w:rsidRPr="00862735" w:rsidRDefault="000C7367" w:rsidP="000C7367">
            <w:pPr>
              <w:spacing w:line="276" w:lineRule="auto"/>
              <w:jc w:val="center"/>
              <w:rPr>
                <w:noProof/>
              </w:rPr>
            </w:pPr>
            <w:r>
              <w:rPr>
                <w:color w:val="000000"/>
              </w:rPr>
              <w:t>5</w:t>
            </w:r>
          </w:p>
        </w:tc>
        <w:tc>
          <w:tcPr>
            <w:tcW w:w="681" w:type="dxa"/>
            <w:vAlign w:val="center"/>
          </w:tcPr>
          <w:p w14:paraId="214C33A6" w14:textId="21C6F7F6" w:rsidR="000C7367" w:rsidRPr="00862735" w:rsidRDefault="000C7367" w:rsidP="000C7367">
            <w:pPr>
              <w:spacing w:line="276" w:lineRule="auto"/>
              <w:jc w:val="center"/>
              <w:rPr>
                <w:noProof/>
              </w:rPr>
            </w:pPr>
            <w:r w:rsidRPr="007826A0">
              <w:rPr>
                <w:noProof/>
              </w:rPr>
              <w:t>196.390</w:t>
            </w:r>
          </w:p>
        </w:tc>
        <w:tc>
          <w:tcPr>
            <w:tcW w:w="453" w:type="dxa"/>
            <w:vAlign w:val="center"/>
          </w:tcPr>
          <w:p w14:paraId="0366201B" w14:textId="69236AF0" w:rsidR="000C7367" w:rsidRPr="00862735" w:rsidRDefault="000C7367" w:rsidP="000C7367">
            <w:pPr>
              <w:spacing w:line="276" w:lineRule="auto"/>
              <w:jc w:val="center"/>
              <w:rPr>
                <w:noProof/>
              </w:rPr>
            </w:pPr>
            <w:r w:rsidRPr="007826A0">
              <w:rPr>
                <w:noProof/>
              </w:rPr>
              <w:t>2,2</w:t>
            </w:r>
          </w:p>
        </w:tc>
        <w:tc>
          <w:tcPr>
            <w:tcW w:w="753" w:type="dxa"/>
            <w:vAlign w:val="center"/>
          </w:tcPr>
          <w:p w14:paraId="7FEA5324" w14:textId="0ECA5979" w:rsidR="000C7367" w:rsidRPr="00862735" w:rsidRDefault="000C7367" w:rsidP="000C7367">
            <w:pPr>
              <w:spacing w:line="276" w:lineRule="auto"/>
              <w:jc w:val="center"/>
              <w:rPr>
                <w:noProof/>
              </w:rPr>
            </w:pPr>
            <w:r w:rsidRPr="007826A0">
              <w:rPr>
                <w:noProof/>
              </w:rPr>
              <w:t>3.172.333,3</w:t>
            </w:r>
          </w:p>
        </w:tc>
        <w:tc>
          <w:tcPr>
            <w:tcW w:w="523" w:type="dxa"/>
            <w:vAlign w:val="center"/>
          </w:tcPr>
          <w:p w14:paraId="5B849A24" w14:textId="03D73A19" w:rsidR="000C7367" w:rsidRPr="00862735" w:rsidRDefault="000C7367" w:rsidP="000C7367">
            <w:pPr>
              <w:spacing w:line="276" w:lineRule="auto"/>
              <w:jc w:val="center"/>
              <w:rPr>
                <w:noProof/>
              </w:rPr>
            </w:pPr>
            <w:r w:rsidRPr="007826A0">
              <w:rPr>
                <w:noProof/>
              </w:rPr>
              <w:t>113</w:t>
            </w:r>
          </w:p>
        </w:tc>
        <w:tc>
          <w:tcPr>
            <w:tcW w:w="851" w:type="dxa"/>
            <w:vAlign w:val="center"/>
          </w:tcPr>
          <w:p w14:paraId="091A3FE8" w14:textId="72DC7AF7" w:rsidR="000C7367" w:rsidRPr="00862735" w:rsidRDefault="000C7367" w:rsidP="000C7367">
            <w:pPr>
              <w:spacing w:line="276" w:lineRule="auto"/>
              <w:jc w:val="center"/>
              <w:rPr>
                <w:noProof/>
              </w:rPr>
            </w:pPr>
            <w:r w:rsidRPr="007826A0">
              <w:rPr>
                <w:noProof/>
              </w:rPr>
              <w:t>8.322,59</w:t>
            </w:r>
          </w:p>
        </w:tc>
        <w:tc>
          <w:tcPr>
            <w:tcW w:w="437" w:type="dxa"/>
            <w:vAlign w:val="center"/>
          </w:tcPr>
          <w:p w14:paraId="4F125F2D" w14:textId="0F66442E" w:rsidR="000C7367" w:rsidRPr="00862735" w:rsidRDefault="000C7367" w:rsidP="000C7367">
            <w:pPr>
              <w:spacing w:line="276" w:lineRule="auto"/>
              <w:jc w:val="center"/>
              <w:rPr>
                <w:noProof/>
              </w:rPr>
            </w:pPr>
            <w:r>
              <w:rPr>
                <w:color w:val="000000"/>
              </w:rPr>
              <w:t>3</w:t>
            </w:r>
          </w:p>
        </w:tc>
      </w:tr>
      <w:tr w:rsidR="007D32C9" w:rsidRPr="00862735" w14:paraId="308A508E" w14:textId="77777777" w:rsidTr="007D32C9">
        <w:trPr>
          <w:trHeight w:val="340"/>
        </w:trPr>
        <w:tc>
          <w:tcPr>
            <w:tcW w:w="603" w:type="dxa"/>
            <w:vAlign w:val="center"/>
          </w:tcPr>
          <w:p w14:paraId="633770BE" w14:textId="77777777" w:rsidR="000C7367" w:rsidRPr="00862735" w:rsidRDefault="000C7367" w:rsidP="000C7367">
            <w:pPr>
              <w:spacing w:line="276" w:lineRule="auto"/>
              <w:jc w:val="center"/>
              <w:rPr>
                <w:noProof/>
              </w:rPr>
            </w:pPr>
            <w:r w:rsidRPr="00862735">
              <w:rPr>
                <w:noProof/>
              </w:rPr>
              <w:t>A03</w:t>
            </w:r>
          </w:p>
        </w:tc>
        <w:tc>
          <w:tcPr>
            <w:tcW w:w="526" w:type="dxa"/>
            <w:vAlign w:val="center"/>
          </w:tcPr>
          <w:p w14:paraId="012617DB" w14:textId="6152424B" w:rsidR="000C7367" w:rsidRPr="00862735" w:rsidRDefault="000C7367" w:rsidP="000C7367">
            <w:pPr>
              <w:spacing w:line="276" w:lineRule="auto"/>
              <w:jc w:val="center"/>
              <w:rPr>
                <w:noProof/>
              </w:rPr>
            </w:pPr>
            <w:r>
              <w:rPr>
                <w:color w:val="000000"/>
              </w:rPr>
              <w:t>2</w:t>
            </w:r>
          </w:p>
        </w:tc>
        <w:tc>
          <w:tcPr>
            <w:tcW w:w="681" w:type="dxa"/>
            <w:vAlign w:val="center"/>
          </w:tcPr>
          <w:p w14:paraId="2D6DDE16" w14:textId="2BC6302F" w:rsidR="000C7367" w:rsidRPr="00862735" w:rsidRDefault="000C7367" w:rsidP="000C7367">
            <w:pPr>
              <w:spacing w:line="276" w:lineRule="auto"/>
              <w:jc w:val="center"/>
              <w:rPr>
                <w:noProof/>
              </w:rPr>
            </w:pPr>
            <w:r w:rsidRPr="007826A0">
              <w:rPr>
                <w:noProof/>
              </w:rPr>
              <w:t>99.140</w:t>
            </w:r>
          </w:p>
        </w:tc>
        <w:tc>
          <w:tcPr>
            <w:tcW w:w="453" w:type="dxa"/>
            <w:vAlign w:val="center"/>
          </w:tcPr>
          <w:p w14:paraId="6AEDCE4D" w14:textId="6D3334FE" w:rsidR="000C7367" w:rsidRPr="00862735" w:rsidRDefault="000C7367" w:rsidP="000C7367">
            <w:pPr>
              <w:spacing w:line="276" w:lineRule="auto"/>
              <w:jc w:val="center"/>
              <w:rPr>
                <w:noProof/>
              </w:rPr>
            </w:pPr>
            <w:r w:rsidRPr="007826A0">
              <w:rPr>
                <w:noProof/>
              </w:rPr>
              <w:t>2,4</w:t>
            </w:r>
          </w:p>
        </w:tc>
        <w:tc>
          <w:tcPr>
            <w:tcW w:w="753" w:type="dxa"/>
            <w:vAlign w:val="center"/>
          </w:tcPr>
          <w:p w14:paraId="40106349" w14:textId="6084DDC5" w:rsidR="000C7367" w:rsidRPr="00862735" w:rsidRDefault="000C7367" w:rsidP="000C7367">
            <w:pPr>
              <w:spacing w:line="276" w:lineRule="auto"/>
              <w:jc w:val="center"/>
              <w:rPr>
                <w:noProof/>
              </w:rPr>
            </w:pPr>
            <w:r w:rsidRPr="007826A0">
              <w:rPr>
                <w:noProof/>
              </w:rPr>
              <w:t>783.975,8</w:t>
            </w:r>
          </w:p>
        </w:tc>
        <w:tc>
          <w:tcPr>
            <w:tcW w:w="523" w:type="dxa"/>
            <w:vAlign w:val="center"/>
          </w:tcPr>
          <w:p w14:paraId="4FBDBAC4" w14:textId="643CC52D" w:rsidR="000C7367" w:rsidRPr="00862735" w:rsidRDefault="000C7367" w:rsidP="000C7367">
            <w:pPr>
              <w:spacing w:line="276" w:lineRule="auto"/>
              <w:jc w:val="center"/>
              <w:rPr>
                <w:noProof/>
              </w:rPr>
            </w:pPr>
            <w:r w:rsidRPr="007826A0">
              <w:rPr>
                <w:noProof/>
              </w:rPr>
              <w:t>57</w:t>
            </w:r>
          </w:p>
        </w:tc>
        <w:tc>
          <w:tcPr>
            <w:tcW w:w="851" w:type="dxa"/>
            <w:vAlign w:val="center"/>
          </w:tcPr>
          <w:p w14:paraId="3CB2C37A" w14:textId="0A653DCC" w:rsidR="000C7367" w:rsidRPr="00862735" w:rsidRDefault="000C7367" w:rsidP="000C7367">
            <w:pPr>
              <w:spacing w:line="276" w:lineRule="auto"/>
              <w:jc w:val="center"/>
              <w:rPr>
                <w:noProof/>
              </w:rPr>
            </w:pPr>
            <w:r w:rsidRPr="007826A0">
              <w:rPr>
                <w:noProof/>
              </w:rPr>
              <w:t>8.335,12</w:t>
            </w:r>
          </w:p>
        </w:tc>
        <w:tc>
          <w:tcPr>
            <w:tcW w:w="437" w:type="dxa"/>
            <w:vAlign w:val="center"/>
          </w:tcPr>
          <w:p w14:paraId="3101E3BB" w14:textId="6900648B" w:rsidR="000C7367" w:rsidRPr="00862735" w:rsidRDefault="000C7367" w:rsidP="000C7367">
            <w:pPr>
              <w:spacing w:line="276" w:lineRule="auto"/>
              <w:jc w:val="center"/>
              <w:rPr>
                <w:noProof/>
              </w:rPr>
            </w:pPr>
            <w:r>
              <w:rPr>
                <w:color w:val="000000"/>
              </w:rPr>
              <w:t>2</w:t>
            </w:r>
          </w:p>
        </w:tc>
      </w:tr>
      <w:tr w:rsidR="007D32C9" w:rsidRPr="00862735" w14:paraId="6ABDB8B1" w14:textId="77777777" w:rsidTr="007D32C9">
        <w:trPr>
          <w:trHeight w:val="340"/>
        </w:trPr>
        <w:tc>
          <w:tcPr>
            <w:tcW w:w="603" w:type="dxa"/>
            <w:vAlign w:val="center"/>
          </w:tcPr>
          <w:p w14:paraId="45412656" w14:textId="77777777" w:rsidR="000C7367" w:rsidRPr="00862735" w:rsidRDefault="000C7367" w:rsidP="000C7367">
            <w:pPr>
              <w:spacing w:line="276" w:lineRule="auto"/>
              <w:jc w:val="center"/>
              <w:rPr>
                <w:noProof/>
              </w:rPr>
            </w:pPr>
            <w:r w:rsidRPr="00862735">
              <w:rPr>
                <w:noProof/>
              </w:rPr>
              <w:t>A04</w:t>
            </w:r>
          </w:p>
        </w:tc>
        <w:tc>
          <w:tcPr>
            <w:tcW w:w="526" w:type="dxa"/>
            <w:vAlign w:val="center"/>
          </w:tcPr>
          <w:p w14:paraId="181F9CA4" w14:textId="4F1E137E" w:rsidR="000C7367" w:rsidRPr="00862735" w:rsidRDefault="000C7367" w:rsidP="000C7367">
            <w:pPr>
              <w:spacing w:line="276" w:lineRule="auto"/>
              <w:jc w:val="center"/>
              <w:rPr>
                <w:noProof/>
              </w:rPr>
            </w:pPr>
            <w:r>
              <w:rPr>
                <w:color w:val="000000"/>
              </w:rPr>
              <w:t>2</w:t>
            </w:r>
          </w:p>
        </w:tc>
        <w:tc>
          <w:tcPr>
            <w:tcW w:w="681" w:type="dxa"/>
            <w:vAlign w:val="center"/>
          </w:tcPr>
          <w:p w14:paraId="0FC8FCCC" w14:textId="4FDEB14C" w:rsidR="000C7367" w:rsidRPr="00862735" w:rsidRDefault="000C7367" w:rsidP="000C7367">
            <w:pPr>
              <w:spacing w:line="276" w:lineRule="auto"/>
              <w:jc w:val="center"/>
              <w:rPr>
                <w:noProof/>
              </w:rPr>
            </w:pPr>
            <w:r w:rsidRPr="007826A0">
              <w:rPr>
                <w:noProof/>
              </w:rPr>
              <w:t>11.430</w:t>
            </w:r>
          </w:p>
        </w:tc>
        <w:tc>
          <w:tcPr>
            <w:tcW w:w="453" w:type="dxa"/>
            <w:vAlign w:val="center"/>
          </w:tcPr>
          <w:p w14:paraId="2C96E0F2" w14:textId="2D44995C" w:rsidR="000C7367" w:rsidRPr="00862735" w:rsidRDefault="000C7367" w:rsidP="000C7367">
            <w:pPr>
              <w:spacing w:line="276" w:lineRule="auto"/>
              <w:jc w:val="center"/>
              <w:rPr>
                <w:noProof/>
              </w:rPr>
            </w:pPr>
            <w:r w:rsidRPr="007826A0">
              <w:rPr>
                <w:noProof/>
              </w:rPr>
              <w:t>3,4</w:t>
            </w:r>
          </w:p>
        </w:tc>
        <w:tc>
          <w:tcPr>
            <w:tcW w:w="753" w:type="dxa"/>
            <w:vAlign w:val="center"/>
          </w:tcPr>
          <w:p w14:paraId="33407EA7" w14:textId="3BBC35B7" w:rsidR="000C7367" w:rsidRPr="00862735" w:rsidRDefault="000C7367" w:rsidP="000C7367">
            <w:pPr>
              <w:spacing w:line="276" w:lineRule="auto"/>
              <w:jc w:val="center"/>
              <w:rPr>
                <w:noProof/>
              </w:rPr>
            </w:pPr>
            <w:r w:rsidRPr="007826A0">
              <w:rPr>
                <w:noProof/>
              </w:rPr>
              <w:t>1.346.651,1</w:t>
            </w:r>
          </w:p>
        </w:tc>
        <w:tc>
          <w:tcPr>
            <w:tcW w:w="523" w:type="dxa"/>
            <w:vAlign w:val="center"/>
          </w:tcPr>
          <w:p w14:paraId="4C47A53C" w14:textId="3E657869" w:rsidR="000C7367" w:rsidRPr="00862735" w:rsidRDefault="000C7367" w:rsidP="000C7367">
            <w:pPr>
              <w:spacing w:line="276" w:lineRule="auto"/>
              <w:jc w:val="center"/>
              <w:rPr>
                <w:noProof/>
              </w:rPr>
            </w:pPr>
            <w:r w:rsidRPr="007826A0">
              <w:rPr>
                <w:noProof/>
              </w:rPr>
              <w:t>57</w:t>
            </w:r>
          </w:p>
        </w:tc>
        <w:tc>
          <w:tcPr>
            <w:tcW w:w="851" w:type="dxa"/>
            <w:vAlign w:val="center"/>
          </w:tcPr>
          <w:p w14:paraId="739ABD18" w14:textId="55C92032" w:rsidR="000C7367" w:rsidRPr="00862735" w:rsidRDefault="000C7367" w:rsidP="000C7367">
            <w:pPr>
              <w:spacing w:line="276" w:lineRule="auto"/>
              <w:jc w:val="center"/>
              <w:rPr>
                <w:noProof/>
              </w:rPr>
            </w:pPr>
            <w:r w:rsidRPr="007826A0">
              <w:rPr>
                <w:noProof/>
              </w:rPr>
              <w:t>10.092,48</w:t>
            </w:r>
          </w:p>
        </w:tc>
        <w:tc>
          <w:tcPr>
            <w:tcW w:w="437" w:type="dxa"/>
            <w:vAlign w:val="center"/>
          </w:tcPr>
          <w:p w14:paraId="12553ACE" w14:textId="1FE50604" w:rsidR="000C7367" w:rsidRPr="00862735" w:rsidRDefault="000C7367" w:rsidP="000C7367">
            <w:pPr>
              <w:spacing w:line="276" w:lineRule="auto"/>
              <w:jc w:val="center"/>
              <w:rPr>
                <w:noProof/>
              </w:rPr>
            </w:pPr>
            <w:r>
              <w:rPr>
                <w:color w:val="000000"/>
              </w:rPr>
              <w:t>2</w:t>
            </w:r>
          </w:p>
        </w:tc>
      </w:tr>
      <w:tr w:rsidR="007D32C9" w:rsidRPr="00862735" w14:paraId="0D723153" w14:textId="77777777" w:rsidTr="007D32C9">
        <w:trPr>
          <w:trHeight w:val="340"/>
        </w:trPr>
        <w:tc>
          <w:tcPr>
            <w:tcW w:w="603" w:type="dxa"/>
            <w:vAlign w:val="center"/>
          </w:tcPr>
          <w:p w14:paraId="0B633F90" w14:textId="77777777" w:rsidR="000C7367" w:rsidRPr="00862735" w:rsidRDefault="000C7367" w:rsidP="000C7367">
            <w:pPr>
              <w:spacing w:line="276" w:lineRule="auto"/>
              <w:jc w:val="center"/>
              <w:rPr>
                <w:noProof/>
              </w:rPr>
            </w:pPr>
            <w:r w:rsidRPr="00862735">
              <w:rPr>
                <w:noProof/>
              </w:rPr>
              <w:t>A05</w:t>
            </w:r>
          </w:p>
        </w:tc>
        <w:tc>
          <w:tcPr>
            <w:tcW w:w="526" w:type="dxa"/>
            <w:vAlign w:val="center"/>
          </w:tcPr>
          <w:p w14:paraId="43452851" w14:textId="302497DA" w:rsidR="000C7367" w:rsidRPr="00862735" w:rsidRDefault="000C7367" w:rsidP="000C7367">
            <w:pPr>
              <w:spacing w:line="276" w:lineRule="auto"/>
              <w:jc w:val="center"/>
              <w:rPr>
                <w:noProof/>
              </w:rPr>
            </w:pPr>
            <w:r>
              <w:rPr>
                <w:color w:val="000000"/>
              </w:rPr>
              <w:t>5</w:t>
            </w:r>
          </w:p>
        </w:tc>
        <w:tc>
          <w:tcPr>
            <w:tcW w:w="681" w:type="dxa"/>
            <w:vAlign w:val="center"/>
          </w:tcPr>
          <w:p w14:paraId="4F287860" w14:textId="06E25C38" w:rsidR="000C7367" w:rsidRPr="00862735" w:rsidRDefault="000C7367" w:rsidP="000C7367">
            <w:pPr>
              <w:spacing w:line="276" w:lineRule="auto"/>
              <w:jc w:val="center"/>
              <w:rPr>
                <w:noProof/>
              </w:rPr>
            </w:pPr>
            <w:r w:rsidRPr="007826A0">
              <w:rPr>
                <w:noProof/>
              </w:rPr>
              <w:t>29.280</w:t>
            </w:r>
          </w:p>
        </w:tc>
        <w:tc>
          <w:tcPr>
            <w:tcW w:w="453" w:type="dxa"/>
            <w:vAlign w:val="center"/>
          </w:tcPr>
          <w:p w14:paraId="5E9EE99E" w14:textId="34F8718A" w:rsidR="000C7367" w:rsidRPr="00862735" w:rsidRDefault="000C7367" w:rsidP="000C7367">
            <w:pPr>
              <w:spacing w:line="276" w:lineRule="auto"/>
              <w:jc w:val="center"/>
              <w:rPr>
                <w:noProof/>
              </w:rPr>
            </w:pPr>
            <w:r w:rsidRPr="007826A0">
              <w:rPr>
                <w:noProof/>
              </w:rPr>
              <w:t>5,3</w:t>
            </w:r>
          </w:p>
        </w:tc>
        <w:tc>
          <w:tcPr>
            <w:tcW w:w="753" w:type="dxa"/>
            <w:vAlign w:val="center"/>
          </w:tcPr>
          <w:p w14:paraId="11753E13" w14:textId="3A288084" w:rsidR="000C7367" w:rsidRPr="00862735" w:rsidRDefault="000C7367" w:rsidP="000C7367">
            <w:pPr>
              <w:spacing w:line="276" w:lineRule="auto"/>
              <w:jc w:val="center"/>
              <w:rPr>
                <w:noProof/>
              </w:rPr>
            </w:pPr>
            <w:r w:rsidRPr="007826A0">
              <w:rPr>
                <w:noProof/>
              </w:rPr>
              <w:t>39.039,7</w:t>
            </w:r>
          </w:p>
        </w:tc>
        <w:tc>
          <w:tcPr>
            <w:tcW w:w="523" w:type="dxa"/>
            <w:vAlign w:val="center"/>
          </w:tcPr>
          <w:p w14:paraId="59DB130D" w14:textId="3ED7296F" w:rsidR="000C7367" w:rsidRPr="00862735" w:rsidRDefault="000C7367" w:rsidP="000C7367">
            <w:pPr>
              <w:spacing w:line="276" w:lineRule="auto"/>
              <w:jc w:val="center"/>
              <w:rPr>
                <w:noProof/>
              </w:rPr>
            </w:pPr>
            <w:r w:rsidRPr="007826A0">
              <w:rPr>
                <w:noProof/>
              </w:rPr>
              <w:t>10</w:t>
            </w:r>
          </w:p>
        </w:tc>
        <w:tc>
          <w:tcPr>
            <w:tcW w:w="851" w:type="dxa"/>
            <w:vAlign w:val="center"/>
          </w:tcPr>
          <w:p w14:paraId="4476C3BF" w14:textId="5F5D6D3A" w:rsidR="000C7367" w:rsidRPr="00862735" w:rsidRDefault="000C7367" w:rsidP="000C7367">
            <w:pPr>
              <w:spacing w:line="276" w:lineRule="auto"/>
              <w:jc w:val="center"/>
              <w:rPr>
                <w:noProof/>
              </w:rPr>
            </w:pPr>
            <w:r w:rsidRPr="007826A0">
              <w:rPr>
                <w:noProof/>
              </w:rPr>
              <w:t>375.650,85</w:t>
            </w:r>
          </w:p>
        </w:tc>
        <w:tc>
          <w:tcPr>
            <w:tcW w:w="437" w:type="dxa"/>
            <w:vAlign w:val="center"/>
          </w:tcPr>
          <w:p w14:paraId="1B40510D" w14:textId="1E34251C" w:rsidR="000C7367" w:rsidRPr="00862735" w:rsidRDefault="000C7367" w:rsidP="000C7367">
            <w:pPr>
              <w:spacing w:line="276" w:lineRule="auto"/>
              <w:jc w:val="center"/>
              <w:rPr>
                <w:noProof/>
              </w:rPr>
            </w:pPr>
            <w:r>
              <w:rPr>
                <w:color w:val="000000"/>
              </w:rPr>
              <w:t>2</w:t>
            </w:r>
          </w:p>
        </w:tc>
      </w:tr>
      <w:tr w:rsidR="007D32C9" w:rsidRPr="00862735" w14:paraId="5DA00525" w14:textId="77777777" w:rsidTr="007D32C9">
        <w:trPr>
          <w:trHeight w:val="340"/>
        </w:trPr>
        <w:tc>
          <w:tcPr>
            <w:tcW w:w="603" w:type="dxa"/>
            <w:vAlign w:val="center"/>
          </w:tcPr>
          <w:p w14:paraId="70DAE935" w14:textId="77777777" w:rsidR="000C7367" w:rsidRPr="00862735" w:rsidRDefault="000C7367" w:rsidP="000C7367">
            <w:pPr>
              <w:spacing w:line="276" w:lineRule="auto"/>
              <w:jc w:val="center"/>
              <w:rPr>
                <w:noProof/>
              </w:rPr>
            </w:pPr>
            <w:r w:rsidRPr="00862735">
              <w:rPr>
                <w:noProof/>
              </w:rPr>
              <w:t>A06</w:t>
            </w:r>
          </w:p>
        </w:tc>
        <w:tc>
          <w:tcPr>
            <w:tcW w:w="526" w:type="dxa"/>
            <w:vAlign w:val="center"/>
          </w:tcPr>
          <w:p w14:paraId="1D466530" w14:textId="5180713F" w:rsidR="000C7367" w:rsidRPr="00862735" w:rsidRDefault="000C7367" w:rsidP="000C7367">
            <w:pPr>
              <w:spacing w:line="276" w:lineRule="auto"/>
              <w:jc w:val="center"/>
              <w:rPr>
                <w:noProof/>
              </w:rPr>
            </w:pPr>
            <w:r>
              <w:rPr>
                <w:color w:val="000000"/>
              </w:rPr>
              <w:t>5</w:t>
            </w:r>
          </w:p>
        </w:tc>
        <w:tc>
          <w:tcPr>
            <w:tcW w:w="681" w:type="dxa"/>
            <w:vAlign w:val="center"/>
          </w:tcPr>
          <w:p w14:paraId="30A4928B" w14:textId="47856211" w:rsidR="000C7367" w:rsidRPr="00862735" w:rsidRDefault="000C7367" w:rsidP="000C7367">
            <w:pPr>
              <w:spacing w:line="276" w:lineRule="auto"/>
              <w:jc w:val="center"/>
              <w:rPr>
                <w:noProof/>
              </w:rPr>
            </w:pPr>
            <w:r w:rsidRPr="007826A0">
              <w:rPr>
                <w:noProof/>
              </w:rPr>
              <w:t>54.722,35</w:t>
            </w:r>
          </w:p>
        </w:tc>
        <w:tc>
          <w:tcPr>
            <w:tcW w:w="453" w:type="dxa"/>
            <w:vAlign w:val="center"/>
          </w:tcPr>
          <w:p w14:paraId="3496A980" w14:textId="630FFA65" w:rsidR="000C7367" w:rsidRPr="00862735" w:rsidRDefault="000C7367" w:rsidP="000C7367">
            <w:pPr>
              <w:spacing w:line="276" w:lineRule="auto"/>
              <w:jc w:val="center"/>
              <w:rPr>
                <w:noProof/>
              </w:rPr>
            </w:pPr>
            <w:r w:rsidRPr="007826A0">
              <w:rPr>
                <w:noProof/>
              </w:rPr>
              <w:t>7,3</w:t>
            </w:r>
          </w:p>
        </w:tc>
        <w:tc>
          <w:tcPr>
            <w:tcW w:w="753" w:type="dxa"/>
            <w:vAlign w:val="center"/>
          </w:tcPr>
          <w:p w14:paraId="12F16686" w14:textId="7705D4D2" w:rsidR="000C7367" w:rsidRPr="00862735" w:rsidRDefault="000C7367" w:rsidP="000C7367">
            <w:pPr>
              <w:spacing w:line="276" w:lineRule="auto"/>
              <w:jc w:val="center"/>
              <w:rPr>
                <w:noProof/>
              </w:rPr>
            </w:pPr>
            <w:r w:rsidRPr="007826A0">
              <w:rPr>
                <w:noProof/>
              </w:rPr>
              <w:t>318.778,0</w:t>
            </w:r>
          </w:p>
        </w:tc>
        <w:tc>
          <w:tcPr>
            <w:tcW w:w="523" w:type="dxa"/>
            <w:vAlign w:val="center"/>
          </w:tcPr>
          <w:p w14:paraId="51F6E00C" w14:textId="35C27E37" w:rsidR="000C7367" w:rsidRPr="00862735" w:rsidRDefault="000C7367" w:rsidP="000C7367">
            <w:pPr>
              <w:spacing w:line="276" w:lineRule="auto"/>
              <w:jc w:val="center"/>
              <w:rPr>
                <w:noProof/>
              </w:rPr>
            </w:pPr>
            <w:r w:rsidRPr="007826A0">
              <w:rPr>
                <w:noProof/>
              </w:rPr>
              <w:t>63</w:t>
            </w:r>
          </w:p>
        </w:tc>
        <w:tc>
          <w:tcPr>
            <w:tcW w:w="851" w:type="dxa"/>
            <w:vAlign w:val="center"/>
          </w:tcPr>
          <w:p w14:paraId="06FDFD23" w14:textId="0170DCA0" w:rsidR="000C7367" w:rsidRPr="00862735" w:rsidRDefault="000C7367" w:rsidP="000C7367">
            <w:pPr>
              <w:spacing w:line="276" w:lineRule="auto"/>
              <w:jc w:val="center"/>
              <w:rPr>
                <w:noProof/>
              </w:rPr>
            </w:pPr>
            <w:r w:rsidRPr="007826A0">
              <w:rPr>
                <w:noProof/>
              </w:rPr>
              <w:t>74.434,54</w:t>
            </w:r>
          </w:p>
        </w:tc>
        <w:tc>
          <w:tcPr>
            <w:tcW w:w="437" w:type="dxa"/>
            <w:vAlign w:val="center"/>
          </w:tcPr>
          <w:p w14:paraId="58E4D3D9" w14:textId="61CC9507" w:rsidR="000C7367" w:rsidRPr="00862735" w:rsidRDefault="000C7367" w:rsidP="000C7367">
            <w:pPr>
              <w:spacing w:line="276" w:lineRule="auto"/>
              <w:jc w:val="center"/>
              <w:rPr>
                <w:noProof/>
              </w:rPr>
            </w:pPr>
            <w:r>
              <w:rPr>
                <w:color w:val="000000"/>
              </w:rPr>
              <w:t>2</w:t>
            </w:r>
          </w:p>
        </w:tc>
      </w:tr>
      <w:tr w:rsidR="007D32C9" w:rsidRPr="00862735" w14:paraId="4B8E1E7E" w14:textId="77777777" w:rsidTr="007D32C9">
        <w:trPr>
          <w:trHeight w:val="340"/>
        </w:trPr>
        <w:tc>
          <w:tcPr>
            <w:tcW w:w="603" w:type="dxa"/>
            <w:vAlign w:val="center"/>
          </w:tcPr>
          <w:p w14:paraId="5EF24A0F" w14:textId="77777777" w:rsidR="000C7367" w:rsidRPr="00862735" w:rsidRDefault="000C7367" w:rsidP="000C7367">
            <w:pPr>
              <w:spacing w:line="276" w:lineRule="auto"/>
              <w:jc w:val="center"/>
              <w:rPr>
                <w:noProof/>
              </w:rPr>
            </w:pPr>
            <w:r w:rsidRPr="00862735">
              <w:rPr>
                <w:noProof/>
              </w:rPr>
              <w:t>A07</w:t>
            </w:r>
          </w:p>
        </w:tc>
        <w:tc>
          <w:tcPr>
            <w:tcW w:w="526" w:type="dxa"/>
            <w:vAlign w:val="center"/>
          </w:tcPr>
          <w:p w14:paraId="5469868A" w14:textId="007E2283" w:rsidR="000C7367" w:rsidRPr="00862735" w:rsidRDefault="000C7367" w:rsidP="000C7367">
            <w:pPr>
              <w:spacing w:line="276" w:lineRule="auto"/>
              <w:jc w:val="center"/>
              <w:rPr>
                <w:noProof/>
              </w:rPr>
            </w:pPr>
            <w:r>
              <w:rPr>
                <w:color w:val="000000"/>
              </w:rPr>
              <w:t>3</w:t>
            </w:r>
          </w:p>
        </w:tc>
        <w:tc>
          <w:tcPr>
            <w:tcW w:w="681" w:type="dxa"/>
            <w:vAlign w:val="center"/>
          </w:tcPr>
          <w:p w14:paraId="6F5B4089" w14:textId="01FEA8ED" w:rsidR="000C7367" w:rsidRPr="00862735" w:rsidRDefault="000C7367" w:rsidP="000C7367">
            <w:pPr>
              <w:spacing w:line="276" w:lineRule="auto"/>
              <w:jc w:val="center"/>
              <w:rPr>
                <w:noProof/>
              </w:rPr>
            </w:pPr>
            <w:r w:rsidRPr="007826A0">
              <w:rPr>
                <w:noProof/>
              </w:rPr>
              <w:t>46.406,3</w:t>
            </w:r>
          </w:p>
        </w:tc>
        <w:tc>
          <w:tcPr>
            <w:tcW w:w="453" w:type="dxa"/>
            <w:vAlign w:val="center"/>
          </w:tcPr>
          <w:p w14:paraId="1AC7B0E6" w14:textId="21A33B75" w:rsidR="000C7367" w:rsidRPr="00862735" w:rsidRDefault="000C7367" w:rsidP="000C7367">
            <w:pPr>
              <w:spacing w:line="276" w:lineRule="auto"/>
              <w:jc w:val="center"/>
              <w:rPr>
                <w:noProof/>
              </w:rPr>
            </w:pPr>
            <w:r w:rsidRPr="007826A0">
              <w:rPr>
                <w:noProof/>
              </w:rPr>
              <w:t>2,8</w:t>
            </w:r>
          </w:p>
        </w:tc>
        <w:tc>
          <w:tcPr>
            <w:tcW w:w="753" w:type="dxa"/>
            <w:vAlign w:val="center"/>
          </w:tcPr>
          <w:p w14:paraId="79DA1508" w14:textId="0E2CAEB1" w:rsidR="000C7367" w:rsidRPr="00862735" w:rsidRDefault="000C7367" w:rsidP="000C7367">
            <w:pPr>
              <w:spacing w:line="276" w:lineRule="auto"/>
              <w:jc w:val="center"/>
              <w:rPr>
                <w:noProof/>
              </w:rPr>
            </w:pPr>
            <w:r w:rsidRPr="007826A0">
              <w:rPr>
                <w:noProof/>
              </w:rPr>
              <w:t>35.907,0</w:t>
            </w:r>
          </w:p>
        </w:tc>
        <w:tc>
          <w:tcPr>
            <w:tcW w:w="523" w:type="dxa"/>
            <w:vAlign w:val="center"/>
          </w:tcPr>
          <w:p w14:paraId="3E65DDED" w14:textId="63366373" w:rsidR="000C7367" w:rsidRPr="00862735" w:rsidRDefault="000C7367" w:rsidP="000C7367">
            <w:pPr>
              <w:spacing w:line="276" w:lineRule="auto"/>
              <w:jc w:val="center"/>
              <w:rPr>
                <w:noProof/>
              </w:rPr>
            </w:pPr>
            <w:r w:rsidRPr="007826A0">
              <w:rPr>
                <w:noProof/>
              </w:rPr>
              <w:t>2</w:t>
            </w:r>
          </w:p>
        </w:tc>
        <w:tc>
          <w:tcPr>
            <w:tcW w:w="851" w:type="dxa"/>
            <w:vAlign w:val="center"/>
          </w:tcPr>
          <w:p w14:paraId="64FF970D" w14:textId="38921C3D" w:rsidR="000C7367" w:rsidRPr="00862735" w:rsidRDefault="000C7367" w:rsidP="000C7367">
            <w:pPr>
              <w:spacing w:line="276" w:lineRule="auto"/>
              <w:jc w:val="center"/>
              <w:rPr>
                <w:noProof/>
              </w:rPr>
            </w:pPr>
            <w:r w:rsidRPr="007826A0">
              <w:rPr>
                <w:noProof/>
              </w:rPr>
              <w:t>549.291,92</w:t>
            </w:r>
          </w:p>
        </w:tc>
        <w:tc>
          <w:tcPr>
            <w:tcW w:w="437" w:type="dxa"/>
            <w:vAlign w:val="center"/>
          </w:tcPr>
          <w:p w14:paraId="3C52B247" w14:textId="58523011" w:rsidR="000C7367" w:rsidRPr="00862735" w:rsidRDefault="000C7367" w:rsidP="000C7367">
            <w:pPr>
              <w:spacing w:line="276" w:lineRule="auto"/>
              <w:jc w:val="center"/>
              <w:rPr>
                <w:noProof/>
              </w:rPr>
            </w:pPr>
            <w:r>
              <w:rPr>
                <w:color w:val="000000"/>
              </w:rPr>
              <w:t>2</w:t>
            </w:r>
          </w:p>
        </w:tc>
      </w:tr>
      <w:tr w:rsidR="007D32C9" w:rsidRPr="00862735" w14:paraId="7147E788" w14:textId="77777777" w:rsidTr="007D32C9">
        <w:trPr>
          <w:trHeight w:val="340"/>
        </w:trPr>
        <w:tc>
          <w:tcPr>
            <w:tcW w:w="603" w:type="dxa"/>
            <w:vAlign w:val="center"/>
          </w:tcPr>
          <w:p w14:paraId="2634934E" w14:textId="77777777" w:rsidR="000C7367" w:rsidRPr="00862735" w:rsidRDefault="000C7367" w:rsidP="000C7367">
            <w:pPr>
              <w:spacing w:line="276" w:lineRule="auto"/>
              <w:jc w:val="center"/>
              <w:rPr>
                <w:noProof/>
              </w:rPr>
            </w:pPr>
            <w:r w:rsidRPr="00862735">
              <w:rPr>
                <w:noProof/>
              </w:rPr>
              <w:t>A08</w:t>
            </w:r>
          </w:p>
        </w:tc>
        <w:tc>
          <w:tcPr>
            <w:tcW w:w="526" w:type="dxa"/>
            <w:vAlign w:val="center"/>
          </w:tcPr>
          <w:p w14:paraId="0F125908" w14:textId="640AE932" w:rsidR="000C7367" w:rsidRPr="00862735" w:rsidRDefault="000C7367" w:rsidP="000C7367">
            <w:pPr>
              <w:spacing w:line="276" w:lineRule="auto"/>
              <w:jc w:val="center"/>
              <w:rPr>
                <w:noProof/>
              </w:rPr>
            </w:pPr>
            <w:r>
              <w:rPr>
                <w:color w:val="000000"/>
              </w:rPr>
              <w:t>3</w:t>
            </w:r>
          </w:p>
        </w:tc>
        <w:tc>
          <w:tcPr>
            <w:tcW w:w="681" w:type="dxa"/>
            <w:vAlign w:val="center"/>
          </w:tcPr>
          <w:p w14:paraId="4DEE34F0" w14:textId="11A10805" w:rsidR="000C7367" w:rsidRPr="00862735" w:rsidRDefault="000C7367" w:rsidP="000C7367">
            <w:pPr>
              <w:spacing w:line="276" w:lineRule="auto"/>
              <w:jc w:val="center"/>
              <w:rPr>
                <w:noProof/>
              </w:rPr>
            </w:pPr>
            <w:r w:rsidRPr="007826A0">
              <w:rPr>
                <w:noProof/>
              </w:rPr>
              <w:t>28.740</w:t>
            </w:r>
          </w:p>
        </w:tc>
        <w:tc>
          <w:tcPr>
            <w:tcW w:w="453" w:type="dxa"/>
            <w:vAlign w:val="center"/>
          </w:tcPr>
          <w:p w14:paraId="4671BB65" w14:textId="69BD6E06" w:rsidR="000C7367" w:rsidRPr="00862735" w:rsidRDefault="000C7367" w:rsidP="000C7367">
            <w:pPr>
              <w:spacing w:line="276" w:lineRule="auto"/>
              <w:jc w:val="center"/>
              <w:rPr>
                <w:noProof/>
              </w:rPr>
            </w:pPr>
            <w:r w:rsidRPr="007826A0">
              <w:rPr>
                <w:noProof/>
              </w:rPr>
              <w:t>4,3</w:t>
            </w:r>
          </w:p>
        </w:tc>
        <w:tc>
          <w:tcPr>
            <w:tcW w:w="753" w:type="dxa"/>
            <w:vAlign w:val="center"/>
          </w:tcPr>
          <w:p w14:paraId="142EF43A" w14:textId="2332BD97" w:rsidR="000C7367" w:rsidRPr="00862735" w:rsidRDefault="000C7367" w:rsidP="000C7367">
            <w:pPr>
              <w:spacing w:line="276" w:lineRule="auto"/>
              <w:jc w:val="center"/>
              <w:rPr>
                <w:noProof/>
              </w:rPr>
            </w:pPr>
            <w:r w:rsidRPr="007826A0">
              <w:rPr>
                <w:noProof/>
              </w:rPr>
              <w:t>18.750,0</w:t>
            </w:r>
          </w:p>
        </w:tc>
        <w:tc>
          <w:tcPr>
            <w:tcW w:w="523" w:type="dxa"/>
            <w:vAlign w:val="center"/>
          </w:tcPr>
          <w:p w14:paraId="685C0313" w14:textId="6CA0026D" w:rsidR="000C7367" w:rsidRPr="00862735" w:rsidRDefault="000C7367" w:rsidP="000C7367">
            <w:pPr>
              <w:spacing w:line="276" w:lineRule="auto"/>
              <w:jc w:val="center"/>
              <w:rPr>
                <w:noProof/>
              </w:rPr>
            </w:pPr>
            <w:r w:rsidRPr="007826A0">
              <w:rPr>
                <w:noProof/>
              </w:rPr>
              <w:t>22</w:t>
            </w:r>
          </w:p>
        </w:tc>
        <w:tc>
          <w:tcPr>
            <w:tcW w:w="851" w:type="dxa"/>
            <w:vAlign w:val="center"/>
          </w:tcPr>
          <w:p w14:paraId="2CEEDDF9" w14:textId="5189EEC1" w:rsidR="000C7367" w:rsidRPr="00862735" w:rsidRDefault="000C7367" w:rsidP="000C7367">
            <w:pPr>
              <w:spacing w:line="276" w:lineRule="auto"/>
              <w:jc w:val="center"/>
              <w:rPr>
                <w:noProof/>
              </w:rPr>
            </w:pPr>
            <w:r w:rsidRPr="007826A0">
              <w:rPr>
                <w:noProof/>
              </w:rPr>
              <w:t>858.700,26</w:t>
            </w:r>
          </w:p>
        </w:tc>
        <w:tc>
          <w:tcPr>
            <w:tcW w:w="437" w:type="dxa"/>
            <w:vAlign w:val="center"/>
          </w:tcPr>
          <w:p w14:paraId="62C66CC7" w14:textId="33995654" w:rsidR="000C7367" w:rsidRPr="00862735" w:rsidRDefault="000C7367" w:rsidP="000C7367">
            <w:pPr>
              <w:spacing w:line="276" w:lineRule="auto"/>
              <w:jc w:val="center"/>
              <w:rPr>
                <w:noProof/>
              </w:rPr>
            </w:pPr>
            <w:r>
              <w:rPr>
                <w:color w:val="000000"/>
              </w:rPr>
              <w:t>3</w:t>
            </w:r>
          </w:p>
        </w:tc>
      </w:tr>
    </w:tbl>
    <w:p w14:paraId="7856873C" w14:textId="77777777" w:rsidR="007F6260" w:rsidRPr="00862735" w:rsidRDefault="007F6260" w:rsidP="007F6260">
      <w:pPr>
        <w:jc w:val="both"/>
        <w:rPr>
          <w:noProof/>
        </w:rPr>
      </w:pPr>
    </w:p>
    <w:p w14:paraId="5B1C82E8" w14:textId="77777777" w:rsidR="00216D03" w:rsidRPr="00862735" w:rsidRDefault="00216D03">
      <w:pPr>
        <w:pStyle w:val="ListParagraph"/>
        <w:numPr>
          <w:ilvl w:val="0"/>
          <w:numId w:val="6"/>
        </w:numPr>
        <w:ind w:left="284" w:hanging="284"/>
        <w:rPr>
          <w:noProof/>
        </w:rPr>
      </w:pPr>
      <w:r w:rsidRPr="00862735">
        <w:rPr>
          <w:noProof/>
        </w:rPr>
        <w:t>Penentuan Bobot Kriteria (W)</w:t>
      </w:r>
    </w:p>
    <w:p w14:paraId="78120EC4" w14:textId="330332A7" w:rsidR="00244FE7" w:rsidRPr="00862735" w:rsidRDefault="00244FE7" w:rsidP="00283D1E">
      <w:pPr>
        <w:ind w:firstLine="284"/>
        <w:jc w:val="both"/>
        <w:rPr>
          <w:noProof/>
          <w:szCs w:val="24"/>
        </w:rPr>
      </w:pPr>
      <w:r w:rsidRPr="00862735">
        <w:rPr>
          <w:noProof/>
          <w:szCs w:val="24"/>
        </w:rPr>
        <w:t>Pada tahap ini setiap kriteria diberikan bobot berdasarkan data yang telah ada. Bobot tiap kriteria ditunjukkan pada</w:t>
      </w:r>
      <w:r w:rsidR="00283D1E" w:rsidRPr="00862735">
        <w:rPr>
          <w:noProof/>
          <w:szCs w:val="24"/>
        </w:rPr>
        <w:t xml:space="preserve"> Tabel IV.</w:t>
      </w:r>
    </w:p>
    <w:p w14:paraId="66506A78" w14:textId="48F63E0E" w:rsidR="00B53A59" w:rsidRPr="00862735" w:rsidRDefault="00B53A59"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590FED">
        <w:rPr>
          <w:noProof/>
        </w:rPr>
        <w:t>IV</w:t>
      </w:r>
      <w:r w:rsidRPr="00862735">
        <w:rPr>
          <w:noProof/>
        </w:rPr>
        <w:fldChar w:fldCharType="end"/>
      </w:r>
    </w:p>
    <w:p w14:paraId="469138ED" w14:textId="3EE7B790" w:rsidR="008D22B7" w:rsidRPr="00862735" w:rsidRDefault="00720810" w:rsidP="008D22B7">
      <w:pPr>
        <w:jc w:val="center"/>
        <w:rPr>
          <w:noProof/>
        </w:rPr>
      </w:pPr>
      <w:r w:rsidRPr="00862735">
        <w:rPr>
          <w:noProof/>
        </w:rPr>
        <w:t>BOBOT KRITERIA (</w:t>
      </w:r>
      <m:oMath>
        <m:r>
          <w:rPr>
            <w:rFonts w:ascii="Cambria Math" w:hAnsi="Cambria Math"/>
            <w:noProof/>
          </w:rPr>
          <m:t>W</m:t>
        </m:r>
      </m:oMath>
      <w:r w:rsidRPr="00862735">
        <w:rPr>
          <w:noProof/>
        </w:rPr>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862735" w14:paraId="1C77281D" w14:textId="77777777" w:rsidTr="00244FE7">
        <w:trPr>
          <w:trHeight w:val="454"/>
        </w:trPr>
        <w:tc>
          <w:tcPr>
            <w:tcW w:w="624" w:type="pct"/>
            <w:vAlign w:val="center"/>
          </w:tcPr>
          <w:p w14:paraId="08C8563E" w14:textId="6EF3AAA2" w:rsidR="00244FE7" w:rsidRPr="00862735" w:rsidRDefault="00244FE7" w:rsidP="00466246">
            <w:pPr>
              <w:spacing w:line="276" w:lineRule="auto"/>
              <w:jc w:val="center"/>
              <w:rPr>
                <w:noProof/>
              </w:rPr>
            </w:pPr>
            <w:r w:rsidRPr="00862735">
              <w:rPr>
                <w:noProof/>
              </w:rPr>
              <w:t>Kode</w:t>
            </w:r>
          </w:p>
        </w:tc>
        <w:tc>
          <w:tcPr>
            <w:tcW w:w="625" w:type="pct"/>
            <w:vAlign w:val="center"/>
          </w:tcPr>
          <w:p w14:paraId="08A13F99" w14:textId="77777777" w:rsidR="00244FE7" w:rsidRPr="00862735" w:rsidRDefault="00244FE7" w:rsidP="002A7C30">
            <w:pPr>
              <w:spacing w:line="276" w:lineRule="auto"/>
              <w:jc w:val="center"/>
              <w:rPr>
                <w:noProof/>
              </w:rPr>
            </w:pPr>
            <w:r w:rsidRPr="00862735">
              <w:rPr>
                <w:noProof/>
              </w:rPr>
              <w:t>K1</w:t>
            </w:r>
          </w:p>
          <w:p w14:paraId="2D119777" w14:textId="5A057A2D" w:rsidR="00244FE7" w:rsidRPr="00862735" w:rsidRDefault="00244FE7" w:rsidP="002A7C30">
            <w:pPr>
              <w:spacing w:line="276" w:lineRule="auto"/>
              <w:jc w:val="center"/>
              <w:rPr>
                <w:noProof/>
              </w:rPr>
            </w:pPr>
            <w:r w:rsidRPr="00862735">
              <w:rPr>
                <w:noProof/>
              </w:rPr>
              <w:t>Cost</w:t>
            </w:r>
          </w:p>
        </w:tc>
        <w:tc>
          <w:tcPr>
            <w:tcW w:w="625" w:type="pct"/>
            <w:vAlign w:val="center"/>
          </w:tcPr>
          <w:p w14:paraId="16EC83A1" w14:textId="77777777" w:rsidR="00244FE7" w:rsidRPr="00862735" w:rsidRDefault="00244FE7" w:rsidP="002A7C30">
            <w:pPr>
              <w:spacing w:line="276" w:lineRule="auto"/>
              <w:jc w:val="center"/>
              <w:rPr>
                <w:noProof/>
              </w:rPr>
            </w:pPr>
            <w:r w:rsidRPr="00862735">
              <w:rPr>
                <w:noProof/>
              </w:rPr>
              <w:t>K2</w:t>
            </w:r>
          </w:p>
          <w:p w14:paraId="0A827156" w14:textId="1D9911A4" w:rsidR="00244FE7" w:rsidRPr="00862735" w:rsidRDefault="00244FE7" w:rsidP="002A7C30">
            <w:pPr>
              <w:spacing w:line="276" w:lineRule="auto"/>
              <w:jc w:val="center"/>
              <w:rPr>
                <w:noProof/>
              </w:rPr>
            </w:pPr>
            <w:r w:rsidRPr="00862735">
              <w:rPr>
                <w:noProof/>
              </w:rPr>
              <w:t>Cost</w:t>
            </w:r>
          </w:p>
        </w:tc>
        <w:tc>
          <w:tcPr>
            <w:tcW w:w="625" w:type="pct"/>
            <w:vAlign w:val="center"/>
          </w:tcPr>
          <w:p w14:paraId="4942AC69" w14:textId="77777777" w:rsidR="00244FE7" w:rsidRPr="00862735" w:rsidRDefault="00244FE7" w:rsidP="002A7C30">
            <w:pPr>
              <w:spacing w:line="276" w:lineRule="auto"/>
              <w:jc w:val="center"/>
              <w:rPr>
                <w:noProof/>
              </w:rPr>
            </w:pPr>
            <w:r w:rsidRPr="00862735">
              <w:rPr>
                <w:noProof/>
              </w:rPr>
              <w:t>K3</w:t>
            </w:r>
          </w:p>
          <w:p w14:paraId="1DDD0C84" w14:textId="6F37FF3C" w:rsidR="00244FE7" w:rsidRPr="00862735" w:rsidRDefault="00244FE7" w:rsidP="002A7C30">
            <w:pPr>
              <w:spacing w:line="276" w:lineRule="auto"/>
              <w:jc w:val="center"/>
              <w:rPr>
                <w:noProof/>
              </w:rPr>
            </w:pPr>
            <w:r w:rsidRPr="00862735">
              <w:rPr>
                <w:noProof/>
              </w:rPr>
              <w:t>Cost</w:t>
            </w:r>
          </w:p>
        </w:tc>
        <w:tc>
          <w:tcPr>
            <w:tcW w:w="625" w:type="pct"/>
            <w:vAlign w:val="center"/>
          </w:tcPr>
          <w:p w14:paraId="4435EBA9" w14:textId="77777777" w:rsidR="00244FE7" w:rsidRPr="00862735" w:rsidRDefault="00244FE7" w:rsidP="002A7C30">
            <w:pPr>
              <w:spacing w:line="276" w:lineRule="auto"/>
              <w:jc w:val="center"/>
              <w:rPr>
                <w:noProof/>
              </w:rPr>
            </w:pPr>
            <w:r w:rsidRPr="00862735">
              <w:rPr>
                <w:noProof/>
              </w:rPr>
              <w:t>K4</w:t>
            </w:r>
          </w:p>
          <w:p w14:paraId="639E85B7" w14:textId="21880848" w:rsidR="00244FE7" w:rsidRPr="00862735" w:rsidRDefault="00244FE7" w:rsidP="002A7C30">
            <w:pPr>
              <w:spacing w:line="276" w:lineRule="auto"/>
              <w:jc w:val="center"/>
              <w:rPr>
                <w:noProof/>
              </w:rPr>
            </w:pPr>
            <w:r w:rsidRPr="00862735">
              <w:rPr>
                <w:noProof/>
              </w:rPr>
              <w:t>Benefit</w:t>
            </w:r>
          </w:p>
        </w:tc>
        <w:tc>
          <w:tcPr>
            <w:tcW w:w="625" w:type="pct"/>
            <w:vAlign w:val="center"/>
          </w:tcPr>
          <w:p w14:paraId="537C96B8" w14:textId="77777777" w:rsidR="00244FE7" w:rsidRPr="00862735" w:rsidRDefault="00244FE7" w:rsidP="002A7C30">
            <w:pPr>
              <w:spacing w:line="276" w:lineRule="auto"/>
              <w:jc w:val="center"/>
              <w:rPr>
                <w:noProof/>
              </w:rPr>
            </w:pPr>
            <w:r w:rsidRPr="00862735">
              <w:rPr>
                <w:noProof/>
              </w:rPr>
              <w:t>K5</w:t>
            </w:r>
          </w:p>
          <w:p w14:paraId="6DAEF77E" w14:textId="2D8974A1" w:rsidR="00244FE7" w:rsidRPr="00862735" w:rsidRDefault="00244FE7" w:rsidP="002A7C30">
            <w:pPr>
              <w:spacing w:line="276" w:lineRule="auto"/>
              <w:jc w:val="center"/>
              <w:rPr>
                <w:noProof/>
              </w:rPr>
            </w:pPr>
            <w:r w:rsidRPr="00862735">
              <w:rPr>
                <w:noProof/>
              </w:rPr>
              <w:t>Benefit</w:t>
            </w:r>
          </w:p>
        </w:tc>
        <w:tc>
          <w:tcPr>
            <w:tcW w:w="625" w:type="pct"/>
            <w:vAlign w:val="center"/>
          </w:tcPr>
          <w:p w14:paraId="6C599721" w14:textId="77777777" w:rsidR="00244FE7" w:rsidRPr="00862735" w:rsidRDefault="00244FE7" w:rsidP="002A7C30">
            <w:pPr>
              <w:spacing w:line="276" w:lineRule="auto"/>
              <w:jc w:val="center"/>
              <w:rPr>
                <w:noProof/>
              </w:rPr>
            </w:pPr>
            <w:r w:rsidRPr="00862735">
              <w:rPr>
                <w:noProof/>
              </w:rPr>
              <w:t>K6</w:t>
            </w:r>
          </w:p>
          <w:p w14:paraId="4407BEA8" w14:textId="3C84CA91" w:rsidR="00244FE7" w:rsidRPr="00862735" w:rsidRDefault="00244FE7" w:rsidP="002A7C30">
            <w:pPr>
              <w:spacing w:line="276" w:lineRule="auto"/>
              <w:jc w:val="center"/>
              <w:rPr>
                <w:noProof/>
              </w:rPr>
            </w:pPr>
            <w:r w:rsidRPr="00862735">
              <w:rPr>
                <w:noProof/>
              </w:rPr>
              <w:t>Cost</w:t>
            </w:r>
          </w:p>
        </w:tc>
        <w:tc>
          <w:tcPr>
            <w:tcW w:w="625" w:type="pct"/>
            <w:vAlign w:val="center"/>
          </w:tcPr>
          <w:p w14:paraId="7829FBA2" w14:textId="77777777" w:rsidR="00244FE7" w:rsidRPr="00862735" w:rsidRDefault="00244FE7" w:rsidP="002A7C30">
            <w:pPr>
              <w:spacing w:line="276" w:lineRule="auto"/>
              <w:jc w:val="center"/>
              <w:rPr>
                <w:noProof/>
              </w:rPr>
            </w:pPr>
            <w:r w:rsidRPr="00862735">
              <w:rPr>
                <w:noProof/>
              </w:rPr>
              <w:t>K7</w:t>
            </w:r>
          </w:p>
          <w:p w14:paraId="7DA7766D" w14:textId="5BF038EB" w:rsidR="00244FE7" w:rsidRPr="00862735" w:rsidRDefault="00244FE7" w:rsidP="002A7C30">
            <w:pPr>
              <w:spacing w:line="276" w:lineRule="auto"/>
              <w:jc w:val="center"/>
              <w:rPr>
                <w:noProof/>
              </w:rPr>
            </w:pPr>
            <w:r w:rsidRPr="00862735">
              <w:rPr>
                <w:noProof/>
              </w:rPr>
              <w:t>Cost</w:t>
            </w:r>
          </w:p>
        </w:tc>
      </w:tr>
      <w:tr w:rsidR="00244FE7" w:rsidRPr="00862735" w14:paraId="439B1095" w14:textId="77777777" w:rsidTr="00244FE7">
        <w:trPr>
          <w:trHeight w:val="454"/>
        </w:trPr>
        <w:tc>
          <w:tcPr>
            <w:tcW w:w="624" w:type="pct"/>
            <w:vAlign w:val="center"/>
          </w:tcPr>
          <w:p w14:paraId="24B7EAC3" w14:textId="7B52FD06" w:rsidR="00244FE7" w:rsidRPr="00862735" w:rsidRDefault="00244FE7" w:rsidP="00244FE7">
            <w:pPr>
              <w:spacing w:line="276" w:lineRule="auto"/>
              <w:jc w:val="center"/>
              <w:rPr>
                <w:noProof/>
              </w:rPr>
            </w:pPr>
            <w:r w:rsidRPr="00862735">
              <w:rPr>
                <w:noProof/>
              </w:rPr>
              <w:t>Bobot</w:t>
            </w:r>
          </w:p>
        </w:tc>
        <w:tc>
          <w:tcPr>
            <w:tcW w:w="625" w:type="pct"/>
            <w:vAlign w:val="center"/>
          </w:tcPr>
          <w:p w14:paraId="3EB5F0DD" w14:textId="77777777" w:rsidR="00244FE7" w:rsidRPr="00862735" w:rsidRDefault="00244FE7" w:rsidP="002A7C30">
            <w:pPr>
              <w:spacing w:line="276" w:lineRule="auto"/>
              <w:jc w:val="center"/>
              <w:rPr>
                <w:noProof/>
              </w:rPr>
            </w:pPr>
            <w:r w:rsidRPr="00862735">
              <w:rPr>
                <w:noProof/>
              </w:rPr>
              <w:t>0,12753</w:t>
            </w:r>
          </w:p>
        </w:tc>
        <w:tc>
          <w:tcPr>
            <w:tcW w:w="625" w:type="pct"/>
            <w:vAlign w:val="center"/>
          </w:tcPr>
          <w:p w14:paraId="64E626B3" w14:textId="77777777" w:rsidR="00244FE7" w:rsidRPr="00862735" w:rsidRDefault="00244FE7" w:rsidP="002A7C30">
            <w:pPr>
              <w:spacing w:line="276" w:lineRule="auto"/>
              <w:jc w:val="center"/>
              <w:rPr>
                <w:noProof/>
              </w:rPr>
            </w:pPr>
            <w:r w:rsidRPr="00862735">
              <w:rPr>
                <w:noProof/>
              </w:rPr>
              <w:t>0,09545</w:t>
            </w:r>
          </w:p>
        </w:tc>
        <w:tc>
          <w:tcPr>
            <w:tcW w:w="625" w:type="pct"/>
            <w:vAlign w:val="center"/>
          </w:tcPr>
          <w:p w14:paraId="6C6787C0" w14:textId="77777777" w:rsidR="00244FE7" w:rsidRPr="00862735" w:rsidRDefault="00244FE7" w:rsidP="002A7C30">
            <w:pPr>
              <w:spacing w:line="276" w:lineRule="auto"/>
              <w:jc w:val="center"/>
              <w:rPr>
                <w:noProof/>
              </w:rPr>
            </w:pPr>
            <w:r w:rsidRPr="00862735">
              <w:rPr>
                <w:noProof/>
              </w:rPr>
              <w:t>0,25151</w:t>
            </w:r>
          </w:p>
        </w:tc>
        <w:tc>
          <w:tcPr>
            <w:tcW w:w="625" w:type="pct"/>
            <w:vAlign w:val="center"/>
          </w:tcPr>
          <w:p w14:paraId="5ACFD213" w14:textId="77777777" w:rsidR="00244FE7" w:rsidRPr="00862735" w:rsidRDefault="00244FE7" w:rsidP="002A7C30">
            <w:pPr>
              <w:spacing w:line="276" w:lineRule="auto"/>
              <w:jc w:val="center"/>
              <w:rPr>
                <w:noProof/>
              </w:rPr>
            </w:pPr>
            <w:r w:rsidRPr="00862735">
              <w:rPr>
                <w:noProof/>
              </w:rPr>
              <w:t>0,13366</w:t>
            </w:r>
          </w:p>
        </w:tc>
        <w:tc>
          <w:tcPr>
            <w:tcW w:w="625" w:type="pct"/>
            <w:vAlign w:val="center"/>
          </w:tcPr>
          <w:p w14:paraId="71BB1085" w14:textId="77777777" w:rsidR="00244FE7" w:rsidRPr="00862735" w:rsidRDefault="00244FE7" w:rsidP="002A7C30">
            <w:pPr>
              <w:spacing w:line="276" w:lineRule="auto"/>
              <w:jc w:val="center"/>
              <w:rPr>
                <w:noProof/>
              </w:rPr>
            </w:pPr>
            <w:r w:rsidRPr="00862735">
              <w:rPr>
                <w:noProof/>
              </w:rPr>
              <w:t>0,15971</w:t>
            </w:r>
          </w:p>
        </w:tc>
        <w:tc>
          <w:tcPr>
            <w:tcW w:w="625" w:type="pct"/>
            <w:vAlign w:val="center"/>
          </w:tcPr>
          <w:p w14:paraId="3075B48E" w14:textId="77777777" w:rsidR="00244FE7" w:rsidRPr="00862735" w:rsidRDefault="00244FE7" w:rsidP="002A7C30">
            <w:pPr>
              <w:spacing w:line="276" w:lineRule="auto"/>
              <w:jc w:val="center"/>
              <w:rPr>
                <w:noProof/>
              </w:rPr>
            </w:pPr>
            <w:r w:rsidRPr="00862735">
              <w:rPr>
                <w:noProof/>
              </w:rPr>
              <w:t>0,12972</w:t>
            </w:r>
          </w:p>
        </w:tc>
        <w:tc>
          <w:tcPr>
            <w:tcW w:w="625" w:type="pct"/>
            <w:vAlign w:val="center"/>
          </w:tcPr>
          <w:p w14:paraId="2E9C7757" w14:textId="77777777" w:rsidR="00244FE7" w:rsidRPr="00862735" w:rsidRDefault="00244FE7" w:rsidP="002A7C30">
            <w:pPr>
              <w:spacing w:line="276" w:lineRule="auto"/>
              <w:jc w:val="center"/>
              <w:rPr>
                <w:noProof/>
              </w:rPr>
            </w:pPr>
            <w:r w:rsidRPr="00862735">
              <w:rPr>
                <w:noProof/>
              </w:rPr>
              <w:t>0,10242</w:t>
            </w:r>
          </w:p>
        </w:tc>
      </w:tr>
    </w:tbl>
    <w:p w14:paraId="4952B5D6" w14:textId="77777777" w:rsidR="00244FE7" w:rsidRPr="00862735" w:rsidRDefault="00244FE7" w:rsidP="00244FE7">
      <w:pPr>
        <w:jc w:val="both"/>
        <w:rPr>
          <w:noProof/>
        </w:rPr>
      </w:pPr>
    </w:p>
    <w:p w14:paraId="6C09CE3A" w14:textId="77777777" w:rsidR="00216D03" w:rsidRPr="00862735" w:rsidRDefault="00216D03">
      <w:pPr>
        <w:pStyle w:val="ListParagraph"/>
        <w:numPr>
          <w:ilvl w:val="0"/>
          <w:numId w:val="6"/>
        </w:numPr>
        <w:ind w:left="284" w:hanging="284"/>
        <w:rPr>
          <w:noProof/>
        </w:rPr>
      </w:pPr>
      <w:r w:rsidRPr="00862735">
        <w:rPr>
          <w:noProof/>
        </w:rPr>
        <w:t>Menghitung Matriks Normalisasi (N)</w:t>
      </w:r>
    </w:p>
    <w:p w14:paraId="3D170658" w14:textId="1A25BA14" w:rsidR="003D1B32" w:rsidRPr="00862735" w:rsidRDefault="00E60CFA" w:rsidP="00DC26EA">
      <w:pPr>
        <w:spacing w:after="240"/>
        <w:ind w:firstLine="284"/>
        <w:jc w:val="both"/>
        <w:rPr>
          <w:noProof/>
          <w:szCs w:val="24"/>
        </w:rPr>
      </w:pPr>
      <w:r w:rsidRPr="00862735">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xml:space="preserve">) sebagai solusi ideal untuk setiap kriteria terlebih dahulu dengan melihat tren pada masing-masing kriteria </w:t>
      </w:r>
      <w:r w:rsidR="00261B36" w:rsidRPr="00862735">
        <w:rPr>
          <w:noProof/>
          <w:szCs w:val="24"/>
        </w:rPr>
        <w:t xml:space="preserve">lalu menggunakan nilai tersebut </w:t>
      </w:r>
      <w:r w:rsidR="00FF6E21" w:rsidRPr="00862735">
        <w:rPr>
          <w:noProof/>
          <w:szCs w:val="24"/>
        </w:rPr>
        <w:t>pada perhitungan normalisasi dengan</w:t>
      </w:r>
      <w:r w:rsidR="00DC26EA">
        <w:rPr>
          <w:noProof/>
          <w:szCs w:val="24"/>
          <w:lang w:val="en-US"/>
        </w:rPr>
        <w:t xml:space="preserve"> Rumus 7 </w:t>
      </w:r>
      <w:r w:rsidR="00C80B7B" w:rsidRPr="00862735">
        <w:rPr>
          <w:noProof/>
          <w:szCs w:val="24"/>
        </w:rPr>
        <w:t>H</w:t>
      </w:r>
      <w:r w:rsidRPr="00862735">
        <w:rPr>
          <w:noProof/>
          <w:szCs w:val="24"/>
        </w:rPr>
        <w:t>asil</w:t>
      </w:r>
      <w:r w:rsidR="00C80B7B" w:rsidRPr="00862735">
        <w:rPr>
          <w:noProof/>
          <w:szCs w:val="24"/>
        </w:rPr>
        <w:t xml:space="preserve"> perhitungan</w:t>
      </w:r>
      <w:r w:rsidRPr="00862735">
        <w:rPr>
          <w:noProof/>
          <w:szCs w:val="24"/>
        </w:rPr>
        <w:t xml:space="preserve"> normalisasi ditunjukkan pada </w:t>
      </w:r>
      <w:r w:rsidR="00283D1E" w:rsidRPr="00862735">
        <w:rPr>
          <w:noProof/>
          <w:szCs w:val="24"/>
        </w:rPr>
        <w:t>T</w:t>
      </w:r>
      <w:r w:rsidRPr="00862735">
        <w:rPr>
          <w:noProof/>
          <w:szCs w:val="24"/>
        </w:rPr>
        <w:t>abel</w:t>
      </w:r>
      <w:r w:rsidR="00283D1E" w:rsidRPr="00862735">
        <w:rPr>
          <w:noProof/>
          <w:szCs w:val="24"/>
        </w:rPr>
        <w:t xml:space="preserve"> V.</w:t>
      </w:r>
    </w:p>
    <w:p w14:paraId="1F63687A" w14:textId="724A23F8" w:rsidR="00004511" w:rsidRPr="00862735" w:rsidRDefault="00004511"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590FED">
        <w:rPr>
          <w:noProof/>
        </w:rPr>
        <w:t>V</w:t>
      </w:r>
      <w:r w:rsidRPr="00862735">
        <w:rPr>
          <w:noProof/>
        </w:rPr>
        <w:fldChar w:fldCharType="end"/>
      </w:r>
    </w:p>
    <w:p w14:paraId="1EECFCFA" w14:textId="384F2E85" w:rsidR="00DA21D4" w:rsidRPr="00862735" w:rsidRDefault="00FA6A8B" w:rsidP="00DA21D4">
      <w:pPr>
        <w:jc w:val="center"/>
        <w:rPr>
          <w:noProof/>
        </w:rPr>
      </w:pPr>
      <w:r w:rsidRPr="00862735">
        <w:rPr>
          <w:noProof/>
        </w:rPr>
        <w:t>HASIL PERHITUNGAN NORMALISASI (</w:t>
      </w:r>
      <m:oMath>
        <m:r>
          <w:rPr>
            <w:rFonts w:ascii="Cambria Math" w:hAnsi="Cambria Math" w:cs="Cambria Math"/>
            <w:noProof/>
          </w:rPr>
          <m:t>N</m:t>
        </m:r>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862735" w14:paraId="3EB8F3D7" w14:textId="77777777" w:rsidTr="00F92ABD">
        <w:trPr>
          <w:cantSplit/>
          <w:trHeight w:val="340"/>
        </w:trPr>
        <w:tc>
          <w:tcPr>
            <w:tcW w:w="601" w:type="dxa"/>
            <w:vAlign w:val="center"/>
          </w:tcPr>
          <w:p w14:paraId="4B5ECA11" w14:textId="77777777" w:rsidR="00E60CFA" w:rsidRPr="00862735" w:rsidRDefault="00E60CFA" w:rsidP="00E60CFA">
            <w:pPr>
              <w:spacing w:line="276" w:lineRule="auto"/>
              <w:jc w:val="center"/>
              <w:rPr>
                <w:noProof/>
              </w:rPr>
            </w:pPr>
            <w:r w:rsidRPr="00862735">
              <w:rPr>
                <w:noProof/>
              </w:rPr>
              <w:t>Kode</w:t>
            </w:r>
          </w:p>
          <w:p w14:paraId="77BEFB68" w14:textId="73778F78" w:rsidR="00E60CFA" w:rsidRPr="00862735" w:rsidRDefault="00E60CFA" w:rsidP="00E60CFA">
            <w:pPr>
              <w:spacing w:line="276" w:lineRule="auto"/>
              <w:jc w:val="center"/>
              <w:rPr>
                <w:noProof/>
              </w:rPr>
            </w:pPr>
            <w:r w:rsidRPr="00862735">
              <w:rPr>
                <w:noProof/>
              </w:rPr>
              <w:t>Alt</w:t>
            </w:r>
          </w:p>
        </w:tc>
        <w:tc>
          <w:tcPr>
            <w:tcW w:w="602" w:type="dxa"/>
            <w:vAlign w:val="center"/>
          </w:tcPr>
          <w:p w14:paraId="55A630AC" w14:textId="77777777" w:rsidR="00E60CFA" w:rsidRPr="00862735" w:rsidRDefault="00E60CFA" w:rsidP="002A7C30">
            <w:pPr>
              <w:spacing w:line="276" w:lineRule="auto"/>
              <w:jc w:val="center"/>
              <w:rPr>
                <w:noProof/>
              </w:rPr>
            </w:pPr>
            <w:r w:rsidRPr="00862735">
              <w:rPr>
                <w:noProof/>
              </w:rPr>
              <w:t>K1</w:t>
            </w:r>
          </w:p>
        </w:tc>
        <w:tc>
          <w:tcPr>
            <w:tcW w:w="602" w:type="dxa"/>
            <w:vAlign w:val="center"/>
          </w:tcPr>
          <w:p w14:paraId="63A62467" w14:textId="77777777" w:rsidR="00E60CFA" w:rsidRPr="00862735" w:rsidRDefault="00E60CFA" w:rsidP="002A7C30">
            <w:pPr>
              <w:spacing w:line="276" w:lineRule="auto"/>
              <w:jc w:val="center"/>
              <w:rPr>
                <w:noProof/>
              </w:rPr>
            </w:pPr>
            <w:r w:rsidRPr="00862735">
              <w:rPr>
                <w:noProof/>
              </w:rPr>
              <w:t>K2</w:t>
            </w:r>
          </w:p>
        </w:tc>
        <w:tc>
          <w:tcPr>
            <w:tcW w:w="602" w:type="dxa"/>
            <w:vAlign w:val="center"/>
          </w:tcPr>
          <w:p w14:paraId="77CF6F29" w14:textId="77777777" w:rsidR="00E60CFA" w:rsidRPr="00862735" w:rsidRDefault="00E60CFA" w:rsidP="002A7C30">
            <w:pPr>
              <w:spacing w:line="276" w:lineRule="auto"/>
              <w:jc w:val="center"/>
              <w:rPr>
                <w:noProof/>
              </w:rPr>
            </w:pPr>
            <w:r w:rsidRPr="00862735">
              <w:rPr>
                <w:noProof/>
              </w:rPr>
              <w:t>K3</w:t>
            </w:r>
          </w:p>
        </w:tc>
        <w:tc>
          <w:tcPr>
            <w:tcW w:w="602" w:type="dxa"/>
            <w:vAlign w:val="center"/>
          </w:tcPr>
          <w:p w14:paraId="6BE87FBD" w14:textId="77777777" w:rsidR="00E60CFA" w:rsidRPr="00862735" w:rsidRDefault="00E60CFA" w:rsidP="002A7C30">
            <w:pPr>
              <w:spacing w:line="276" w:lineRule="auto"/>
              <w:jc w:val="center"/>
              <w:rPr>
                <w:noProof/>
              </w:rPr>
            </w:pPr>
            <w:r w:rsidRPr="00862735">
              <w:rPr>
                <w:noProof/>
              </w:rPr>
              <w:t>K4</w:t>
            </w:r>
          </w:p>
        </w:tc>
        <w:tc>
          <w:tcPr>
            <w:tcW w:w="602" w:type="dxa"/>
            <w:vAlign w:val="center"/>
          </w:tcPr>
          <w:p w14:paraId="51795BA3" w14:textId="77777777" w:rsidR="00E60CFA" w:rsidRPr="00862735" w:rsidRDefault="00E60CFA" w:rsidP="002A7C30">
            <w:pPr>
              <w:spacing w:line="276" w:lineRule="auto"/>
              <w:jc w:val="center"/>
              <w:rPr>
                <w:noProof/>
              </w:rPr>
            </w:pPr>
            <w:r w:rsidRPr="00862735">
              <w:rPr>
                <w:noProof/>
              </w:rPr>
              <w:t>K5</w:t>
            </w:r>
          </w:p>
        </w:tc>
        <w:tc>
          <w:tcPr>
            <w:tcW w:w="602" w:type="dxa"/>
            <w:vAlign w:val="center"/>
          </w:tcPr>
          <w:p w14:paraId="37BD5E4C" w14:textId="77777777" w:rsidR="00E60CFA" w:rsidRPr="00862735" w:rsidRDefault="00E60CFA" w:rsidP="002A7C30">
            <w:pPr>
              <w:spacing w:line="276" w:lineRule="auto"/>
              <w:jc w:val="center"/>
              <w:rPr>
                <w:noProof/>
              </w:rPr>
            </w:pPr>
            <w:r w:rsidRPr="00862735">
              <w:rPr>
                <w:noProof/>
              </w:rPr>
              <w:t>K6</w:t>
            </w:r>
          </w:p>
        </w:tc>
        <w:tc>
          <w:tcPr>
            <w:tcW w:w="602" w:type="dxa"/>
            <w:vAlign w:val="center"/>
          </w:tcPr>
          <w:p w14:paraId="76D75A87" w14:textId="77777777" w:rsidR="00E60CFA" w:rsidRPr="00862735" w:rsidRDefault="00E60CFA" w:rsidP="002A7C30">
            <w:pPr>
              <w:spacing w:line="276" w:lineRule="auto"/>
              <w:jc w:val="center"/>
              <w:rPr>
                <w:noProof/>
              </w:rPr>
            </w:pPr>
            <w:r w:rsidRPr="00862735">
              <w:rPr>
                <w:noProof/>
              </w:rPr>
              <w:t>K7</w:t>
            </w:r>
          </w:p>
        </w:tc>
      </w:tr>
      <w:tr w:rsidR="00BD44C2" w:rsidRPr="00862735" w14:paraId="2399CBB2" w14:textId="77777777" w:rsidTr="00F92ABD">
        <w:trPr>
          <w:trHeight w:val="340"/>
        </w:trPr>
        <w:tc>
          <w:tcPr>
            <w:tcW w:w="601" w:type="dxa"/>
            <w:vAlign w:val="center"/>
          </w:tcPr>
          <w:p w14:paraId="586F5040" w14:textId="77777777" w:rsidR="00BD44C2" w:rsidRPr="00862735" w:rsidRDefault="00BD44C2" w:rsidP="00BD44C2">
            <w:pPr>
              <w:spacing w:line="276" w:lineRule="auto"/>
              <w:jc w:val="center"/>
              <w:rPr>
                <w:noProof/>
              </w:rPr>
            </w:pPr>
            <w:r w:rsidRPr="00862735">
              <w:rPr>
                <w:noProof/>
              </w:rPr>
              <w:t>A01</w:t>
            </w:r>
          </w:p>
        </w:tc>
        <w:tc>
          <w:tcPr>
            <w:tcW w:w="602" w:type="dxa"/>
            <w:vAlign w:val="center"/>
          </w:tcPr>
          <w:p w14:paraId="18921191" w14:textId="04F752F2" w:rsidR="00BD44C2" w:rsidRPr="00862735" w:rsidRDefault="00BD44C2" w:rsidP="00BD44C2">
            <w:pPr>
              <w:spacing w:line="276" w:lineRule="auto"/>
              <w:jc w:val="center"/>
              <w:rPr>
                <w:noProof/>
              </w:rPr>
            </w:pPr>
            <w:r w:rsidRPr="000F3451">
              <w:rPr>
                <w:noProof/>
              </w:rPr>
              <w:t>1</w:t>
            </w:r>
          </w:p>
        </w:tc>
        <w:tc>
          <w:tcPr>
            <w:tcW w:w="602" w:type="dxa"/>
            <w:vAlign w:val="center"/>
          </w:tcPr>
          <w:p w14:paraId="36B8B0CF" w14:textId="1F35C4FD" w:rsidR="00BD44C2" w:rsidRPr="00862735" w:rsidRDefault="00BD44C2" w:rsidP="00BD44C2">
            <w:pPr>
              <w:spacing w:line="276" w:lineRule="auto"/>
              <w:jc w:val="center"/>
              <w:rPr>
                <w:noProof/>
              </w:rPr>
            </w:pPr>
            <w:r w:rsidRPr="000F3451">
              <w:rPr>
                <w:noProof/>
              </w:rPr>
              <w:t>0</w:t>
            </w:r>
          </w:p>
        </w:tc>
        <w:tc>
          <w:tcPr>
            <w:tcW w:w="602" w:type="dxa"/>
            <w:vAlign w:val="center"/>
          </w:tcPr>
          <w:p w14:paraId="6663B376" w14:textId="6CD2E4CA" w:rsidR="00BD44C2" w:rsidRPr="00862735" w:rsidRDefault="00BD44C2" w:rsidP="00BD44C2">
            <w:pPr>
              <w:spacing w:line="276" w:lineRule="auto"/>
              <w:jc w:val="center"/>
              <w:rPr>
                <w:noProof/>
              </w:rPr>
            </w:pPr>
            <w:r w:rsidRPr="000F3451">
              <w:rPr>
                <w:noProof/>
              </w:rPr>
              <w:t>0,3922</w:t>
            </w:r>
          </w:p>
        </w:tc>
        <w:tc>
          <w:tcPr>
            <w:tcW w:w="602" w:type="dxa"/>
            <w:vAlign w:val="center"/>
          </w:tcPr>
          <w:p w14:paraId="19E8B3E6" w14:textId="71A01323" w:rsidR="00BD44C2" w:rsidRPr="00862735" w:rsidRDefault="00BD44C2" w:rsidP="00BD44C2">
            <w:pPr>
              <w:spacing w:line="276" w:lineRule="auto"/>
              <w:jc w:val="center"/>
              <w:rPr>
                <w:noProof/>
              </w:rPr>
            </w:pPr>
            <w:r w:rsidRPr="000F3451">
              <w:rPr>
                <w:noProof/>
              </w:rPr>
              <w:t>0,8351</w:t>
            </w:r>
          </w:p>
        </w:tc>
        <w:tc>
          <w:tcPr>
            <w:tcW w:w="602" w:type="dxa"/>
            <w:vAlign w:val="center"/>
          </w:tcPr>
          <w:p w14:paraId="0F4A45F7" w14:textId="250B2C5D" w:rsidR="00BD44C2" w:rsidRPr="00862735" w:rsidRDefault="00BD44C2" w:rsidP="00BD44C2">
            <w:pPr>
              <w:spacing w:line="276" w:lineRule="auto"/>
              <w:jc w:val="center"/>
              <w:rPr>
                <w:noProof/>
              </w:rPr>
            </w:pPr>
            <w:r w:rsidRPr="000F3451">
              <w:rPr>
                <w:noProof/>
              </w:rPr>
              <w:t>0,5045</w:t>
            </w:r>
          </w:p>
        </w:tc>
        <w:tc>
          <w:tcPr>
            <w:tcW w:w="602" w:type="dxa"/>
            <w:vAlign w:val="center"/>
          </w:tcPr>
          <w:p w14:paraId="2F6ACC2E" w14:textId="38B1AEFF" w:rsidR="00BD44C2" w:rsidRPr="00862735" w:rsidRDefault="00BD44C2" w:rsidP="00BD44C2">
            <w:pPr>
              <w:spacing w:line="276" w:lineRule="auto"/>
              <w:jc w:val="center"/>
              <w:rPr>
                <w:noProof/>
              </w:rPr>
            </w:pPr>
            <w:r w:rsidRPr="000F3451">
              <w:rPr>
                <w:noProof/>
              </w:rPr>
              <w:t>0,0259</w:t>
            </w:r>
          </w:p>
        </w:tc>
        <w:tc>
          <w:tcPr>
            <w:tcW w:w="602" w:type="dxa"/>
            <w:vAlign w:val="center"/>
          </w:tcPr>
          <w:p w14:paraId="2F27C413" w14:textId="139343DB" w:rsidR="00BD44C2" w:rsidRPr="00862735" w:rsidRDefault="00BD44C2" w:rsidP="00BD44C2">
            <w:pPr>
              <w:spacing w:line="276" w:lineRule="auto"/>
              <w:jc w:val="center"/>
              <w:rPr>
                <w:noProof/>
              </w:rPr>
            </w:pPr>
            <w:r w:rsidRPr="000F3451">
              <w:rPr>
                <w:noProof/>
              </w:rPr>
              <w:t>1</w:t>
            </w:r>
          </w:p>
        </w:tc>
      </w:tr>
      <w:tr w:rsidR="00BD44C2" w:rsidRPr="00862735" w14:paraId="1830C58D" w14:textId="77777777" w:rsidTr="00F92ABD">
        <w:trPr>
          <w:trHeight w:val="340"/>
        </w:trPr>
        <w:tc>
          <w:tcPr>
            <w:tcW w:w="601" w:type="dxa"/>
            <w:vAlign w:val="center"/>
          </w:tcPr>
          <w:p w14:paraId="5E282761" w14:textId="77777777" w:rsidR="00BD44C2" w:rsidRPr="00862735" w:rsidRDefault="00BD44C2" w:rsidP="00BD44C2">
            <w:pPr>
              <w:spacing w:line="276" w:lineRule="auto"/>
              <w:jc w:val="center"/>
              <w:rPr>
                <w:noProof/>
              </w:rPr>
            </w:pPr>
            <w:r w:rsidRPr="00862735">
              <w:rPr>
                <w:noProof/>
              </w:rPr>
              <w:t>A02</w:t>
            </w:r>
          </w:p>
        </w:tc>
        <w:tc>
          <w:tcPr>
            <w:tcW w:w="602" w:type="dxa"/>
            <w:vAlign w:val="center"/>
          </w:tcPr>
          <w:p w14:paraId="3470141D" w14:textId="139EEC86" w:rsidR="00BD44C2" w:rsidRPr="00862735" w:rsidRDefault="00BD44C2" w:rsidP="00BD44C2">
            <w:pPr>
              <w:spacing w:line="276" w:lineRule="auto"/>
              <w:jc w:val="center"/>
              <w:rPr>
                <w:noProof/>
              </w:rPr>
            </w:pPr>
            <w:r w:rsidRPr="000F3451">
              <w:rPr>
                <w:noProof/>
              </w:rPr>
              <w:t>0</w:t>
            </w:r>
          </w:p>
        </w:tc>
        <w:tc>
          <w:tcPr>
            <w:tcW w:w="602" w:type="dxa"/>
            <w:vAlign w:val="center"/>
          </w:tcPr>
          <w:p w14:paraId="4AC06D9B" w14:textId="52E47A7D" w:rsidR="00BD44C2" w:rsidRPr="00862735" w:rsidRDefault="00BD44C2" w:rsidP="00BD44C2">
            <w:pPr>
              <w:spacing w:line="276" w:lineRule="auto"/>
              <w:jc w:val="center"/>
              <w:rPr>
                <w:noProof/>
              </w:rPr>
            </w:pPr>
            <w:r w:rsidRPr="000F3451">
              <w:rPr>
                <w:noProof/>
              </w:rPr>
              <w:t>1</w:t>
            </w:r>
          </w:p>
        </w:tc>
        <w:tc>
          <w:tcPr>
            <w:tcW w:w="602" w:type="dxa"/>
            <w:vAlign w:val="center"/>
          </w:tcPr>
          <w:p w14:paraId="5339C1AD" w14:textId="223BF4E3" w:rsidR="00BD44C2" w:rsidRPr="00862735" w:rsidRDefault="00BD44C2" w:rsidP="00BD44C2">
            <w:pPr>
              <w:spacing w:line="276" w:lineRule="auto"/>
              <w:jc w:val="center"/>
              <w:rPr>
                <w:noProof/>
              </w:rPr>
            </w:pPr>
            <w:r w:rsidRPr="000F3451">
              <w:rPr>
                <w:noProof/>
              </w:rPr>
              <w:t>0</w:t>
            </w:r>
          </w:p>
        </w:tc>
        <w:tc>
          <w:tcPr>
            <w:tcW w:w="602" w:type="dxa"/>
            <w:vAlign w:val="center"/>
          </w:tcPr>
          <w:p w14:paraId="69C7F90A" w14:textId="712E7C62" w:rsidR="00BD44C2" w:rsidRPr="00862735" w:rsidRDefault="00BD44C2" w:rsidP="00BD44C2">
            <w:pPr>
              <w:spacing w:line="276" w:lineRule="auto"/>
              <w:jc w:val="center"/>
              <w:rPr>
                <w:noProof/>
              </w:rPr>
            </w:pPr>
            <w:r w:rsidRPr="000F3451">
              <w:rPr>
                <w:noProof/>
              </w:rPr>
              <w:t>0</w:t>
            </w:r>
          </w:p>
        </w:tc>
        <w:tc>
          <w:tcPr>
            <w:tcW w:w="602" w:type="dxa"/>
            <w:vAlign w:val="center"/>
          </w:tcPr>
          <w:p w14:paraId="37A9E3C1" w14:textId="1F66A63A" w:rsidR="00BD44C2" w:rsidRPr="00862735" w:rsidRDefault="00BD44C2" w:rsidP="00BD44C2">
            <w:pPr>
              <w:spacing w:line="276" w:lineRule="auto"/>
              <w:jc w:val="center"/>
              <w:rPr>
                <w:noProof/>
              </w:rPr>
            </w:pPr>
            <w:r w:rsidRPr="000F3451">
              <w:rPr>
                <w:noProof/>
              </w:rPr>
              <w:t>0</w:t>
            </w:r>
          </w:p>
        </w:tc>
        <w:tc>
          <w:tcPr>
            <w:tcW w:w="602" w:type="dxa"/>
            <w:vAlign w:val="center"/>
          </w:tcPr>
          <w:p w14:paraId="0B9324E7" w14:textId="4003C4D4" w:rsidR="00BD44C2" w:rsidRPr="00862735" w:rsidRDefault="00BD44C2" w:rsidP="00BD44C2">
            <w:pPr>
              <w:spacing w:line="276" w:lineRule="auto"/>
              <w:jc w:val="center"/>
              <w:rPr>
                <w:noProof/>
              </w:rPr>
            </w:pPr>
            <w:r w:rsidRPr="000F3451">
              <w:rPr>
                <w:noProof/>
              </w:rPr>
              <w:t>0</w:t>
            </w:r>
          </w:p>
        </w:tc>
        <w:tc>
          <w:tcPr>
            <w:tcW w:w="602" w:type="dxa"/>
            <w:vAlign w:val="center"/>
          </w:tcPr>
          <w:p w14:paraId="26FB77D4" w14:textId="6BA2D6F9" w:rsidR="00BD44C2" w:rsidRPr="00862735" w:rsidRDefault="00BD44C2" w:rsidP="00BD44C2">
            <w:pPr>
              <w:spacing w:line="276" w:lineRule="auto"/>
              <w:jc w:val="center"/>
              <w:rPr>
                <w:noProof/>
              </w:rPr>
            </w:pPr>
            <w:r w:rsidRPr="000F3451">
              <w:rPr>
                <w:noProof/>
              </w:rPr>
              <w:t>0</w:t>
            </w:r>
          </w:p>
        </w:tc>
      </w:tr>
      <w:tr w:rsidR="00BD44C2" w:rsidRPr="00862735" w14:paraId="0A3BEE06" w14:textId="77777777" w:rsidTr="00F92ABD">
        <w:trPr>
          <w:trHeight w:val="340"/>
        </w:trPr>
        <w:tc>
          <w:tcPr>
            <w:tcW w:w="601" w:type="dxa"/>
            <w:vAlign w:val="center"/>
          </w:tcPr>
          <w:p w14:paraId="22177B48" w14:textId="77777777" w:rsidR="00BD44C2" w:rsidRPr="00862735" w:rsidRDefault="00BD44C2" w:rsidP="00BD44C2">
            <w:pPr>
              <w:spacing w:line="276" w:lineRule="auto"/>
              <w:jc w:val="center"/>
              <w:rPr>
                <w:noProof/>
              </w:rPr>
            </w:pPr>
            <w:r w:rsidRPr="00862735">
              <w:rPr>
                <w:noProof/>
              </w:rPr>
              <w:t>A03</w:t>
            </w:r>
          </w:p>
        </w:tc>
        <w:tc>
          <w:tcPr>
            <w:tcW w:w="602" w:type="dxa"/>
            <w:vAlign w:val="center"/>
          </w:tcPr>
          <w:p w14:paraId="4F0CADED" w14:textId="611E061E" w:rsidR="00BD44C2" w:rsidRPr="00862735" w:rsidRDefault="00BD44C2" w:rsidP="00BD44C2">
            <w:pPr>
              <w:spacing w:line="276" w:lineRule="auto"/>
              <w:jc w:val="center"/>
              <w:rPr>
                <w:noProof/>
              </w:rPr>
            </w:pPr>
            <w:r w:rsidRPr="000F3451">
              <w:rPr>
                <w:noProof/>
              </w:rPr>
              <w:t>1</w:t>
            </w:r>
          </w:p>
        </w:tc>
        <w:tc>
          <w:tcPr>
            <w:tcW w:w="602" w:type="dxa"/>
            <w:vAlign w:val="center"/>
          </w:tcPr>
          <w:p w14:paraId="34794A92" w14:textId="57DD89E2" w:rsidR="00BD44C2" w:rsidRPr="00862735" w:rsidRDefault="00BD44C2" w:rsidP="00BD44C2">
            <w:pPr>
              <w:spacing w:line="276" w:lineRule="auto"/>
              <w:jc w:val="center"/>
              <w:rPr>
                <w:noProof/>
              </w:rPr>
            </w:pPr>
            <w:r w:rsidRPr="000F3451">
              <w:rPr>
                <w:noProof/>
              </w:rPr>
              <w:t>0,4857</w:t>
            </w:r>
          </w:p>
        </w:tc>
        <w:tc>
          <w:tcPr>
            <w:tcW w:w="602" w:type="dxa"/>
            <w:vAlign w:val="center"/>
          </w:tcPr>
          <w:p w14:paraId="2C2E84FA" w14:textId="68FF8CE6" w:rsidR="00BD44C2" w:rsidRPr="00862735" w:rsidRDefault="00BD44C2" w:rsidP="00BD44C2">
            <w:pPr>
              <w:spacing w:line="276" w:lineRule="auto"/>
              <w:jc w:val="center"/>
              <w:rPr>
                <w:noProof/>
              </w:rPr>
            </w:pPr>
            <w:r w:rsidRPr="000F3451">
              <w:rPr>
                <w:noProof/>
              </w:rPr>
              <w:t>0,0392</w:t>
            </w:r>
          </w:p>
        </w:tc>
        <w:tc>
          <w:tcPr>
            <w:tcW w:w="602" w:type="dxa"/>
            <w:vAlign w:val="center"/>
          </w:tcPr>
          <w:p w14:paraId="0FB03EAB" w14:textId="2ECD3FAD" w:rsidR="00BD44C2" w:rsidRPr="00862735" w:rsidRDefault="00BD44C2" w:rsidP="00BD44C2">
            <w:pPr>
              <w:spacing w:line="276" w:lineRule="auto"/>
              <w:jc w:val="center"/>
              <w:rPr>
                <w:noProof/>
              </w:rPr>
            </w:pPr>
            <w:r w:rsidRPr="000F3451">
              <w:rPr>
                <w:noProof/>
              </w:rPr>
              <w:t>0,7573</w:t>
            </w:r>
          </w:p>
        </w:tc>
        <w:tc>
          <w:tcPr>
            <w:tcW w:w="602" w:type="dxa"/>
            <w:vAlign w:val="center"/>
          </w:tcPr>
          <w:p w14:paraId="7760E369" w14:textId="1310ADD0" w:rsidR="00BD44C2" w:rsidRPr="00862735" w:rsidRDefault="00BD44C2" w:rsidP="00BD44C2">
            <w:pPr>
              <w:spacing w:line="276" w:lineRule="auto"/>
              <w:jc w:val="center"/>
              <w:rPr>
                <w:noProof/>
              </w:rPr>
            </w:pPr>
            <w:r w:rsidRPr="000F3451">
              <w:rPr>
                <w:noProof/>
              </w:rPr>
              <w:t>0,5045</w:t>
            </w:r>
          </w:p>
        </w:tc>
        <w:tc>
          <w:tcPr>
            <w:tcW w:w="602" w:type="dxa"/>
            <w:vAlign w:val="center"/>
          </w:tcPr>
          <w:p w14:paraId="5B012350" w14:textId="01E8AF80" w:rsidR="00BD44C2" w:rsidRPr="00862735" w:rsidRDefault="00BD44C2" w:rsidP="00BD44C2">
            <w:pPr>
              <w:spacing w:line="276" w:lineRule="auto"/>
              <w:jc w:val="center"/>
              <w:rPr>
                <w:noProof/>
              </w:rPr>
            </w:pPr>
            <w:r w:rsidRPr="000F3451">
              <w:rPr>
                <w:noProof/>
              </w:rPr>
              <w:t>0</w:t>
            </w:r>
          </w:p>
        </w:tc>
        <w:tc>
          <w:tcPr>
            <w:tcW w:w="602" w:type="dxa"/>
            <w:vAlign w:val="center"/>
          </w:tcPr>
          <w:p w14:paraId="55B48AC1" w14:textId="56A1780C" w:rsidR="00BD44C2" w:rsidRPr="00862735" w:rsidRDefault="00BD44C2" w:rsidP="00BD44C2">
            <w:pPr>
              <w:spacing w:line="276" w:lineRule="auto"/>
              <w:jc w:val="center"/>
              <w:rPr>
                <w:noProof/>
              </w:rPr>
            </w:pPr>
            <w:r w:rsidRPr="000F3451">
              <w:rPr>
                <w:noProof/>
              </w:rPr>
              <w:t>1</w:t>
            </w:r>
          </w:p>
        </w:tc>
      </w:tr>
      <w:tr w:rsidR="00BD44C2" w:rsidRPr="00862735" w14:paraId="78813369" w14:textId="77777777" w:rsidTr="00F92ABD">
        <w:trPr>
          <w:trHeight w:val="340"/>
        </w:trPr>
        <w:tc>
          <w:tcPr>
            <w:tcW w:w="601" w:type="dxa"/>
            <w:vAlign w:val="center"/>
          </w:tcPr>
          <w:p w14:paraId="382722D6" w14:textId="77777777" w:rsidR="00BD44C2" w:rsidRPr="00862735" w:rsidRDefault="00BD44C2" w:rsidP="00BD44C2">
            <w:pPr>
              <w:spacing w:line="276" w:lineRule="auto"/>
              <w:jc w:val="center"/>
              <w:rPr>
                <w:noProof/>
              </w:rPr>
            </w:pPr>
            <w:r w:rsidRPr="00862735">
              <w:rPr>
                <w:noProof/>
              </w:rPr>
              <w:t>A04</w:t>
            </w:r>
          </w:p>
        </w:tc>
        <w:tc>
          <w:tcPr>
            <w:tcW w:w="602" w:type="dxa"/>
            <w:vAlign w:val="center"/>
          </w:tcPr>
          <w:p w14:paraId="7FD0C3C9" w14:textId="0B874732" w:rsidR="00BD44C2" w:rsidRPr="00862735" w:rsidRDefault="00BD44C2" w:rsidP="00BD44C2">
            <w:pPr>
              <w:spacing w:line="276" w:lineRule="auto"/>
              <w:jc w:val="center"/>
              <w:rPr>
                <w:noProof/>
              </w:rPr>
            </w:pPr>
            <w:r w:rsidRPr="000F3451">
              <w:rPr>
                <w:noProof/>
              </w:rPr>
              <w:t>1</w:t>
            </w:r>
          </w:p>
        </w:tc>
        <w:tc>
          <w:tcPr>
            <w:tcW w:w="602" w:type="dxa"/>
            <w:vAlign w:val="center"/>
          </w:tcPr>
          <w:p w14:paraId="06F3FDCB" w14:textId="5FC303AE" w:rsidR="00BD44C2" w:rsidRPr="00862735" w:rsidRDefault="00BD44C2" w:rsidP="00BD44C2">
            <w:pPr>
              <w:spacing w:line="276" w:lineRule="auto"/>
              <w:jc w:val="center"/>
              <w:rPr>
                <w:noProof/>
              </w:rPr>
            </w:pPr>
            <w:r w:rsidRPr="000F3451">
              <w:rPr>
                <w:noProof/>
              </w:rPr>
              <w:t>0,0219</w:t>
            </w:r>
          </w:p>
        </w:tc>
        <w:tc>
          <w:tcPr>
            <w:tcW w:w="602" w:type="dxa"/>
            <w:vAlign w:val="center"/>
          </w:tcPr>
          <w:p w14:paraId="595C0D51" w14:textId="57712518" w:rsidR="00BD44C2" w:rsidRPr="00862735" w:rsidRDefault="00BD44C2" w:rsidP="00BD44C2">
            <w:pPr>
              <w:spacing w:line="276" w:lineRule="auto"/>
              <w:jc w:val="center"/>
              <w:rPr>
                <w:noProof/>
              </w:rPr>
            </w:pPr>
            <w:r w:rsidRPr="000F3451">
              <w:rPr>
                <w:noProof/>
              </w:rPr>
              <w:t>0,2353</w:t>
            </w:r>
          </w:p>
        </w:tc>
        <w:tc>
          <w:tcPr>
            <w:tcW w:w="602" w:type="dxa"/>
            <w:vAlign w:val="center"/>
          </w:tcPr>
          <w:p w14:paraId="3B77BB96" w14:textId="2AA8DF5D" w:rsidR="00BD44C2" w:rsidRPr="00862735" w:rsidRDefault="00BD44C2" w:rsidP="00BD44C2">
            <w:pPr>
              <w:spacing w:line="276" w:lineRule="auto"/>
              <w:jc w:val="center"/>
              <w:rPr>
                <w:noProof/>
              </w:rPr>
            </w:pPr>
            <w:r w:rsidRPr="000F3451">
              <w:rPr>
                <w:noProof/>
              </w:rPr>
              <w:t>0,5789</w:t>
            </w:r>
          </w:p>
        </w:tc>
        <w:tc>
          <w:tcPr>
            <w:tcW w:w="602" w:type="dxa"/>
            <w:vAlign w:val="center"/>
          </w:tcPr>
          <w:p w14:paraId="7B643731" w14:textId="2B8DBDDD" w:rsidR="00BD44C2" w:rsidRPr="00862735" w:rsidRDefault="00BD44C2" w:rsidP="00BD44C2">
            <w:pPr>
              <w:spacing w:line="276" w:lineRule="auto"/>
              <w:jc w:val="center"/>
              <w:rPr>
                <w:noProof/>
              </w:rPr>
            </w:pPr>
            <w:r w:rsidRPr="000F3451">
              <w:rPr>
                <w:noProof/>
              </w:rPr>
              <w:t>0,5045</w:t>
            </w:r>
          </w:p>
        </w:tc>
        <w:tc>
          <w:tcPr>
            <w:tcW w:w="602" w:type="dxa"/>
            <w:vAlign w:val="center"/>
          </w:tcPr>
          <w:p w14:paraId="4EA63A80" w14:textId="77B9A145" w:rsidR="00BD44C2" w:rsidRPr="00862735" w:rsidRDefault="00BD44C2" w:rsidP="00BD44C2">
            <w:pPr>
              <w:spacing w:line="276" w:lineRule="auto"/>
              <w:jc w:val="center"/>
              <w:rPr>
                <w:noProof/>
              </w:rPr>
            </w:pPr>
            <w:r w:rsidRPr="000F3451">
              <w:rPr>
                <w:noProof/>
              </w:rPr>
              <w:t>0,0021</w:t>
            </w:r>
          </w:p>
        </w:tc>
        <w:tc>
          <w:tcPr>
            <w:tcW w:w="602" w:type="dxa"/>
            <w:vAlign w:val="center"/>
          </w:tcPr>
          <w:p w14:paraId="5A1F2953" w14:textId="276CDA0A" w:rsidR="00BD44C2" w:rsidRPr="00862735" w:rsidRDefault="00BD44C2" w:rsidP="00BD44C2">
            <w:pPr>
              <w:spacing w:line="276" w:lineRule="auto"/>
              <w:jc w:val="center"/>
              <w:rPr>
                <w:noProof/>
              </w:rPr>
            </w:pPr>
            <w:r w:rsidRPr="000F3451">
              <w:rPr>
                <w:noProof/>
              </w:rPr>
              <w:t>1</w:t>
            </w:r>
          </w:p>
        </w:tc>
      </w:tr>
      <w:tr w:rsidR="00BD44C2" w:rsidRPr="00862735" w14:paraId="06896462" w14:textId="77777777" w:rsidTr="00F92ABD">
        <w:trPr>
          <w:trHeight w:val="340"/>
        </w:trPr>
        <w:tc>
          <w:tcPr>
            <w:tcW w:w="601" w:type="dxa"/>
            <w:vAlign w:val="center"/>
          </w:tcPr>
          <w:p w14:paraId="0F9E3051" w14:textId="77777777" w:rsidR="00BD44C2" w:rsidRPr="00862735" w:rsidRDefault="00BD44C2" w:rsidP="00BD44C2">
            <w:pPr>
              <w:spacing w:line="276" w:lineRule="auto"/>
              <w:jc w:val="center"/>
              <w:rPr>
                <w:noProof/>
              </w:rPr>
            </w:pPr>
            <w:r w:rsidRPr="00862735">
              <w:rPr>
                <w:noProof/>
              </w:rPr>
              <w:t>A05</w:t>
            </w:r>
          </w:p>
        </w:tc>
        <w:tc>
          <w:tcPr>
            <w:tcW w:w="602" w:type="dxa"/>
            <w:vAlign w:val="center"/>
          </w:tcPr>
          <w:p w14:paraId="035CF266" w14:textId="15F582C8" w:rsidR="00BD44C2" w:rsidRPr="00862735" w:rsidRDefault="00BD44C2" w:rsidP="00BD44C2">
            <w:pPr>
              <w:spacing w:line="276" w:lineRule="auto"/>
              <w:jc w:val="center"/>
              <w:rPr>
                <w:noProof/>
              </w:rPr>
            </w:pPr>
            <w:r w:rsidRPr="000F3451">
              <w:rPr>
                <w:noProof/>
              </w:rPr>
              <w:t>0</w:t>
            </w:r>
          </w:p>
        </w:tc>
        <w:tc>
          <w:tcPr>
            <w:tcW w:w="602" w:type="dxa"/>
            <w:vAlign w:val="center"/>
          </w:tcPr>
          <w:p w14:paraId="1FCBEABB" w14:textId="06A701A2" w:rsidR="00BD44C2" w:rsidRPr="00862735" w:rsidRDefault="00BD44C2" w:rsidP="00BD44C2">
            <w:pPr>
              <w:spacing w:line="276" w:lineRule="auto"/>
              <w:jc w:val="center"/>
              <w:rPr>
                <w:noProof/>
              </w:rPr>
            </w:pPr>
            <w:r w:rsidRPr="000F3451">
              <w:rPr>
                <w:noProof/>
              </w:rPr>
              <w:t>0,1163</w:t>
            </w:r>
          </w:p>
        </w:tc>
        <w:tc>
          <w:tcPr>
            <w:tcW w:w="602" w:type="dxa"/>
            <w:vAlign w:val="center"/>
          </w:tcPr>
          <w:p w14:paraId="6CF8B9D5" w14:textId="4FF6688F" w:rsidR="00BD44C2" w:rsidRPr="00862735" w:rsidRDefault="00BD44C2" w:rsidP="00BD44C2">
            <w:pPr>
              <w:spacing w:line="276" w:lineRule="auto"/>
              <w:jc w:val="center"/>
              <w:rPr>
                <w:noProof/>
              </w:rPr>
            </w:pPr>
            <w:r w:rsidRPr="000F3451">
              <w:rPr>
                <w:noProof/>
              </w:rPr>
              <w:t>0,6078</w:t>
            </w:r>
          </w:p>
        </w:tc>
        <w:tc>
          <w:tcPr>
            <w:tcW w:w="602" w:type="dxa"/>
            <w:vAlign w:val="center"/>
          </w:tcPr>
          <w:p w14:paraId="1CFE1F89" w14:textId="3B162571" w:rsidR="00BD44C2" w:rsidRPr="00862735" w:rsidRDefault="00BD44C2" w:rsidP="00BD44C2">
            <w:pPr>
              <w:spacing w:line="276" w:lineRule="auto"/>
              <w:jc w:val="center"/>
              <w:rPr>
                <w:noProof/>
              </w:rPr>
            </w:pPr>
            <w:r w:rsidRPr="000F3451">
              <w:rPr>
                <w:noProof/>
              </w:rPr>
              <w:t>0,9936</w:t>
            </w:r>
          </w:p>
        </w:tc>
        <w:tc>
          <w:tcPr>
            <w:tcW w:w="602" w:type="dxa"/>
            <w:vAlign w:val="center"/>
          </w:tcPr>
          <w:p w14:paraId="5C0C87AF" w14:textId="5BA744AE" w:rsidR="00BD44C2" w:rsidRPr="00862735" w:rsidRDefault="00BD44C2" w:rsidP="00BD44C2">
            <w:pPr>
              <w:spacing w:line="276" w:lineRule="auto"/>
              <w:jc w:val="center"/>
              <w:rPr>
                <w:noProof/>
              </w:rPr>
            </w:pPr>
            <w:r w:rsidRPr="000F3451">
              <w:rPr>
                <w:noProof/>
              </w:rPr>
              <w:t>0,9279</w:t>
            </w:r>
          </w:p>
        </w:tc>
        <w:tc>
          <w:tcPr>
            <w:tcW w:w="602" w:type="dxa"/>
            <w:vAlign w:val="center"/>
          </w:tcPr>
          <w:p w14:paraId="67BE3843" w14:textId="3B029EE1" w:rsidR="00BD44C2" w:rsidRPr="00862735" w:rsidRDefault="00BD44C2" w:rsidP="00BD44C2">
            <w:pPr>
              <w:spacing w:line="276" w:lineRule="auto"/>
              <w:jc w:val="center"/>
              <w:rPr>
                <w:noProof/>
              </w:rPr>
            </w:pPr>
            <w:r w:rsidRPr="000F3451">
              <w:rPr>
                <w:noProof/>
              </w:rPr>
              <w:t>0,432</w:t>
            </w:r>
          </w:p>
        </w:tc>
        <w:tc>
          <w:tcPr>
            <w:tcW w:w="602" w:type="dxa"/>
            <w:vAlign w:val="center"/>
          </w:tcPr>
          <w:p w14:paraId="07814D91" w14:textId="6E95E524" w:rsidR="00BD44C2" w:rsidRPr="00862735" w:rsidRDefault="00BD44C2" w:rsidP="00BD44C2">
            <w:pPr>
              <w:spacing w:line="276" w:lineRule="auto"/>
              <w:jc w:val="center"/>
              <w:rPr>
                <w:noProof/>
              </w:rPr>
            </w:pPr>
            <w:r w:rsidRPr="000F3451">
              <w:rPr>
                <w:noProof/>
              </w:rPr>
              <w:t>1</w:t>
            </w:r>
          </w:p>
        </w:tc>
      </w:tr>
      <w:tr w:rsidR="00BD44C2" w:rsidRPr="00862735" w14:paraId="6DA4C19A" w14:textId="77777777" w:rsidTr="00F92ABD">
        <w:trPr>
          <w:trHeight w:val="340"/>
        </w:trPr>
        <w:tc>
          <w:tcPr>
            <w:tcW w:w="601" w:type="dxa"/>
            <w:vAlign w:val="center"/>
          </w:tcPr>
          <w:p w14:paraId="5FDCB9A0" w14:textId="77777777" w:rsidR="00BD44C2" w:rsidRPr="00862735" w:rsidRDefault="00BD44C2" w:rsidP="00BD44C2">
            <w:pPr>
              <w:spacing w:line="276" w:lineRule="auto"/>
              <w:jc w:val="center"/>
              <w:rPr>
                <w:noProof/>
              </w:rPr>
            </w:pPr>
            <w:r w:rsidRPr="00862735">
              <w:rPr>
                <w:noProof/>
              </w:rPr>
              <w:t>A06</w:t>
            </w:r>
          </w:p>
        </w:tc>
        <w:tc>
          <w:tcPr>
            <w:tcW w:w="602" w:type="dxa"/>
            <w:vAlign w:val="center"/>
          </w:tcPr>
          <w:p w14:paraId="2E901FDC" w14:textId="07849A41" w:rsidR="00BD44C2" w:rsidRPr="00862735" w:rsidRDefault="00BD44C2" w:rsidP="00BD44C2">
            <w:pPr>
              <w:spacing w:line="276" w:lineRule="auto"/>
              <w:jc w:val="center"/>
              <w:rPr>
                <w:noProof/>
              </w:rPr>
            </w:pPr>
            <w:r w:rsidRPr="000F3451">
              <w:rPr>
                <w:noProof/>
              </w:rPr>
              <w:t>0</w:t>
            </w:r>
          </w:p>
        </w:tc>
        <w:tc>
          <w:tcPr>
            <w:tcW w:w="602" w:type="dxa"/>
            <w:vAlign w:val="center"/>
          </w:tcPr>
          <w:p w14:paraId="6A2315E2" w14:textId="051E72FA" w:rsidR="00BD44C2" w:rsidRPr="00862735" w:rsidRDefault="00BD44C2" w:rsidP="00BD44C2">
            <w:pPr>
              <w:spacing w:line="276" w:lineRule="auto"/>
              <w:jc w:val="center"/>
              <w:rPr>
                <w:noProof/>
              </w:rPr>
            </w:pPr>
            <w:r w:rsidRPr="000F3451">
              <w:rPr>
                <w:noProof/>
              </w:rPr>
              <w:t>0,2509</w:t>
            </w:r>
          </w:p>
        </w:tc>
        <w:tc>
          <w:tcPr>
            <w:tcW w:w="602" w:type="dxa"/>
            <w:vAlign w:val="center"/>
          </w:tcPr>
          <w:p w14:paraId="5F0B6C92" w14:textId="7C2D9F9B" w:rsidR="00BD44C2" w:rsidRPr="00862735" w:rsidRDefault="00BD44C2" w:rsidP="00BD44C2">
            <w:pPr>
              <w:spacing w:line="276" w:lineRule="auto"/>
              <w:jc w:val="center"/>
              <w:rPr>
                <w:noProof/>
              </w:rPr>
            </w:pPr>
            <w:r w:rsidRPr="000F3451">
              <w:rPr>
                <w:noProof/>
              </w:rPr>
              <w:t>1</w:t>
            </w:r>
          </w:p>
        </w:tc>
        <w:tc>
          <w:tcPr>
            <w:tcW w:w="602" w:type="dxa"/>
            <w:vAlign w:val="center"/>
          </w:tcPr>
          <w:p w14:paraId="54510557" w14:textId="7D5105C0" w:rsidR="00BD44C2" w:rsidRPr="00862735" w:rsidRDefault="00BD44C2" w:rsidP="00BD44C2">
            <w:pPr>
              <w:spacing w:line="276" w:lineRule="auto"/>
              <w:jc w:val="center"/>
              <w:rPr>
                <w:noProof/>
              </w:rPr>
            </w:pPr>
            <w:r w:rsidRPr="000F3451">
              <w:rPr>
                <w:noProof/>
              </w:rPr>
              <w:t>0,9049</w:t>
            </w:r>
          </w:p>
        </w:tc>
        <w:tc>
          <w:tcPr>
            <w:tcW w:w="602" w:type="dxa"/>
            <w:vAlign w:val="center"/>
          </w:tcPr>
          <w:p w14:paraId="4346AE73" w14:textId="28568E1D" w:rsidR="00BD44C2" w:rsidRPr="00862735" w:rsidRDefault="00BD44C2" w:rsidP="00BD44C2">
            <w:pPr>
              <w:spacing w:line="276" w:lineRule="auto"/>
              <w:jc w:val="center"/>
              <w:rPr>
                <w:noProof/>
              </w:rPr>
            </w:pPr>
            <w:r w:rsidRPr="000F3451">
              <w:rPr>
                <w:noProof/>
              </w:rPr>
              <w:t>0,4505</w:t>
            </w:r>
          </w:p>
        </w:tc>
        <w:tc>
          <w:tcPr>
            <w:tcW w:w="602" w:type="dxa"/>
            <w:vAlign w:val="center"/>
          </w:tcPr>
          <w:p w14:paraId="099F5570" w14:textId="1B96AFA7" w:rsidR="00BD44C2" w:rsidRPr="00862735" w:rsidRDefault="00BD44C2" w:rsidP="00BD44C2">
            <w:pPr>
              <w:spacing w:line="276" w:lineRule="auto"/>
              <w:jc w:val="center"/>
              <w:rPr>
                <w:noProof/>
              </w:rPr>
            </w:pPr>
            <w:r w:rsidRPr="000F3451">
              <w:rPr>
                <w:noProof/>
              </w:rPr>
              <w:t>0,0777</w:t>
            </w:r>
          </w:p>
        </w:tc>
        <w:tc>
          <w:tcPr>
            <w:tcW w:w="602" w:type="dxa"/>
            <w:vAlign w:val="center"/>
          </w:tcPr>
          <w:p w14:paraId="409D4D21" w14:textId="7EDD4739" w:rsidR="00BD44C2" w:rsidRPr="00862735" w:rsidRDefault="00BD44C2" w:rsidP="00BD44C2">
            <w:pPr>
              <w:spacing w:line="276" w:lineRule="auto"/>
              <w:jc w:val="center"/>
              <w:rPr>
                <w:noProof/>
              </w:rPr>
            </w:pPr>
            <w:r w:rsidRPr="000F3451">
              <w:rPr>
                <w:noProof/>
              </w:rPr>
              <w:t>1</w:t>
            </w:r>
          </w:p>
        </w:tc>
      </w:tr>
      <w:tr w:rsidR="00BD44C2" w:rsidRPr="00862735" w14:paraId="28AA3453" w14:textId="77777777" w:rsidTr="00F92ABD">
        <w:trPr>
          <w:trHeight w:val="340"/>
        </w:trPr>
        <w:tc>
          <w:tcPr>
            <w:tcW w:w="601" w:type="dxa"/>
            <w:vAlign w:val="center"/>
          </w:tcPr>
          <w:p w14:paraId="64A4303F" w14:textId="77777777" w:rsidR="00BD44C2" w:rsidRPr="00862735" w:rsidRDefault="00BD44C2" w:rsidP="00BD44C2">
            <w:pPr>
              <w:spacing w:line="276" w:lineRule="auto"/>
              <w:jc w:val="center"/>
              <w:rPr>
                <w:noProof/>
              </w:rPr>
            </w:pPr>
            <w:r w:rsidRPr="00862735">
              <w:rPr>
                <w:noProof/>
              </w:rPr>
              <w:t>A07</w:t>
            </w:r>
          </w:p>
        </w:tc>
        <w:tc>
          <w:tcPr>
            <w:tcW w:w="602" w:type="dxa"/>
            <w:vAlign w:val="center"/>
          </w:tcPr>
          <w:p w14:paraId="51181AE4" w14:textId="0A024055" w:rsidR="00BD44C2" w:rsidRPr="00862735" w:rsidRDefault="00BD44C2" w:rsidP="00BD44C2">
            <w:pPr>
              <w:spacing w:line="276" w:lineRule="auto"/>
              <w:jc w:val="center"/>
              <w:rPr>
                <w:noProof/>
              </w:rPr>
            </w:pPr>
            <w:r w:rsidRPr="000F3451">
              <w:rPr>
                <w:noProof/>
              </w:rPr>
              <w:t>0,6667</w:t>
            </w:r>
          </w:p>
        </w:tc>
        <w:tc>
          <w:tcPr>
            <w:tcW w:w="602" w:type="dxa"/>
            <w:vAlign w:val="center"/>
          </w:tcPr>
          <w:p w14:paraId="24CC88CD" w14:textId="136AC2A4" w:rsidR="00BD44C2" w:rsidRPr="00862735" w:rsidRDefault="00BD44C2" w:rsidP="00BD44C2">
            <w:pPr>
              <w:spacing w:line="276" w:lineRule="auto"/>
              <w:jc w:val="center"/>
              <w:rPr>
                <w:noProof/>
              </w:rPr>
            </w:pPr>
            <w:r w:rsidRPr="000F3451">
              <w:rPr>
                <w:noProof/>
              </w:rPr>
              <w:t>0,2069</w:t>
            </w:r>
          </w:p>
        </w:tc>
        <w:tc>
          <w:tcPr>
            <w:tcW w:w="602" w:type="dxa"/>
            <w:vAlign w:val="center"/>
          </w:tcPr>
          <w:p w14:paraId="55A8F07F" w14:textId="01B9C52E" w:rsidR="00BD44C2" w:rsidRPr="00862735" w:rsidRDefault="00BD44C2" w:rsidP="00BD44C2">
            <w:pPr>
              <w:spacing w:line="276" w:lineRule="auto"/>
              <w:jc w:val="center"/>
              <w:rPr>
                <w:noProof/>
              </w:rPr>
            </w:pPr>
            <w:r w:rsidRPr="000F3451">
              <w:rPr>
                <w:noProof/>
              </w:rPr>
              <w:t>0,1176</w:t>
            </w:r>
          </w:p>
        </w:tc>
        <w:tc>
          <w:tcPr>
            <w:tcW w:w="602" w:type="dxa"/>
            <w:vAlign w:val="center"/>
          </w:tcPr>
          <w:p w14:paraId="4D1F11AD" w14:textId="4ECE20A5" w:rsidR="00BD44C2" w:rsidRPr="00862735" w:rsidRDefault="00BD44C2" w:rsidP="00BD44C2">
            <w:pPr>
              <w:spacing w:line="276" w:lineRule="auto"/>
              <w:jc w:val="center"/>
              <w:rPr>
                <w:noProof/>
              </w:rPr>
            </w:pPr>
            <w:r w:rsidRPr="000F3451">
              <w:rPr>
                <w:noProof/>
              </w:rPr>
              <w:t>0,9946</w:t>
            </w:r>
          </w:p>
        </w:tc>
        <w:tc>
          <w:tcPr>
            <w:tcW w:w="602" w:type="dxa"/>
            <w:vAlign w:val="center"/>
          </w:tcPr>
          <w:p w14:paraId="3BF5F603" w14:textId="54C736DB" w:rsidR="00BD44C2" w:rsidRPr="00862735" w:rsidRDefault="00BD44C2" w:rsidP="00BD44C2">
            <w:pPr>
              <w:spacing w:line="276" w:lineRule="auto"/>
              <w:jc w:val="center"/>
              <w:rPr>
                <w:noProof/>
              </w:rPr>
            </w:pPr>
            <w:r w:rsidRPr="000F3451">
              <w:rPr>
                <w:noProof/>
              </w:rPr>
              <w:t>1</w:t>
            </w:r>
          </w:p>
        </w:tc>
        <w:tc>
          <w:tcPr>
            <w:tcW w:w="602" w:type="dxa"/>
            <w:vAlign w:val="center"/>
          </w:tcPr>
          <w:p w14:paraId="65EB9499" w14:textId="79904307" w:rsidR="00BD44C2" w:rsidRPr="00862735" w:rsidRDefault="00BD44C2" w:rsidP="00BD44C2">
            <w:pPr>
              <w:spacing w:line="276" w:lineRule="auto"/>
              <w:jc w:val="center"/>
              <w:rPr>
                <w:noProof/>
              </w:rPr>
            </w:pPr>
            <w:r w:rsidRPr="000F3451">
              <w:rPr>
                <w:noProof/>
              </w:rPr>
              <w:t>0,6362</w:t>
            </w:r>
          </w:p>
        </w:tc>
        <w:tc>
          <w:tcPr>
            <w:tcW w:w="602" w:type="dxa"/>
            <w:vAlign w:val="center"/>
          </w:tcPr>
          <w:p w14:paraId="19B0A4AD" w14:textId="2E684AB8" w:rsidR="00BD44C2" w:rsidRPr="00862735" w:rsidRDefault="00BD44C2" w:rsidP="00BD44C2">
            <w:pPr>
              <w:spacing w:line="276" w:lineRule="auto"/>
              <w:jc w:val="center"/>
              <w:rPr>
                <w:noProof/>
              </w:rPr>
            </w:pPr>
            <w:r w:rsidRPr="000F3451">
              <w:rPr>
                <w:noProof/>
              </w:rPr>
              <w:t>1</w:t>
            </w:r>
          </w:p>
        </w:tc>
      </w:tr>
      <w:tr w:rsidR="00BD44C2" w:rsidRPr="00862735" w14:paraId="006589E2" w14:textId="77777777" w:rsidTr="00F92ABD">
        <w:trPr>
          <w:trHeight w:val="340"/>
        </w:trPr>
        <w:tc>
          <w:tcPr>
            <w:tcW w:w="601" w:type="dxa"/>
            <w:vAlign w:val="center"/>
          </w:tcPr>
          <w:p w14:paraId="24A625D4" w14:textId="77777777" w:rsidR="00BD44C2" w:rsidRPr="00862735" w:rsidRDefault="00BD44C2" w:rsidP="00BD44C2">
            <w:pPr>
              <w:spacing w:line="276" w:lineRule="auto"/>
              <w:jc w:val="center"/>
              <w:rPr>
                <w:noProof/>
              </w:rPr>
            </w:pPr>
            <w:r w:rsidRPr="00862735">
              <w:rPr>
                <w:noProof/>
              </w:rPr>
              <w:t>A08</w:t>
            </w:r>
          </w:p>
        </w:tc>
        <w:tc>
          <w:tcPr>
            <w:tcW w:w="602" w:type="dxa"/>
            <w:vAlign w:val="center"/>
          </w:tcPr>
          <w:p w14:paraId="1ECA1939" w14:textId="72075353" w:rsidR="00BD44C2" w:rsidRPr="00862735" w:rsidRDefault="00BD44C2" w:rsidP="00BD44C2">
            <w:pPr>
              <w:spacing w:line="276" w:lineRule="auto"/>
              <w:jc w:val="center"/>
              <w:rPr>
                <w:noProof/>
              </w:rPr>
            </w:pPr>
            <w:r w:rsidRPr="000F3451">
              <w:rPr>
                <w:noProof/>
              </w:rPr>
              <w:t>0,6667</w:t>
            </w:r>
          </w:p>
        </w:tc>
        <w:tc>
          <w:tcPr>
            <w:tcW w:w="602" w:type="dxa"/>
            <w:vAlign w:val="center"/>
          </w:tcPr>
          <w:p w14:paraId="4A366B76" w14:textId="1E14993B" w:rsidR="00BD44C2" w:rsidRPr="00862735" w:rsidRDefault="00BD44C2" w:rsidP="00BD44C2">
            <w:pPr>
              <w:spacing w:line="276" w:lineRule="auto"/>
              <w:jc w:val="center"/>
              <w:rPr>
                <w:noProof/>
              </w:rPr>
            </w:pPr>
            <w:r w:rsidRPr="000F3451">
              <w:rPr>
                <w:noProof/>
              </w:rPr>
              <w:t>0,1135</w:t>
            </w:r>
          </w:p>
        </w:tc>
        <w:tc>
          <w:tcPr>
            <w:tcW w:w="602" w:type="dxa"/>
            <w:vAlign w:val="center"/>
          </w:tcPr>
          <w:p w14:paraId="24C559D9" w14:textId="17472C80" w:rsidR="00BD44C2" w:rsidRPr="00862735" w:rsidRDefault="00BD44C2" w:rsidP="00BD44C2">
            <w:pPr>
              <w:spacing w:line="276" w:lineRule="auto"/>
              <w:jc w:val="center"/>
              <w:rPr>
                <w:noProof/>
              </w:rPr>
            </w:pPr>
            <w:r w:rsidRPr="000F3451">
              <w:rPr>
                <w:noProof/>
              </w:rPr>
              <w:t>0,4118</w:t>
            </w:r>
          </w:p>
        </w:tc>
        <w:tc>
          <w:tcPr>
            <w:tcW w:w="602" w:type="dxa"/>
            <w:vAlign w:val="center"/>
          </w:tcPr>
          <w:p w14:paraId="4214945A" w14:textId="2082E998" w:rsidR="00BD44C2" w:rsidRPr="00862735" w:rsidRDefault="00BD44C2" w:rsidP="00BD44C2">
            <w:pPr>
              <w:spacing w:line="276" w:lineRule="auto"/>
              <w:jc w:val="center"/>
              <w:rPr>
                <w:noProof/>
              </w:rPr>
            </w:pPr>
            <w:r w:rsidRPr="000F3451">
              <w:rPr>
                <w:noProof/>
              </w:rPr>
              <w:t>1</w:t>
            </w:r>
          </w:p>
        </w:tc>
        <w:tc>
          <w:tcPr>
            <w:tcW w:w="602" w:type="dxa"/>
            <w:vAlign w:val="center"/>
          </w:tcPr>
          <w:p w14:paraId="2A8C1537" w14:textId="59481D72" w:rsidR="00BD44C2" w:rsidRPr="00862735" w:rsidRDefault="00BD44C2" w:rsidP="00BD44C2">
            <w:pPr>
              <w:spacing w:line="276" w:lineRule="auto"/>
              <w:jc w:val="center"/>
              <w:rPr>
                <w:noProof/>
              </w:rPr>
            </w:pPr>
            <w:r w:rsidRPr="000F3451">
              <w:rPr>
                <w:noProof/>
              </w:rPr>
              <w:t>0,8198</w:t>
            </w:r>
          </w:p>
        </w:tc>
        <w:tc>
          <w:tcPr>
            <w:tcW w:w="602" w:type="dxa"/>
            <w:vAlign w:val="center"/>
          </w:tcPr>
          <w:p w14:paraId="5B16B49F" w14:textId="3E9E8537" w:rsidR="00BD44C2" w:rsidRPr="00862735" w:rsidRDefault="00BD44C2" w:rsidP="00BD44C2">
            <w:pPr>
              <w:spacing w:line="276" w:lineRule="auto"/>
              <w:jc w:val="center"/>
              <w:rPr>
                <w:noProof/>
              </w:rPr>
            </w:pPr>
            <w:r w:rsidRPr="000F3451">
              <w:rPr>
                <w:noProof/>
              </w:rPr>
              <w:t>1</w:t>
            </w:r>
          </w:p>
        </w:tc>
        <w:tc>
          <w:tcPr>
            <w:tcW w:w="602" w:type="dxa"/>
            <w:vAlign w:val="center"/>
          </w:tcPr>
          <w:p w14:paraId="111C2935" w14:textId="626970E9" w:rsidR="00BD44C2" w:rsidRPr="00862735" w:rsidRDefault="00BD44C2" w:rsidP="00BD44C2">
            <w:pPr>
              <w:spacing w:line="276" w:lineRule="auto"/>
              <w:jc w:val="center"/>
              <w:rPr>
                <w:noProof/>
              </w:rPr>
            </w:pPr>
            <w:r w:rsidRPr="000F3451">
              <w:rPr>
                <w:noProof/>
              </w:rPr>
              <w:t>0</w:t>
            </w:r>
          </w:p>
        </w:tc>
      </w:tr>
    </w:tbl>
    <w:p w14:paraId="2B460467" w14:textId="77777777" w:rsidR="00E60CFA" w:rsidRPr="00862735" w:rsidRDefault="00E60CFA" w:rsidP="00E60CFA">
      <w:pPr>
        <w:jc w:val="both"/>
        <w:rPr>
          <w:noProof/>
        </w:rPr>
      </w:pPr>
    </w:p>
    <w:p w14:paraId="2B5B4535" w14:textId="27CC0EE1" w:rsidR="00216D03" w:rsidRPr="00862735" w:rsidRDefault="00216D03" w:rsidP="00574290">
      <w:pPr>
        <w:pStyle w:val="ListParagraph"/>
        <w:numPr>
          <w:ilvl w:val="0"/>
          <w:numId w:val="6"/>
        </w:numPr>
        <w:ind w:left="284" w:hanging="284"/>
        <w:rPr>
          <w:noProof/>
        </w:rPr>
      </w:pPr>
      <w:r w:rsidRPr="00862735">
        <w:rPr>
          <w:noProof/>
        </w:rPr>
        <w:t>Menghitung Normalisasi Bobot (F*)</w:t>
      </w:r>
    </w:p>
    <w:p w14:paraId="255DFDC6" w14:textId="3D6A4949" w:rsidR="00D2453A" w:rsidRPr="00C7492B" w:rsidRDefault="00EB066E" w:rsidP="00C7492B">
      <w:pPr>
        <w:spacing w:after="240"/>
        <w:ind w:firstLine="284"/>
        <w:jc w:val="both"/>
        <w:rPr>
          <w:rFonts w:eastAsiaTheme="minorEastAsia"/>
          <w:noProof/>
          <w:szCs w:val="24"/>
          <w:lang w:val="en-US"/>
        </w:rPr>
      </w:pPr>
      <w:r w:rsidRPr="00862735">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862735">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862735">
        <w:rPr>
          <w:rFonts w:eastAsiaTheme="minorEastAsia"/>
          <w:noProof/>
          <w:szCs w:val="24"/>
        </w:rPr>
        <w:t xml:space="preserve">) yang telah ditentukan dengan </w:t>
      </w:r>
      <w:r w:rsidR="00C7492B">
        <w:rPr>
          <w:rFonts w:eastAsiaTheme="minorEastAsia"/>
          <w:noProof/>
          <w:szCs w:val="24"/>
          <w:lang w:val="en-US"/>
        </w:rPr>
        <w:t>R</w:t>
      </w:r>
      <w:r w:rsidR="00C7492B">
        <w:rPr>
          <w:rFonts w:eastAsiaTheme="minorEastAsia"/>
          <w:noProof/>
          <w:szCs w:val="24"/>
        </w:rPr>
        <w:t>umus</w:t>
      </w:r>
      <w:r w:rsidR="00C7492B">
        <w:rPr>
          <w:rFonts w:eastAsiaTheme="minorEastAsia"/>
          <w:noProof/>
          <w:szCs w:val="24"/>
          <w:lang w:val="en-US"/>
        </w:rPr>
        <w:t xml:space="preserve"> 8. </w:t>
      </w:r>
      <w:r w:rsidRPr="00862735">
        <w:rPr>
          <w:noProof/>
          <w:szCs w:val="24"/>
        </w:rPr>
        <w:t xml:space="preserve">Hasil perhitungan normalisasi bobot ditunjukkan pada </w:t>
      </w:r>
      <w:r w:rsidR="00565BAB" w:rsidRPr="00862735">
        <w:rPr>
          <w:noProof/>
          <w:szCs w:val="24"/>
        </w:rPr>
        <w:t>T</w:t>
      </w:r>
      <w:r w:rsidRPr="00862735">
        <w:rPr>
          <w:noProof/>
          <w:szCs w:val="24"/>
        </w:rPr>
        <w:t>abel</w:t>
      </w:r>
      <w:r w:rsidR="00565BAB" w:rsidRPr="00862735">
        <w:rPr>
          <w:noProof/>
          <w:szCs w:val="24"/>
        </w:rPr>
        <w:t xml:space="preserve"> VI.</w:t>
      </w:r>
    </w:p>
    <w:p w14:paraId="26284F96" w14:textId="0333D036" w:rsidR="009A4992" w:rsidRPr="00862735" w:rsidRDefault="009A4992" w:rsidP="00D6332D">
      <w:pPr>
        <w:pStyle w:val="Caption"/>
        <w:spacing w:after="0"/>
        <w:jc w:val="center"/>
        <w:rPr>
          <w:noProof/>
        </w:rPr>
      </w:pPr>
      <w:r w:rsidRPr="00862735">
        <w:rPr>
          <w:noProof/>
        </w:rPr>
        <w:lastRenderedPageBreak/>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590FED">
        <w:rPr>
          <w:noProof/>
        </w:rPr>
        <w:t>VI</w:t>
      </w:r>
      <w:r w:rsidRPr="00862735">
        <w:rPr>
          <w:noProof/>
        </w:rPr>
        <w:fldChar w:fldCharType="end"/>
      </w:r>
    </w:p>
    <w:p w14:paraId="12C9578F" w14:textId="1C43DD21" w:rsidR="0091754B" w:rsidRPr="00862735" w:rsidRDefault="004F1595" w:rsidP="0091754B">
      <w:pPr>
        <w:jc w:val="center"/>
        <w:rPr>
          <w:noProof/>
        </w:rPr>
      </w:pPr>
      <w:r w:rsidRPr="00862735">
        <w:rPr>
          <w:noProof/>
        </w:rPr>
        <w:t>HASIL PERHITUNGAN NORMALISASI BOBOT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862735" w14:paraId="15EDEC25" w14:textId="77777777" w:rsidTr="00EB066E">
        <w:trPr>
          <w:trHeight w:val="454"/>
        </w:trPr>
        <w:tc>
          <w:tcPr>
            <w:tcW w:w="562" w:type="dxa"/>
            <w:vAlign w:val="center"/>
          </w:tcPr>
          <w:p w14:paraId="6D620DF2" w14:textId="77777777" w:rsidR="00EB066E" w:rsidRPr="00862735" w:rsidRDefault="00EB066E" w:rsidP="002A7C30">
            <w:pPr>
              <w:spacing w:line="276" w:lineRule="auto"/>
              <w:jc w:val="center"/>
              <w:rPr>
                <w:noProof/>
              </w:rPr>
            </w:pPr>
            <w:r w:rsidRPr="00862735">
              <w:rPr>
                <w:noProof/>
              </w:rPr>
              <w:t>Kode</w:t>
            </w:r>
          </w:p>
          <w:p w14:paraId="63A828C4" w14:textId="385BC85B" w:rsidR="003831DD" w:rsidRPr="00862735" w:rsidRDefault="003831DD" w:rsidP="002A7C30">
            <w:pPr>
              <w:spacing w:line="276" w:lineRule="auto"/>
              <w:jc w:val="center"/>
              <w:rPr>
                <w:noProof/>
              </w:rPr>
            </w:pPr>
            <w:r w:rsidRPr="00862735">
              <w:rPr>
                <w:noProof/>
              </w:rPr>
              <w:t>Alt</w:t>
            </w:r>
          </w:p>
        </w:tc>
        <w:tc>
          <w:tcPr>
            <w:tcW w:w="607" w:type="dxa"/>
            <w:vAlign w:val="center"/>
          </w:tcPr>
          <w:p w14:paraId="76F44215" w14:textId="77777777" w:rsidR="00EB066E" w:rsidRPr="00862735" w:rsidRDefault="00EB066E" w:rsidP="002A7C30">
            <w:pPr>
              <w:spacing w:line="276" w:lineRule="auto"/>
              <w:jc w:val="center"/>
              <w:rPr>
                <w:noProof/>
              </w:rPr>
            </w:pPr>
            <w:r w:rsidRPr="00862735">
              <w:rPr>
                <w:noProof/>
              </w:rPr>
              <w:t>K1</w:t>
            </w:r>
          </w:p>
        </w:tc>
        <w:tc>
          <w:tcPr>
            <w:tcW w:w="608" w:type="dxa"/>
            <w:vAlign w:val="center"/>
          </w:tcPr>
          <w:p w14:paraId="13981A97" w14:textId="77777777" w:rsidR="00EB066E" w:rsidRPr="00862735" w:rsidRDefault="00EB066E" w:rsidP="002A7C30">
            <w:pPr>
              <w:spacing w:line="276" w:lineRule="auto"/>
              <w:jc w:val="center"/>
              <w:rPr>
                <w:noProof/>
              </w:rPr>
            </w:pPr>
            <w:r w:rsidRPr="00862735">
              <w:rPr>
                <w:noProof/>
              </w:rPr>
              <w:t>K2</w:t>
            </w:r>
          </w:p>
        </w:tc>
        <w:tc>
          <w:tcPr>
            <w:tcW w:w="607" w:type="dxa"/>
            <w:vAlign w:val="center"/>
          </w:tcPr>
          <w:p w14:paraId="4D40C92E" w14:textId="77777777" w:rsidR="00EB066E" w:rsidRPr="00862735" w:rsidRDefault="00EB066E" w:rsidP="002A7C30">
            <w:pPr>
              <w:spacing w:line="276" w:lineRule="auto"/>
              <w:jc w:val="center"/>
              <w:rPr>
                <w:noProof/>
              </w:rPr>
            </w:pPr>
            <w:r w:rsidRPr="00862735">
              <w:rPr>
                <w:noProof/>
              </w:rPr>
              <w:t>K3</w:t>
            </w:r>
          </w:p>
        </w:tc>
        <w:tc>
          <w:tcPr>
            <w:tcW w:w="608" w:type="dxa"/>
            <w:vAlign w:val="center"/>
          </w:tcPr>
          <w:p w14:paraId="4972B7A3" w14:textId="77777777" w:rsidR="00EB066E" w:rsidRPr="00862735" w:rsidRDefault="00EB066E" w:rsidP="002A7C30">
            <w:pPr>
              <w:spacing w:line="276" w:lineRule="auto"/>
              <w:jc w:val="center"/>
              <w:rPr>
                <w:noProof/>
              </w:rPr>
            </w:pPr>
            <w:r w:rsidRPr="00862735">
              <w:rPr>
                <w:noProof/>
              </w:rPr>
              <w:t>K4</w:t>
            </w:r>
          </w:p>
        </w:tc>
        <w:tc>
          <w:tcPr>
            <w:tcW w:w="607" w:type="dxa"/>
            <w:vAlign w:val="center"/>
          </w:tcPr>
          <w:p w14:paraId="50FBBE75" w14:textId="77777777" w:rsidR="00EB066E" w:rsidRPr="00862735" w:rsidRDefault="00EB066E" w:rsidP="002A7C30">
            <w:pPr>
              <w:spacing w:line="276" w:lineRule="auto"/>
              <w:jc w:val="center"/>
              <w:rPr>
                <w:noProof/>
              </w:rPr>
            </w:pPr>
            <w:r w:rsidRPr="00862735">
              <w:rPr>
                <w:noProof/>
              </w:rPr>
              <w:t>K5</w:t>
            </w:r>
          </w:p>
        </w:tc>
        <w:tc>
          <w:tcPr>
            <w:tcW w:w="608" w:type="dxa"/>
            <w:vAlign w:val="center"/>
          </w:tcPr>
          <w:p w14:paraId="64C66AF7" w14:textId="77777777" w:rsidR="00EB066E" w:rsidRPr="00862735" w:rsidRDefault="00EB066E" w:rsidP="002A7C30">
            <w:pPr>
              <w:spacing w:line="276" w:lineRule="auto"/>
              <w:jc w:val="center"/>
              <w:rPr>
                <w:noProof/>
              </w:rPr>
            </w:pPr>
            <w:r w:rsidRPr="00862735">
              <w:rPr>
                <w:noProof/>
              </w:rPr>
              <w:t>K6</w:t>
            </w:r>
          </w:p>
        </w:tc>
        <w:tc>
          <w:tcPr>
            <w:tcW w:w="608" w:type="dxa"/>
            <w:vAlign w:val="center"/>
          </w:tcPr>
          <w:p w14:paraId="2B02651E" w14:textId="77777777" w:rsidR="00EB066E" w:rsidRPr="00862735" w:rsidRDefault="00EB066E" w:rsidP="002A7C30">
            <w:pPr>
              <w:spacing w:line="276" w:lineRule="auto"/>
              <w:jc w:val="center"/>
              <w:rPr>
                <w:noProof/>
              </w:rPr>
            </w:pPr>
            <w:r w:rsidRPr="00862735">
              <w:rPr>
                <w:noProof/>
              </w:rPr>
              <w:t>K7</w:t>
            </w:r>
          </w:p>
        </w:tc>
      </w:tr>
      <w:tr w:rsidR="00BD44C2" w:rsidRPr="00862735" w14:paraId="23CAA4B2" w14:textId="77777777" w:rsidTr="00EB066E">
        <w:trPr>
          <w:trHeight w:val="454"/>
        </w:trPr>
        <w:tc>
          <w:tcPr>
            <w:tcW w:w="562" w:type="dxa"/>
            <w:vAlign w:val="center"/>
          </w:tcPr>
          <w:p w14:paraId="6388FC6A" w14:textId="77777777" w:rsidR="00BD44C2" w:rsidRPr="00862735" w:rsidRDefault="00BD44C2" w:rsidP="00BD44C2">
            <w:pPr>
              <w:spacing w:line="276" w:lineRule="auto"/>
              <w:jc w:val="center"/>
              <w:rPr>
                <w:noProof/>
              </w:rPr>
            </w:pPr>
            <w:r w:rsidRPr="00862735">
              <w:rPr>
                <w:noProof/>
              </w:rPr>
              <w:t>A01</w:t>
            </w:r>
          </w:p>
        </w:tc>
        <w:tc>
          <w:tcPr>
            <w:tcW w:w="607" w:type="dxa"/>
            <w:vAlign w:val="center"/>
          </w:tcPr>
          <w:p w14:paraId="07765434" w14:textId="198C4542" w:rsidR="00BD44C2" w:rsidRPr="00862735" w:rsidRDefault="00BD44C2" w:rsidP="00BD44C2">
            <w:pPr>
              <w:spacing w:line="276" w:lineRule="auto"/>
              <w:jc w:val="center"/>
              <w:rPr>
                <w:noProof/>
              </w:rPr>
            </w:pPr>
            <w:r w:rsidRPr="00D81D16">
              <w:rPr>
                <w:noProof/>
              </w:rPr>
              <w:t>0,1275</w:t>
            </w:r>
          </w:p>
        </w:tc>
        <w:tc>
          <w:tcPr>
            <w:tcW w:w="608" w:type="dxa"/>
            <w:vAlign w:val="center"/>
          </w:tcPr>
          <w:p w14:paraId="6188FE3E" w14:textId="3549A6BB" w:rsidR="00BD44C2" w:rsidRPr="00862735" w:rsidRDefault="00BD44C2" w:rsidP="00BD44C2">
            <w:pPr>
              <w:spacing w:line="276" w:lineRule="auto"/>
              <w:jc w:val="center"/>
              <w:rPr>
                <w:noProof/>
              </w:rPr>
            </w:pPr>
            <w:r w:rsidRPr="00D81D16">
              <w:rPr>
                <w:noProof/>
              </w:rPr>
              <w:t>0</w:t>
            </w:r>
          </w:p>
        </w:tc>
        <w:tc>
          <w:tcPr>
            <w:tcW w:w="607" w:type="dxa"/>
            <w:vAlign w:val="center"/>
          </w:tcPr>
          <w:p w14:paraId="5F8E88EE" w14:textId="658E1EC9" w:rsidR="00BD44C2" w:rsidRPr="00862735" w:rsidRDefault="00BD44C2" w:rsidP="00BD44C2">
            <w:pPr>
              <w:spacing w:line="276" w:lineRule="auto"/>
              <w:jc w:val="center"/>
              <w:rPr>
                <w:noProof/>
              </w:rPr>
            </w:pPr>
            <w:r w:rsidRPr="00D81D16">
              <w:rPr>
                <w:noProof/>
              </w:rPr>
              <w:t>0,0986</w:t>
            </w:r>
          </w:p>
        </w:tc>
        <w:tc>
          <w:tcPr>
            <w:tcW w:w="608" w:type="dxa"/>
            <w:vAlign w:val="center"/>
          </w:tcPr>
          <w:p w14:paraId="7A280EB0" w14:textId="183FF078" w:rsidR="00BD44C2" w:rsidRPr="00862735" w:rsidRDefault="00BD44C2" w:rsidP="00BD44C2">
            <w:pPr>
              <w:spacing w:line="276" w:lineRule="auto"/>
              <w:jc w:val="center"/>
              <w:rPr>
                <w:noProof/>
              </w:rPr>
            </w:pPr>
            <w:r w:rsidRPr="00D81D16">
              <w:rPr>
                <w:noProof/>
              </w:rPr>
              <w:t>0,1116</w:t>
            </w:r>
          </w:p>
        </w:tc>
        <w:tc>
          <w:tcPr>
            <w:tcW w:w="607" w:type="dxa"/>
            <w:vAlign w:val="center"/>
          </w:tcPr>
          <w:p w14:paraId="6DC87C48" w14:textId="67F8F133" w:rsidR="00BD44C2" w:rsidRPr="00862735" w:rsidRDefault="00BD44C2" w:rsidP="00BD44C2">
            <w:pPr>
              <w:spacing w:line="276" w:lineRule="auto"/>
              <w:jc w:val="center"/>
              <w:rPr>
                <w:noProof/>
              </w:rPr>
            </w:pPr>
            <w:r w:rsidRPr="00D81D16">
              <w:rPr>
                <w:noProof/>
              </w:rPr>
              <w:t>0,0806</w:t>
            </w:r>
          </w:p>
        </w:tc>
        <w:tc>
          <w:tcPr>
            <w:tcW w:w="608" w:type="dxa"/>
            <w:vAlign w:val="center"/>
          </w:tcPr>
          <w:p w14:paraId="3F54CA38" w14:textId="544A27EA" w:rsidR="00BD44C2" w:rsidRPr="00862735" w:rsidRDefault="00BD44C2" w:rsidP="00BD44C2">
            <w:pPr>
              <w:spacing w:line="276" w:lineRule="auto"/>
              <w:jc w:val="center"/>
              <w:rPr>
                <w:noProof/>
              </w:rPr>
            </w:pPr>
            <w:r w:rsidRPr="00D81D16">
              <w:rPr>
                <w:noProof/>
              </w:rPr>
              <w:t>0,0034</w:t>
            </w:r>
          </w:p>
        </w:tc>
        <w:tc>
          <w:tcPr>
            <w:tcW w:w="608" w:type="dxa"/>
            <w:vAlign w:val="center"/>
          </w:tcPr>
          <w:p w14:paraId="32DEAE1F" w14:textId="3BEA158C" w:rsidR="00BD44C2" w:rsidRPr="00862735" w:rsidRDefault="00BD44C2" w:rsidP="00BD44C2">
            <w:pPr>
              <w:spacing w:line="276" w:lineRule="auto"/>
              <w:jc w:val="center"/>
              <w:rPr>
                <w:noProof/>
              </w:rPr>
            </w:pPr>
            <w:r w:rsidRPr="00D81D16">
              <w:rPr>
                <w:noProof/>
              </w:rPr>
              <w:t>0,1024</w:t>
            </w:r>
          </w:p>
        </w:tc>
      </w:tr>
      <w:tr w:rsidR="00BD44C2" w:rsidRPr="00862735" w14:paraId="09321C29" w14:textId="77777777" w:rsidTr="00EB066E">
        <w:trPr>
          <w:trHeight w:val="454"/>
        </w:trPr>
        <w:tc>
          <w:tcPr>
            <w:tcW w:w="562" w:type="dxa"/>
            <w:vAlign w:val="center"/>
          </w:tcPr>
          <w:p w14:paraId="301CF471" w14:textId="77777777" w:rsidR="00BD44C2" w:rsidRPr="00862735" w:rsidRDefault="00BD44C2" w:rsidP="00BD44C2">
            <w:pPr>
              <w:spacing w:line="276" w:lineRule="auto"/>
              <w:jc w:val="center"/>
              <w:rPr>
                <w:noProof/>
              </w:rPr>
            </w:pPr>
            <w:r w:rsidRPr="00862735">
              <w:rPr>
                <w:noProof/>
              </w:rPr>
              <w:t>A02</w:t>
            </w:r>
          </w:p>
        </w:tc>
        <w:tc>
          <w:tcPr>
            <w:tcW w:w="607" w:type="dxa"/>
            <w:vAlign w:val="center"/>
          </w:tcPr>
          <w:p w14:paraId="10C478B5" w14:textId="1E497806" w:rsidR="00BD44C2" w:rsidRPr="00862735" w:rsidRDefault="00BD44C2" w:rsidP="00BD44C2">
            <w:pPr>
              <w:spacing w:line="276" w:lineRule="auto"/>
              <w:jc w:val="center"/>
              <w:rPr>
                <w:noProof/>
              </w:rPr>
            </w:pPr>
            <w:r w:rsidRPr="00D81D16">
              <w:rPr>
                <w:noProof/>
              </w:rPr>
              <w:t>0</w:t>
            </w:r>
          </w:p>
        </w:tc>
        <w:tc>
          <w:tcPr>
            <w:tcW w:w="608" w:type="dxa"/>
            <w:vAlign w:val="center"/>
          </w:tcPr>
          <w:p w14:paraId="5C57611D" w14:textId="038E41B2" w:rsidR="00BD44C2" w:rsidRPr="00862735" w:rsidRDefault="00BD44C2" w:rsidP="00BD44C2">
            <w:pPr>
              <w:spacing w:line="276" w:lineRule="auto"/>
              <w:jc w:val="center"/>
              <w:rPr>
                <w:noProof/>
              </w:rPr>
            </w:pPr>
            <w:r w:rsidRPr="00D81D16">
              <w:rPr>
                <w:noProof/>
              </w:rPr>
              <w:t>0,0955</w:t>
            </w:r>
          </w:p>
        </w:tc>
        <w:tc>
          <w:tcPr>
            <w:tcW w:w="607" w:type="dxa"/>
            <w:vAlign w:val="center"/>
          </w:tcPr>
          <w:p w14:paraId="1F357991" w14:textId="037AF008" w:rsidR="00BD44C2" w:rsidRPr="00862735" w:rsidRDefault="00BD44C2" w:rsidP="00BD44C2">
            <w:pPr>
              <w:spacing w:line="276" w:lineRule="auto"/>
              <w:jc w:val="center"/>
              <w:rPr>
                <w:noProof/>
              </w:rPr>
            </w:pPr>
            <w:r w:rsidRPr="00D81D16">
              <w:rPr>
                <w:noProof/>
              </w:rPr>
              <w:t>0</w:t>
            </w:r>
          </w:p>
        </w:tc>
        <w:tc>
          <w:tcPr>
            <w:tcW w:w="608" w:type="dxa"/>
            <w:vAlign w:val="center"/>
          </w:tcPr>
          <w:p w14:paraId="618575F5" w14:textId="1E571662" w:rsidR="00BD44C2" w:rsidRPr="00862735" w:rsidRDefault="00BD44C2" w:rsidP="00BD44C2">
            <w:pPr>
              <w:spacing w:line="276" w:lineRule="auto"/>
              <w:jc w:val="center"/>
              <w:rPr>
                <w:noProof/>
              </w:rPr>
            </w:pPr>
            <w:r w:rsidRPr="00D81D16">
              <w:rPr>
                <w:noProof/>
              </w:rPr>
              <w:t>0</w:t>
            </w:r>
          </w:p>
        </w:tc>
        <w:tc>
          <w:tcPr>
            <w:tcW w:w="607" w:type="dxa"/>
            <w:vAlign w:val="center"/>
          </w:tcPr>
          <w:p w14:paraId="580B2061" w14:textId="0E027F47" w:rsidR="00BD44C2" w:rsidRPr="00862735" w:rsidRDefault="00BD44C2" w:rsidP="00BD44C2">
            <w:pPr>
              <w:spacing w:line="276" w:lineRule="auto"/>
              <w:jc w:val="center"/>
              <w:rPr>
                <w:noProof/>
              </w:rPr>
            </w:pPr>
            <w:r w:rsidRPr="00D81D16">
              <w:rPr>
                <w:noProof/>
              </w:rPr>
              <w:t>0</w:t>
            </w:r>
          </w:p>
        </w:tc>
        <w:tc>
          <w:tcPr>
            <w:tcW w:w="608" w:type="dxa"/>
            <w:vAlign w:val="center"/>
          </w:tcPr>
          <w:p w14:paraId="3DE6040D" w14:textId="10D979D3" w:rsidR="00BD44C2" w:rsidRPr="00862735" w:rsidRDefault="00BD44C2" w:rsidP="00BD44C2">
            <w:pPr>
              <w:spacing w:line="276" w:lineRule="auto"/>
              <w:jc w:val="center"/>
              <w:rPr>
                <w:noProof/>
              </w:rPr>
            </w:pPr>
            <w:r w:rsidRPr="00D81D16">
              <w:rPr>
                <w:noProof/>
              </w:rPr>
              <w:t>0</w:t>
            </w:r>
          </w:p>
        </w:tc>
        <w:tc>
          <w:tcPr>
            <w:tcW w:w="608" w:type="dxa"/>
            <w:vAlign w:val="center"/>
          </w:tcPr>
          <w:p w14:paraId="3C364642" w14:textId="02233B85" w:rsidR="00BD44C2" w:rsidRPr="00862735" w:rsidRDefault="00BD44C2" w:rsidP="00BD44C2">
            <w:pPr>
              <w:spacing w:line="276" w:lineRule="auto"/>
              <w:jc w:val="center"/>
              <w:rPr>
                <w:noProof/>
              </w:rPr>
            </w:pPr>
            <w:r w:rsidRPr="00D81D16">
              <w:rPr>
                <w:noProof/>
              </w:rPr>
              <w:t>0</w:t>
            </w:r>
          </w:p>
        </w:tc>
      </w:tr>
      <w:tr w:rsidR="00BD44C2" w:rsidRPr="00862735" w14:paraId="4360227E" w14:textId="77777777" w:rsidTr="00EB066E">
        <w:trPr>
          <w:trHeight w:val="454"/>
        </w:trPr>
        <w:tc>
          <w:tcPr>
            <w:tcW w:w="562" w:type="dxa"/>
            <w:vAlign w:val="center"/>
          </w:tcPr>
          <w:p w14:paraId="626EFDA0" w14:textId="77777777" w:rsidR="00BD44C2" w:rsidRPr="00862735" w:rsidRDefault="00BD44C2" w:rsidP="00BD44C2">
            <w:pPr>
              <w:spacing w:line="276" w:lineRule="auto"/>
              <w:jc w:val="center"/>
              <w:rPr>
                <w:noProof/>
              </w:rPr>
            </w:pPr>
            <w:r w:rsidRPr="00862735">
              <w:rPr>
                <w:noProof/>
              </w:rPr>
              <w:t>A03</w:t>
            </w:r>
          </w:p>
        </w:tc>
        <w:tc>
          <w:tcPr>
            <w:tcW w:w="607" w:type="dxa"/>
            <w:vAlign w:val="center"/>
          </w:tcPr>
          <w:p w14:paraId="6E58E44D" w14:textId="1CAF02B5" w:rsidR="00BD44C2" w:rsidRPr="00862735" w:rsidRDefault="00BD44C2" w:rsidP="00BD44C2">
            <w:pPr>
              <w:spacing w:line="276" w:lineRule="auto"/>
              <w:jc w:val="center"/>
              <w:rPr>
                <w:noProof/>
              </w:rPr>
            </w:pPr>
            <w:r w:rsidRPr="00D81D16">
              <w:rPr>
                <w:noProof/>
              </w:rPr>
              <w:t>0,1275</w:t>
            </w:r>
          </w:p>
        </w:tc>
        <w:tc>
          <w:tcPr>
            <w:tcW w:w="608" w:type="dxa"/>
            <w:vAlign w:val="center"/>
          </w:tcPr>
          <w:p w14:paraId="633B5734" w14:textId="0107A5BD" w:rsidR="00BD44C2" w:rsidRPr="00862735" w:rsidRDefault="00BD44C2" w:rsidP="00BD44C2">
            <w:pPr>
              <w:spacing w:line="276" w:lineRule="auto"/>
              <w:jc w:val="center"/>
              <w:rPr>
                <w:noProof/>
              </w:rPr>
            </w:pPr>
            <w:r w:rsidRPr="00D81D16">
              <w:rPr>
                <w:noProof/>
              </w:rPr>
              <w:t>0,0464</w:t>
            </w:r>
          </w:p>
        </w:tc>
        <w:tc>
          <w:tcPr>
            <w:tcW w:w="607" w:type="dxa"/>
            <w:vAlign w:val="center"/>
          </w:tcPr>
          <w:p w14:paraId="768D6232" w14:textId="1D6DEED2" w:rsidR="00BD44C2" w:rsidRPr="00862735" w:rsidRDefault="00BD44C2" w:rsidP="00BD44C2">
            <w:pPr>
              <w:spacing w:line="276" w:lineRule="auto"/>
              <w:jc w:val="center"/>
              <w:rPr>
                <w:noProof/>
              </w:rPr>
            </w:pPr>
            <w:r w:rsidRPr="00D81D16">
              <w:rPr>
                <w:noProof/>
              </w:rPr>
              <w:t>0,0099</w:t>
            </w:r>
          </w:p>
        </w:tc>
        <w:tc>
          <w:tcPr>
            <w:tcW w:w="608" w:type="dxa"/>
            <w:vAlign w:val="center"/>
          </w:tcPr>
          <w:p w14:paraId="28FCFF1E" w14:textId="1D6FB9BF" w:rsidR="00BD44C2" w:rsidRPr="00862735" w:rsidRDefault="00BD44C2" w:rsidP="00BD44C2">
            <w:pPr>
              <w:spacing w:line="276" w:lineRule="auto"/>
              <w:jc w:val="center"/>
              <w:rPr>
                <w:noProof/>
              </w:rPr>
            </w:pPr>
            <w:r w:rsidRPr="00D81D16">
              <w:rPr>
                <w:noProof/>
              </w:rPr>
              <w:t>0,1012</w:t>
            </w:r>
          </w:p>
        </w:tc>
        <w:tc>
          <w:tcPr>
            <w:tcW w:w="607" w:type="dxa"/>
            <w:vAlign w:val="center"/>
          </w:tcPr>
          <w:p w14:paraId="0CD3EB8E" w14:textId="62358FFE" w:rsidR="00BD44C2" w:rsidRPr="00862735" w:rsidRDefault="00BD44C2" w:rsidP="00BD44C2">
            <w:pPr>
              <w:spacing w:line="276" w:lineRule="auto"/>
              <w:jc w:val="center"/>
              <w:rPr>
                <w:noProof/>
              </w:rPr>
            </w:pPr>
            <w:r w:rsidRPr="00D81D16">
              <w:rPr>
                <w:noProof/>
              </w:rPr>
              <w:t>0,0806</w:t>
            </w:r>
          </w:p>
        </w:tc>
        <w:tc>
          <w:tcPr>
            <w:tcW w:w="608" w:type="dxa"/>
            <w:vAlign w:val="center"/>
          </w:tcPr>
          <w:p w14:paraId="39006F44" w14:textId="3BE1DCED" w:rsidR="00BD44C2" w:rsidRPr="00862735" w:rsidRDefault="00BD44C2" w:rsidP="00BD44C2">
            <w:pPr>
              <w:spacing w:line="276" w:lineRule="auto"/>
              <w:jc w:val="center"/>
              <w:rPr>
                <w:noProof/>
              </w:rPr>
            </w:pPr>
            <w:r w:rsidRPr="00D81D16">
              <w:rPr>
                <w:noProof/>
              </w:rPr>
              <w:t>0</w:t>
            </w:r>
          </w:p>
        </w:tc>
        <w:tc>
          <w:tcPr>
            <w:tcW w:w="608" w:type="dxa"/>
            <w:vAlign w:val="center"/>
          </w:tcPr>
          <w:p w14:paraId="60B964E2" w14:textId="62E54391" w:rsidR="00BD44C2" w:rsidRPr="00862735" w:rsidRDefault="00BD44C2" w:rsidP="00BD44C2">
            <w:pPr>
              <w:spacing w:line="276" w:lineRule="auto"/>
              <w:jc w:val="center"/>
              <w:rPr>
                <w:noProof/>
              </w:rPr>
            </w:pPr>
            <w:r w:rsidRPr="00D81D16">
              <w:rPr>
                <w:noProof/>
              </w:rPr>
              <w:t>0,1024</w:t>
            </w:r>
          </w:p>
        </w:tc>
      </w:tr>
      <w:tr w:rsidR="00BD44C2" w:rsidRPr="00862735" w14:paraId="1AEA5AB1" w14:textId="77777777" w:rsidTr="00EB066E">
        <w:trPr>
          <w:trHeight w:val="454"/>
        </w:trPr>
        <w:tc>
          <w:tcPr>
            <w:tcW w:w="562" w:type="dxa"/>
            <w:vAlign w:val="center"/>
          </w:tcPr>
          <w:p w14:paraId="5A18274B" w14:textId="77777777" w:rsidR="00BD44C2" w:rsidRPr="00862735" w:rsidRDefault="00BD44C2" w:rsidP="00BD44C2">
            <w:pPr>
              <w:spacing w:line="276" w:lineRule="auto"/>
              <w:jc w:val="center"/>
              <w:rPr>
                <w:noProof/>
              </w:rPr>
            </w:pPr>
            <w:r w:rsidRPr="00862735">
              <w:rPr>
                <w:noProof/>
              </w:rPr>
              <w:t>A04</w:t>
            </w:r>
          </w:p>
        </w:tc>
        <w:tc>
          <w:tcPr>
            <w:tcW w:w="607" w:type="dxa"/>
            <w:vAlign w:val="center"/>
          </w:tcPr>
          <w:p w14:paraId="34BF0C57" w14:textId="105DF8DB" w:rsidR="00BD44C2" w:rsidRPr="00862735" w:rsidRDefault="00BD44C2" w:rsidP="00BD44C2">
            <w:pPr>
              <w:spacing w:line="276" w:lineRule="auto"/>
              <w:jc w:val="center"/>
              <w:rPr>
                <w:noProof/>
              </w:rPr>
            </w:pPr>
            <w:r w:rsidRPr="00D81D16">
              <w:rPr>
                <w:noProof/>
              </w:rPr>
              <w:t>0,1275</w:t>
            </w:r>
          </w:p>
        </w:tc>
        <w:tc>
          <w:tcPr>
            <w:tcW w:w="608" w:type="dxa"/>
            <w:vAlign w:val="center"/>
          </w:tcPr>
          <w:p w14:paraId="20493F99" w14:textId="0020A19C" w:rsidR="00BD44C2" w:rsidRPr="00862735" w:rsidRDefault="00BD44C2" w:rsidP="00BD44C2">
            <w:pPr>
              <w:spacing w:line="276" w:lineRule="auto"/>
              <w:jc w:val="center"/>
              <w:rPr>
                <w:noProof/>
              </w:rPr>
            </w:pPr>
            <w:r w:rsidRPr="00D81D16">
              <w:rPr>
                <w:noProof/>
              </w:rPr>
              <w:t>0,0021</w:t>
            </w:r>
          </w:p>
        </w:tc>
        <w:tc>
          <w:tcPr>
            <w:tcW w:w="607" w:type="dxa"/>
            <w:vAlign w:val="center"/>
          </w:tcPr>
          <w:p w14:paraId="351989D4" w14:textId="7EE48C0D" w:rsidR="00BD44C2" w:rsidRPr="00862735" w:rsidRDefault="00BD44C2" w:rsidP="00BD44C2">
            <w:pPr>
              <w:spacing w:line="276" w:lineRule="auto"/>
              <w:jc w:val="center"/>
              <w:rPr>
                <w:noProof/>
              </w:rPr>
            </w:pPr>
            <w:r w:rsidRPr="00D81D16">
              <w:rPr>
                <w:noProof/>
              </w:rPr>
              <w:t>0,0592</w:t>
            </w:r>
          </w:p>
        </w:tc>
        <w:tc>
          <w:tcPr>
            <w:tcW w:w="608" w:type="dxa"/>
            <w:vAlign w:val="center"/>
          </w:tcPr>
          <w:p w14:paraId="2FC95B2A" w14:textId="20DDB946" w:rsidR="00BD44C2" w:rsidRPr="00862735" w:rsidRDefault="00BD44C2" w:rsidP="00BD44C2">
            <w:pPr>
              <w:spacing w:line="276" w:lineRule="auto"/>
              <w:jc w:val="center"/>
              <w:rPr>
                <w:noProof/>
              </w:rPr>
            </w:pPr>
            <w:r w:rsidRPr="00D81D16">
              <w:rPr>
                <w:noProof/>
              </w:rPr>
              <w:t>0,0774</w:t>
            </w:r>
          </w:p>
        </w:tc>
        <w:tc>
          <w:tcPr>
            <w:tcW w:w="607" w:type="dxa"/>
            <w:vAlign w:val="center"/>
          </w:tcPr>
          <w:p w14:paraId="5ABB293B" w14:textId="75197F87" w:rsidR="00BD44C2" w:rsidRPr="00862735" w:rsidRDefault="00BD44C2" w:rsidP="00BD44C2">
            <w:pPr>
              <w:spacing w:line="276" w:lineRule="auto"/>
              <w:jc w:val="center"/>
              <w:rPr>
                <w:noProof/>
              </w:rPr>
            </w:pPr>
            <w:r w:rsidRPr="00D81D16">
              <w:rPr>
                <w:noProof/>
              </w:rPr>
              <w:t>0,0806</w:t>
            </w:r>
          </w:p>
        </w:tc>
        <w:tc>
          <w:tcPr>
            <w:tcW w:w="608" w:type="dxa"/>
            <w:vAlign w:val="center"/>
          </w:tcPr>
          <w:p w14:paraId="5929A781" w14:textId="6E3E5AB9" w:rsidR="00BD44C2" w:rsidRPr="00862735" w:rsidRDefault="00BD44C2" w:rsidP="00BD44C2">
            <w:pPr>
              <w:spacing w:line="276" w:lineRule="auto"/>
              <w:jc w:val="center"/>
              <w:rPr>
                <w:noProof/>
              </w:rPr>
            </w:pPr>
            <w:r w:rsidRPr="00D81D16">
              <w:rPr>
                <w:noProof/>
              </w:rPr>
              <w:t>0,0003</w:t>
            </w:r>
          </w:p>
        </w:tc>
        <w:tc>
          <w:tcPr>
            <w:tcW w:w="608" w:type="dxa"/>
            <w:vAlign w:val="center"/>
          </w:tcPr>
          <w:p w14:paraId="2E0BEF5C" w14:textId="692B4EA2" w:rsidR="00BD44C2" w:rsidRPr="00862735" w:rsidRDefault="00BD44C2" w:rsidP="00BD44C2">
            <w:pPr>
              <w:spacing w:line="276" w:lineRule="auto"/>
              <w:jc w:val="center"/>
              <w:rPr>
                <w:noProof/>
              </w:rPr>
            </w:pPr>
            <w:r w:rsidRPr="00D81D16">
              <w:rPr>
                <w:noProof/>
              </w:rPr>
              <w:t>0,1024</w:t>
            </w:r>
          </w:p>
        </w:tc>
      </w:tr>
      <w:tr w:rsidR="00BD44C2" w:rsidRPr="00862735" w14:paraId="3807730F" w14:textId="77777777" w:rsidTr="00EB066E">
        <w:trPr>
          <w:trHeight w:val="454"/>
        </w:trPr>
        <w:tc>
          <w:tcPr>
            <w:tcW w:w="562" w:type="dxa"/>
            <w:vAlign w:val="center"/>
          </w:tcPr>
          <w:p w14:paraId="2BA5E99B" w14:textId="77777777" w:rsidR="00BD44C2" w:rsidRPr="00862735" w:rsidRDefault="00BD44C2" w:rsidP="00BD44C2">
            <w:pPr>
              <w:spacing w:line="276" w:lineRule="auto"/>
              <w:jc w:val="center"/>
              <w:rPr>
                <w:noProof/>
              </w:rPr>
            </w:pPr>
            <w:r w:rsidRPr="00862735">
              <w:rPr>
                <w:noProof/>
              </w:rPr>
              <w:t>A05</w:t>
            </w:r>
          </w:p>
        </w:tc>
        <w:tc>
          <w:tcPr>
            <w:tcW w:w="607" w:type="dxa"/>
            <w:vAlign w:val="center"/>
          </w:tcPr>
          <w:p w14:paraId="68AB984A" w14:textId="3D749E8E" w:rsidR="00BD44C2" w:rsidRPr="00862735" w:rsidRDefault="00BD44C2" w:rsidP="00BD44C2">
            <w:pPr>
              <w:spacing w:line="276" w:lineRule="auto"/>
              <w:jc w:val="center"/>
              <w:rPr>
                <w:noProof/>
              </w:rPr>
            </w:pPr>
            <w:r w:rsidRPr="00D81D16">
              <w:rPr>
                <w:noProof/>
              </w:rPr>
              <w:t>0</w:t>
            </w:r>
          </w:p>
        </w:tc>
        <w:tc>
          <w:tcPr>
            <w:tcW w:w="608" w:type="dxa"/>
            <w:vAlign w:val="center"/>
          </w:tcPr>
          <w:p w14:paraId="19FE389C" w14:textId="3DF3712C" w:rsidR="00BD44C2" w:rsidRPr="00862735" w:rsidRDefault="00BD44C2" w:rsidP="00BD44C2">
            <w:pPr>
              <w:spacing w:line="276" w:lineRule="auto"/>
              <w:jc w:val="center"/>
              <w:rPr>
                <w:noProof/>
              </w:rPr>
            </w:pPr>
            <w:r w:rsidRPr="00D81D16">
              <w:rPr>
                <w:noProof/>
              </w:rPr>
              <w:t>0,0111</w:t>
            </w:r>
          </w:p>
        </w:tc>
        <w:tc>
          <w:tcPr>
            <w:tcW w:w="607" w:type="dxa"/>
            <w:vAlign w:val="center"/>
          </w:tcPr>
          <w:p w14:paraId="48CE7776" w14:textId="3F4978AE" w:rsidR="00BD44C2" w:rsidRPr="00862735" w:rsidRDefault="00BD44C2" w:rsidP="00BD44C2">
            <w:pPr>
              <w:spacing w:line="276" w:lineRule="auto"/>
              <w:jc w:val="center"/>
              <w:rPr>
                <w:noProof/>
              </w:rPr>
            </w:pPr>
            <w:r w:rsidRPr="00D81D16">
              <w:rPr>
                <w:noProof/>
              </w:rPr>
              <w:t>0,1529</w:t>
            </w:r>
          </w:p>
        </w:tc>
        <w:tc>
          <w:tcPr>
            <w:tcW w:w="608" w:type="dxa"/>
            <w:vAlign w:val="center"/>
          </w:tcPr>
          <w:p w14:paraId="33C9CBF3" w14:textId="00A780EF" w:rsidR="00BD44C2" w:rsidRPr="00862735" w:rsidRDefault="00BD44C2" w:rsidP="00BD44C2">
            <w:pPr>
              <w:spacing w:line="276" w:lineRule="auto"/>
              <w:jc w:val="center"/>
              <w:rPr>
                <w:noProof/>
              </w:rPr>
            </w:pPr>
            <w:r w:rsidRPr="00D81D16">
              <w:rPr>
                <w:noProof/>
              </w:rPr>
              <w:t>0,1328</w:t>
            </w:r>
          </w:p>
        </w:tc>
        <w:tc>
          <w:tcPr>
            <w:tcW w:w="607" w:type="dxa"/>
            <w:vAlign w:val="center"/>
          </w:tcPr>
          <w:p w14:paraId="5FA1FA33" w14:textId="3509FC82" w:rsidR="00BD44C2" w:rsidRPr="00862735" w:rsidRDefault="00BD44C2" w:rsidP="00BD44C2">
            <w:pPr>
              <w:spacing w:line="276" w:lineRule="auto"/>
              <w:jc w:val="center"/>
              <w:rPr>
                <w:noProof/>
              </w:rPr>
            </w:pPr>
            <w:r w:rsidRPr="00D81D16">
              <w:rPr>
                <w:noProof/>
              </w:rPr>
              <w:t>0,1482</w:t>
            </w:r>
          </w:p>
        </w:tc>
        <w:tc>
          <w:tcPr>
            <w:tcW w:w="608" w:type="dxa"/>
            <w:vAlign w:val="center"/>
          </w:tcPr>
          <w:p w14:paraId="640856F5" w14:textId="5B28DD18" w:rsidR="00BD44C2" w:rsidRPr="00862735" w:rsidRDefault="00BD44C2" w:rsidP="00BD44C2">
            <w:pPr>
              <w:spacing w:line="276" w:lineRule="auto"/>
              <w:jc w:val="center"/>
              <w:rPr>
                <w:noProof/>
              </w:rPr>
            </w:pPr>
            <w:r w:rsidRPr="00D81D16">
              <w:rPr>
                <w:noProof/>
              </w:rPr>
              <w:t>0,056</w:t>
            </w:r>
          </w:p>
        </w:tc>
        <w:tc>
          <w:tcPr>
            <w:tcW w:w="608" w:type="dxa"/>
            <w:vAlign w:val="center"/>
          </w:tcPr>
          <w:p w14:paraId="2EFCEC71" w14:textId="49B6CD34" w:rsidR="00BD44C2" w:rsidRPr="00862735" w:rsidRDefault="00BD44C2" w:rsidP="00BD44C2">
            <w:pPr>
              <w:spacing w:line="276" w:lineRule="auto"/>
              <w:jc w:val="center"/>
              <w:rPr>
                <w:noProof/>
              </w:rPr>
            </w:pPr>
            <w:r w:rsidRPr="00D81D16">
              <w:rPr>
                <w:noProof/>
              </w:rPr>
              <w:t>0,1024</w:t>
            </w:r>
          </w:p>
        </w:tc>
      </w:tr>
      <w:tr w:rsidR="00BD44C2" w:rsidRPr="00862735" w14:paraId="2B103C1B" w14:textId="77777777" w:rsidTr="00EB066E">
        <w:trPr>
          <w:trHeight w:val="454"/>
        </w:trPr>
        <w:tc>
          <w:tcPr>
            <w:tcW w:w="562" w:type="dxa"/>
            <w:vAlign w:val="center"/>
          </w:tcPr>
          <w:p w14:paraId="10D5CF48" w14:textId="77777777" w:rsidR="00BD44C2" w:rsidRPr="00862735" w:rsidRDefault="00BD44C2" w:rsidP="00BD44C2">
            <w:pPr>
              <w:spacing w:line="276" w:lineRule="auto"/>
              <w:jc w:val="center"/>
              <w:rPr>
                <w:noProof/>
              </w:rPr>
            </w:pPr>
            <w:r w:rsidRPr="00862735">
              <w:rPr>
                <w:noProof/>
              </w:rPr>
              <w:t>A06</w:t>
            </w:r>
          </w:p>
        </w:tc>
        <w:tc>
          <w:tcPr>
            <w:tcW w:w="607" w:type="dxa"/>
            <w:vAlign w:val="center"/>
          </w:tcPr>
          <w:p w14:paraId="751E63CB" w14:textId="04EB2035" w:rsidR="00BD44C2" w:rsidRPr="00862735" w:rsidRDefault="00BD44C2" w:rsidP="00BD44C2">
            <w:pPr>
              <w:spacing w:line="276" w:lineRule="auto"/>
              <w:jc w:val="center"/>
              <w:rPr>
                <w:noProof/>
              </w:rPr>
            </w:pPr>
            <w:r w:rsidRPr="00D81D16">
              <w:rPr>
                <w:noProof/>
              </w:rPr>
              <w:t>0</w:t>
            </w:r>
          </w:p>
        </w:tc>
        <w:tc>
          <w:tcPr>
            <w:tcW w:w="608" w:type="dxa"/>
            <w:vAlign w:val="center"/>
          </w:tcPr>
          <w:p w14:paraId="29E74F2B" w14:textId="4B3F3C56" w:rsidR="00BD44C2" w:rsidRPr="00862735" w:rsidRDefault="00BD44C2" w:rsidP="00BD44C2">
            <w:pPr>
              <w:spacing w:line="276" w:lineRule="auto"/>
              <w:jc w:val="center"/>
              <w:rPr>
                <w:noProof/>
              </w:rPr>
            </w:pPr>
            <w:r w:rsidRPr="00D81D16">
              <w:rPr>
                <w:noProof/>
              </w:rPr>
              <w:t>0,0239</w:t>
            </w:r>
          </w:p>
        </w:tc>
        <w:tc>
          <w:tcPr>
            <w:tcW w:w="607" w:type="dxa"/>
            <w:vAlign w:val="center"/>
          </w:tcPr>
          <w:p w14:paraId="29D4F82B" w14:textId="53FA9A17" w:rsidR="00BD44C2" w:rsidRPr="00862735" w:rsidRDefault="00BD44C2" w:rsidP="00BD44C2">
            <w:pPr>
              <w:spacing w:line="276" w:lineRule="auto"/>
              <w:jc w:val="center"/>
              <w:rPr>
                <w:noProof/>
              </w:rPr>
            </w:pPr>
            <w:r w:rsidRPr="00D81D16">
              <w:rPr>
                <w:noProof/>
              </w:rPr>
              <w:t>0,2515</w:t>
            </w:r>
          </w:p>
        </w:tc>
        <w:tc>
          <w:tcPr>
            <w:tcW w:w="608" w:type="dxa"/>
            <w:vAlign w:val="center"/>
          </w:tcPr>
          <w:p w14:paraId="6A415166" w14:textId="4FF63EF1" w:rsidR="00BD44C2" w:rsidRPr="00862735" w:rsidRDefault="00BD44C2" w:rsidP="00BD44C2">
            <w:pPr>
              <w:spacing w:line="276" w:lineRule="auto"/>
              <w:jc w:val="center"/>
              <w:rPr>
                <w:noProof/>
              </w:rPr>
            </w:pPr>
            <w:r w:rsidRPr="00D81D16">
              <w:rPr>
                <w:noProof/>
              </w:rPr>
              <w:t>0,1209</w:t>
            </w:r>
          </w:p>
        </w:tc>
        <w:tc>
          <w:tcPr>
            <w:tcW w:w="607" w:type="dxa"/>
            <w:vAlign w:val="center"/>
          </w:tcPr>
          <w:p w14:paraId="66DCB6B4" w14:textId="34D9948B" w:rsidR="00BD44C2" w:rsidRPr="00862735" w:rsidRDefault="00BD44C2" w:rsidP="00BD44C2">
            <w:pPr>
              <w:spacing w:line="276" w:lineRule="auto"/>
              <w:jc w:val="center"/>
              <w:rPr>
                <w:noProof/>
              </w:rPr>
            </w:pPr>
            <w:r w:rsidRPr="00D81D16">
              <w:rPr>
                <w:noProof/>
              </w:rPr>
              <w:t>0,0719</w:t>
            </w:r>
          </w:p>
        </w:tc>
        <w:tc>
          <w:tcPr>
            <w:tcW w:w="608" w:type="dxa"/>
            <w:vAlign w:val="center"/>
          </w:tcPr>
          <w:p w14:paraId="3C5A12DF" w14:textId="1A246F0A" w:rsidR="00BD44C2" w:rsidRPr="00862735" w:rsidRDefault="00BD44C2" w:rsidP="00BD44C2">
            <w:pPr>
              <w:spacing w:line="276" w:lineRule="auto"/>
              <w:jc w:val="center"/>
              <w:rPr>
                <w:noProof/>
              </w:rPr>
            </w:pPr>
            <w:r w:rsidRPr="00D81D16">
              <w:rPr>
                <w:noProof/>
              </w:rPr>
              <w:t>0,0101</w:t>
            </w:r>
          </w:p>
        </w:tc>
        <w:tc>
          <w:tcPr>
            <w:tcW w:w="608" w:type="dxa"/>
            <w:vAlign w:val="center"/>
          </w:tcPr>
          <w:p w14:paraId="6692DC09" w14:textId="02C4A49C" w:rsidR="00BD44C2" w:rsidRPr="00862735" w:rsidRDefault="00BD44C2" w:rsidP="00BD44C2">
            <w:pPr>
              <w:spacing w:line="276" w:lineRule="auto"/>
              <w:jc w:val="center"/>
              <w:rPr>
                <w:noProof/>
              </w:rPr>
            </w:pPr>
            <w:r w:rsidRPr="00D81D16">
              <w:rPr>
                <w:noProof/>
              </w:rPr>
              <w:t>0,1024</w:t>
            </w:r>
          </w:p>
        </w:tc>
      </w:tr>
      <w:tr w:rsidR="00BD44C2" w:rsidRPr="00862735" w14:paraId="65A96AF9" w14:textId="77777777" w:rsidTr="00EB066E">
        <w:trPr>
          <w:trHeight w:val="454"/>
        </w:trPr>
        <w:tc>
          <w:tcPr>
            <w:tcW w:w="562" w:type="dxa"/>
            <w:vAlign w:val="center"/>
          </w:tcPr>
          <w:p w14:paraId="28DEB4CC" w14:textId="77777777" w:rsidR="00BD44C2" w:rsidRPr="00862735" w:rsidRDefault="00BD44C2" w:rsidP="00BD44C2">
            <w:pPr>
              <w:spacing w:line="276" w:lineRule="auto"/>
              <w:jc w:val="center"/>
              <w:rPr>
                <w:noProof/>
              </w:rPr>
            </w:pPr>
            <w:r w:rsidRPr="00862735">
              <w:rPr>
                <w:noProof/>
              </w:rPr>
              <w:t>A07</w:t>
            </w:r>
          </w:p>
        </w:tc>
        <w:tc>
          <w:tcPr>
            <w:tcW w:w="607" w:type="dxa"/>
            <w:vAlign w:val="center"/>
          </w:tcPr>
          <w:p w14:paraId="363CF59E" w14:textId="4CEB9D35" w:rsidR="00BD44C2" w:rsidRPr="00862735" w:rsidRDefault="00BD44C2" w:rsidP="00BD44C2">
            <w:pPr>
              <w:spacing w:line="276" w:lineRule="auto"/>
              <w:jc w:val="center"/>
              <w:rPr>
                <w:noProof/>
              </w:rPr>
            </w:pPr>
            <w:r w:rsidRPr="00D81D16">
              <w:rPr>
                <w:noProof/>
              </w:rPr>
              <w:t>0,085</w:t>
            </w:r>
          </w:p>
        </w:tc>
        <w:tc>
          <w:tcPr>
            <w:tcW w:w="608" w:type="dxa"/>
            <w:vAlign w:val="center"/>
          </w:tcPr>
          <w:p w14:paraId="5BA78C5C" w14:textId="05FADE5D" w:rsidR="00BD44C2" w:rsidRPr="00862735" w:rsidRDefault="00BD44C2" w:rsidP="00BD44C2">
            <w:pPr>
              <w:spacing w:line="276" w:lineRule="auto"/>
              <w:jc w:val="center"/>
              <w:rPr>
                <w:noProof/>
              </w:rPr>
            </w:pPr>
            <w:r w:rsidRPr="00D81D16">
              <w:rPr>
                <w:noProof/>
              </w:rPr>
              <w:t>0,0197</w:t>
            </w:r>
          </w:p>
        </w:tc>
        <w:tc>
          <w:tcPr>
            <w:tcW w:w="607" w:type="dxa"/>
            <w:vAlign w:val="center"/>
          </w:tcPr>
          <w:p w14:paraId="45C08DB9" w14:textId="043153AE" w:rsidR="00BD44C2" w:rsidRPr="00862735" w:rsidRDefault="00BD44C2" w:rsidP="00BD44C2">
            <w:pPr>
              <w:spacing w:line="276" w:lineRule="auto"/>
              <w:jc w:val="center"/>
              <w:rPr>
                <w:noProof/>
              </w:rPr>
            </w:pPr>
            <w:r w:rsidRPr="00D81D16">
              <w:rPr>
                <w:noProof/>
              </w:rPr>
              <w:t>0,0296</w:t>
            </w:r>
          </w:p>
        </w:tc>
        <w:tc>
          <w:tcPr>
            <w:tcW w:w="608" w:type="dxa"/>
            <w:vAlign w:val="center"/>
          </w:tcPr>
          <w:p w14:paraId="0709C60E" w14:textId="7363EF08" w:rsidR="00BD44C2" w:rsidRPr="00862735" w:rsidRDefault="00BD44C2" w:rsidP="00BD44C2">
            <w:pPr>
              <w:spacing w:line="276" w:lineRule="auto"/>
              <w:jc w:val="center"/>
              <w:rPr>
                <w:noProof/>
              </w:rPr>
            </w:pPr>
            <w:r w:rsidRPr="00D81D16">
              <w:rPr>
                <w:noProof/>
              </w:rPr>
              <w:t>0,1329</w:t>
            </w:r>
          </w:p>
        </w:tc>
        <w:tc>
          <w:tcPr>
            <w:tcW w:w="607" w:type="dxa"/>
            <w:vAlign w:val="center"/>
          </w:tcPr>
          <w:p w14:paraId="1CFFC461" w14:textId="5BD60848" w:rsidR="00BD44C2" w:rsidRPr="00862735" w:rsidRDefault="00BD44C2" w:rsidP="00BD44C2">
            <w:pPr>
              <w:spacing w:line="276" w:lineRule="auto"/>
              <w:jc w:val="center"/>
              <w:rPr>
                <w:noProof/>
              </w:rPr>
            </w:pPr>
            <w:r w:rsidRPr="00D81D16">
              <w:rPr>
                <w:noProof/>
              </w:rPr>
              <w:t>0,1597</w:t>
            </w:r>
          </w:p>
        </w:tc>
        <w:tc>
          <w:tcPr>
            <w:tcW w:w="608" w:type="dxa"/>
            <w:vAlign w:val="center"/>
          </w:tcPr>
          <w:p w14:paraId="1B1D870C" w14:textId="3D088E18" w:rsidR="00BD44C2" w:rsidRPr="00862735" w:rsidRDefault="00BD44C2" w:rsidP="00BD44C2">
            <w:pPr>
              <w:spacing w:line="276" w:lineRule="auto"/>
              <w:jc w:val="center"/>
              <w:rPr>
                <w:noProof/>
              </w:rPr>
            </w:pPr>
            <w:r w:rsidRPr="00D81D16">
              <w:rPr>
                <w:noProof/>
              </w:rPr>
              <w:t>0,0825</w:t>
            </w:r>
          </w:p>
        </w:tc>
        <w:tc>
          <w:tcPr>
            <w:tcW w:w="608" w:type="dxa"/>
            <w:vAlign w:val="center"/>
          </w:tcPr>
          <w:p w14:paraId="56D2879D" w14:textId="0C4003B1" w:rsidR="00BD44C2" w:rsidRPr="00862735" w:rsidRDefault="00BD44C2" w:rsidP="00BD44C2">
            <w:pPr>
              <w:spacing w:line="276" w:lineRule="auto"/>
              <w:jc w:val="center"/>
              <w:rPr>
                <w:noProof/>
              </w:rPr>
            </w:pPr>
            <w:r w:rsidRPr="00D81D16">
              <w:rPr>
                <w:noProof/>
              </w:rPr>
              <w:t>0,1024</w:t>
            </w:r>
          </w:p>
        </w:tc>
      </w:tr>
      <w:tr w:rsidR="00BD44C2" w:rsidRPr="00862735" w14:paraId="7F84408A" w14:textId="77777777" w:rsidTr="00EB066E">
        <w:trPr>
          <w:trHeight w:val="454"/>
        </w:trPr>
        <w:tc>
          <w:tcPr>
            <w:tcW w:w="562" w:type="dxa"/>
            <w:vAlign w:val="center"/>
          </w:tcPr>
          <w:p w14:paraId="2F79C39A" w14:textId="77777777" w:rsidR="00BD44C2" w:rsidRPr="00862735" w:rsidRDefault="00BD44C2" w:rsidP="00BD44C2">
            <w:pPr>
              <w:spacing w:line="276" w:lineRule="auto"/>
              <w:jc w:val="center"/>
              <w:rPr>
                <w:noProof/>
              </w:rPr>
            </w:pPr>
            <w:r w:rsidRPr="00862735">
              <w:rPr>
                <w:noProof/>
              </w:rPr>
              <w:t>A08</w:t>
            </w:r>
          </w:p>
        </w:tc>
        <w:tc>
          <w:tcPr>
            <w:tcW w:w="607" w:type="dxa"/>
            <w:vAlign w:val="center"/>
          </w:tcPr>
          <w:p w14:paraId="70CF948A" w14:textId="0EDA5008" w:rsidR="00BD44C2" w:rsidRPr="00862735" w:rsidRDefault="00BD44C2" w:rsidP="00BD44C2">
            <w:pPr>
              <w:spacing w:line="276" w:lineRule="auto"/>
              <w:jc w:val="center"/>
              <w:rPr>
                <w:noProof/>
              </w:rPr>
            </w:pPr>
            <w:r w:rsidRPr="00D81D16">
              <w:rPr>
                <w:noProof/>
              </w:rPr>
              <w:t>0,085</w:t>
            </w:r>
          </w:p>
        </w:tc>
        <w:tc>
          <w:tcPr>
            <w:tcW w:w="608" w:type="dxa"/>
            <w:vAlign w:val="center"/>
          </w:tcPr>
          <w:p w14:paraId="66826825" w14:textId="683CF542" w:rsidR="00BD44C2" w:rsidRPr="00862735" w:rsidRDefault="00BD44C2" w:rsidP="00BD44C2">
            <w:pPr>
              <w:spacing w:line="276" w:lineRule="auto"/>
              <w:jc w:val="center"/>
              <w:rPr>
                <w:noProof/>
              </w:rPr>
            </w:pPr>
            <w:r w:rsidRPr="00D81D16">
              <w:rPr>
                <w:noProof/>
              </w:rPr>
              <w:t>0,0108</w:t>
            </w:r>
          </w:p>
        </w:tc>
        <w:tc>
          <w:tcPr>
            <w:tcW w:w="607" w:type="dxa"/>
            <w:vAlign w:val="center"/>
          </w:tcPr>
          <w:p w14:paraId="33E23094" w14:textId="0599C138" w:rsidR="00BD44C2" w:rsidRPr="00862735" w:rsidRDefault="00BD44C2" w:rsidP="00BD44C2">
            <w:pPr>
              <w:spacing w:line="276" w:lineRule="auto"/>
              <w:jc w:val="center"/>
              <w:rPr>
                <w:noProof/>
              </w:rPr>
            </w:pPr>
            <w:r w:rsidRPr="00D81D16">
              <w:rPr>
                <w:noProof/>
              </w:rPr>
              <w:t>0,1036</w:t>
            </w:r>
          </w:p>
        </w:tc>
        <w:tc>
          <w:tcPr>
            <w:tcW w:w="608" w:type="dxa"/>
            <w:vAlign w:val="center"/>
          </w:tcPr>
          <w:p w14:paraId="076E6F24" w14:textId="76962575" w:rsidR="00BD44C2" w:rsidRPr="00862735" w:rsidRDefault="00BD44C2" w:rsidP="00BD44C2">
            <w:pPr>
              <w:spacing w:line="276" w:lineRule="auto"/>
              <w:jc w:val="center"/>
              <w:rPr>
                <w:noProof/>
              </w:rPr>
            </w:pPr>
            <w:r w:rsidRPr="00D81D16">
              <w:rPr>
                <w:noProof/>
              </w:rPr>
              <w:t>0,1337</w:t>
            </w:r>
          </w:p>
        </w:tc>
        <w:tc>
          <w:tcPr>
            <w:tcW w:w="607" w:type="dxa"/>
            <w:vAlign w:val="center"/>
          </w:tcPr>
          <w:p w14:paraId="32AA7598" w14:textId="7927E878" w:rsidR="00BD44C2" w:rsidRPr="00862735" w:rsidRDefault="00BD44C2" w:rsidP="00BD44C2">
            <w:pPr>
              <w:spacing w:line="276" w:lineRule="auto"/>
              <w:jc w:val="center"/>
              <w:rPr>
                <w:noProof/>
              </w:rPr>
            </w:pPr>
            <w:r w:rsidRPr="00D81D16">
              <w:rPr>
                <w:noProof/>
              </w:rPr>
              <w:t>0,1309</w:t>
            </w:r>
          </w:p>
        </w:tc>
        <w:tc>
          <w:tcPr>
            <w:tcW w:w="608" w:type="dxa"/>
            <w:vAlign w:val="center"/>
          </w:tcPr>
          <w:p w14:paraId="506E26ED" w14:textId="0B0E4440" w:rsidR="00BD44C2" w:rsidRPr="00862735" w:rsidRDefault="00BD44C2" w:rsidP="00BD44C2">
            <w:pPr>
              <w:spacing w:line="276" w:lineRule="auto"/>
              <w:jc w:val="center"/>
              <w:rPr>
                <w:noProof/>
              </w:rPr>
            </w:pPr>
            <w:r w:rsidRPr="00D81D16">
              <w:rPr>
                <w:noProof/>
              </w:rPr>
              <w:t>0,1297</w:t>
            </w:r>
          </w:p>
        </w:tc>
        <w:tc>
          <w:tcPr>
            <w:tcW w:w="608" w:type="dxa"/>
            <w:vAlign w:val="center"/>
          </w:tcPr>
          <w:p w14:paraId="2CD842B7" w14:textId="3D5CFA15" w:rsidR="00BD44C2" w:rsidRPr="00862735" w:rsidRDefault="00BD44C2" w:rsidP="00BD44C2">
            <w:pPr>
              <w:spacing w:line="276" w:lineRule="auto"/>
              <w:jc w:val="center"/>
              <w:rPr>
                <w:noProof/>
              </w:rPr>
            </w:pPr>
            <w:r w:rsidRPr="00D81D16">
              <w:rPr>
                <w:noProof/>
              </w:rPr>
              <w:t>0</w:t>
            </w:r>
          </w:p>
        </w:tc>
      </w:tr>
    </w:tbl>
    <w:p w14:paraId="5B58C366" w14:textId="77777777" w:rsidR="00EB066E" w:rsidRPr="00862735" w:rsidRDefault="00EB066E" w:rsidP="00EB066E">
      <w:pPr>
        <w:jc w:val="both"/>
        <w:rPr>
          <w:noProof/>
        </w:rPr>
      </w:pPr>
    </w:p>
    <w:p w14:paraId="0BAA5C63" w14:textId="77777777" w:rsidR="00216D03" w:rsidRPr="00862735" w:rsidRDefault="00216D03" w:rsidP="00441200">
      <w:pPr>
        <w:pStyle w:val="ListParagraph"/>
        <w:numPr>
          <w:ilvl w:val="0"/>
          <w:numId w:val="6"/>
        </w:numPr>
        <w:ind w:left="284" w:hanging="284"/>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w:t>
      </w:r>
      <w:r w:rsidRPr="00862735">
        <w:rPr>
          <w:noProof/>
        </w:rPr>
        <w:t xml:space="preserve"> </w:t>
      </w:r>
      <w:r w:rsidRPr="00862735">
        <w:rPr>
          <w:i/>
          <w:iCs/>
          <w:noProof/>
        </w:rPr>
        <w:t>Measure</w:t>
      </w:r>
      <w:r w:rsidRPr="00862735">
        <w:rPr>
          <w:noProof/>
        </w:rPr>
        <w:t xml:space="preserve"> (R)</w:t>
      </w:r>
    </w:p>
    <w:p w14:paraId="1B237C6C" w14:textId="35D71760" w:rsidR="00AB4814" w:rsidRPr="00862735" w:rsidRDefault="00EC62D9" w:rsidP="004D5438">
      <w:pPr>
        <w:spacing w:after="240" w:line="276" w:lineRule="auto"/>
        <w:ind w:firstLine="284"/>
        <w:jc w:val="both"/>
        <w:rPr>
          <w:noProof/>
          <w:szCs w:val="24"/>
        </w:rPr>
      </w:pPr>
      <w:r w:rsidRPr="00862735">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w:t>
      </w:r>
      <w:r w:rsidR="00192FD9">
        <w:rPr>
          <w:noProof/>
          <w:lang w:val="en-US"/>
        </w:rPr>
        <w:t>R</w:t>
      </w:r>
      <w:r w:rsidR="00C7492B">
        <w:rPr>
          <w:noProof/>
        </w:rPr>
        <w:t>umus</w:t>
      </w:r>
      <w:r w:rsidRPr="00862735">
        <w:rPr>
          <w:noProof/>
        </w:rPr>
        <w:t xml:space="preserve"> </w:t>
      </w:r>
      <w:r w:rsidR="00192FD9">
        <w:rPr>
          <w:noProof/>
          <w:lang w:val="en-US"/>
        </w:rPr>
        <w:t xml:space="preserve">9 dan 10. </w:t>
      </w:r>
      <w:r w:rsidRPr="00862735">
        <w:rPr>
          <w:noProof/>
          <w:szCs w:val="24"/>
        </w:rPr>
        <w:t xml:space="preserve">Hasil dari perhitungan nilai </w:t>
      </w:r>
      <w:r w:rsidRPr="00862735">
        <w:rPr>
          <w:i/>
          <w:iCs/>
          <w:noProof/>
          <w:szCs w:val="24"/>
        </w:rPr>
        <w:t>utility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862735">
        <w:rPr>
          <w:noProof/>
          <w:szCs w:val="24"/>
        </w:rPr>
        <w:t xml:space="preserve">) dan nilai </w:t>
      </w:r>
      <w:r w:rsidRPr="00862735">
        <w:rPr>
          <w:i/>
          <w:iCs/>
          <w:noProof/>
          <w:szCs w:val="24"/>
        </w:rPr>
        <w:t>regret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 xml:space="preserve">) ke masing-masing alternatif ditunjukkan pada </w:t>
      </w:r>
      <w:r w:rsidR="00565BAB" w:rsidRPr="00862735">
        <w:rPr>
          <w:noProof/>
          <w:szCs w:val="24"/>
        </w:rPr>
        <w:t>T</w:t>
      </w:r>
      <w:r w:rsidRPr="00862735">
        <w:rPr>
          <w:noProof/>
          <w:szCs w:val="24"/>
        </w:rPr>
        <w:t>abel</w:t>
      </w:r>
      <w:r w:rsidR="00565BAB" w:rsidRPr="00862735">
        <w:rPr>
          <w:noProof/>
          <w:szCs w:val="24"/>
        </w:rPr>
        <w:t xml:space="preserve"> VII.</w:t>
      </w:r>
    </w:p>
    <w:p w14:paraId="127C1141" w14:textId="68FE8866" w:rsidR="00D6332D" w:rsidRPr="00862735" w:rsidRDefault="00D6332D"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590FED">
        <w:rPr>
          <w:noProof/>
        </w:rPr>
        <w:t>VII</w:t>
      </w:r>
      <w:r w:rsidRPr="00862735">
        <w:rPr>
          <w:noProof/>
        </w:rPr>
        <w:fldChar w:fldCharType="end"/>
      </w:r>
    </w:p>
    <w:p w14:paraId="6430EBA1" w14:textId="43A9F18C" w:rsidR="0091754B" w:rsidRPr="00862735" w:rsidRDefault="00366304" w:rsidP="0091754B">
      <w:pPr>
        <w:jc w:val="center"/>
        <w:rPr>
          <w:noProof/>
        </w:rPr>
      </w:pPr>
      <w:r w:rsidRPr="00862735">
        <w:rPr>
          <w:noProof/>
        </w:rPr>
        <w:t xml:space="preserve">HASIL PERHITUNGAN NILAI </w:t>
      </w:r>
      <w:r w:rsidRPr="00862735">
        <w:rPr>
          <w:i/>
          <w:noProof/>
        </w:rPr>
        <w:t>UTILITY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720810" w:rsidRPr="00862735">
        <w:rPr>
          <w:noProof/>
        </w:rPr>
        <w:t xml:space="preserve">) </w:t>
      </w:r>
      <w:r w:rsidRPr="00862735">
        <w:rPr>
          <w:noProof/>
        </w:rPr>
        <w:t xml:space="preserve">DAN </w:t>
      </w:r>
      <w:r w:rsidRPr="00862735">
        <w:rPr>
          <w:i/>
          <w:noProof/>
        </w:rPr>
        <w:t>REGRET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720810"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862735" w14:paraId="35D17E09" w14:textId="77777777" w:rsidTr="00F67308">
        <w:trPr>
          <w:trHeight w:val="340"/>
        </w:trPr>
        <w:tc>
          <w:tcPr>
            <w:tcW w:w="704" w:type="dxa"/>
            <w:vAlign w:val="center"/>
          </w:tcPr>
          <w:p w14:paraId="6BB6DE1A" w14:textId="77777777" w:rsidR="00F5188D" w:rsidRPr="00862735" w:rsidRDefault="00F5188D" w:rsidP="002A7C30">
            <w:pPr>
              <w:spacing w:line="276" w:lineRule="auto"/>
              <w:jc w:val="center"/>
              <w:rPr>
                <w:noProof/>
              </w:rPr>
            </w:pPr>
            <w:r w:rsidRPr="00862735">
              <w:rPr>
                <w:noProof/>
              </w:rPr>
              <w:t>Kode</w:t>
            </w:r>
          </w:p>
          <w:p w14:paraId="3ED3E534" w14:textId="5D69F884" w:rsidR="003831DD" w:rsidRPr="00862735" w:rsidRDefault="003831DD" w:rsidP="002A7C30">
            <w:pPr>
              <w:spacing w:line="276" w:lineRule="auto"/>
              <w:jc w:val="center"/>
              <w:rPr>
                <w:noProof/>
              </w:rPr>
            </w:pPr>
            <w:r w:rsidRPr="00862735">
              <w:rPr>
                <w:noProof/>
              </w:rPr>
              <w:t>Alt</w:t>
            </w:r>
          </w:p>
        </w:tc>
        <w:tc>
          <w:tcPr>
            <w:tcW w:w="1276" w:type="dxa"/>
            <w:vAlign w:val="center"/>
          </w:tcPr>
          <w:p w14:paraId="620CBF53" w14:textId="77777777" w:rsidR="00F5188D" w:rsidRPr="00862735" w:rsidRDefault="00F5188D" w:rsidP="002A7C30">
            <w:pPr>
              <w:spacing w:line="276" w:lineRule="auto"/>
              <w:jc w:val="center"/>
              <w:rPr>
                <w:noProof/>
              </w:rPr>
            </w:pPr>
            <w:r w:rsidRPr="00862735">
              <w:rPr>
                <w:noProof/>
              </w:rPr>
              <w:t>Nama</w:t>
            </w:r>
          </w:p>
          <w:p w14:paraId="1E14BF47" w14:textId="77777777" w:rsidR="00F5188D" w:rsidRPr="00862735" w:rsidRDefault="00F5188D" w:rsidP="002A7C30">
            <w:pPr>
              <w:spacing w:line="276" w:lineRule="auto"/>
              <w:jc w:val="center"/>
              <w:rPr>
                <w:noProof/>
              </w:rPr>
            </w:pPr>
            <w:r w:rsidRPr="00862735">
              <w:rPr>
                <w:noProof/>
              </w:rPr>
              <w:t>Alternatif</w:t>
            </w:r>
          </w:p>
        </w:tc>
        <w:tc>
          <w:tcPr>
            <w:tcW w:w="1559" w:type="dxa"/>
            <w:vAlign w:val="center"/>
          </w:tcPr>
          <w:p w14:paraId="1CFABE64" w14:textId="77777777"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Utility Measure</w:t>
            </w:r>
            <w:r w:rsidRPr="00862735">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862735">
              <w:rPr>
                <w:rFonts w:eastAsiaTheme="minorEastAsia"/>
                <w:noProof/>
                <w:szCs w:val="24"/>
              </w:rPr>
              <w:t>)</w:t>
            </w:r>
          </w:p>
        </w:tc>
        <w:tc>
          <w:tcPr>
            <w:tcW w:w="1276" w:type="dxa"/>
            <w:vAlign w:val="center"/>
          </w:tcPr>
          <w:p w14:paraId="5A66D3A0" w14:textId="5D621110"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Regret Measure</w:t>
            </w:r>
            <w:r w:rsidRPr="00862735">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w:t>
            </w:r>
          </w:p>
        </w:tc>
      </w:tr>
      <w:tr w:rsidR="00BD44C2" w:rsidRPr="00862735" w14:paraId="69DDC6B5" w14:textId="77777777" w:rsidTr="00F67308">
        <w:trPr>
          <w:trHeight w:val="340"/>
        </w:trPr>
        <w:tc>
          <w:tcPr>
            <w:tcW w:w="704" w:type="dxa"/>
            <w:vAlign w:val="center"/>
          </w:tcPr>
          <w:p w14:paraId="40DD021A"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79A66952" w14:textId="77777777" w:rsidR="00BD44C2" w:rsidRPr="00862735" w:rsidRDefault="00BD44C2" w:rsidP="00BD44C2">
            <w:pPr>
              <w:spacing w:line="276" w:lineRule="auto"/>
              <w:jc w:val="center"/>
              <w:rPr>
                <w:noProof/>
              </w:rPr>
            </w:pPr>
            <w:r w:rsidRPr="00862735">
              <w:rPr>
                <w:noProof/>
              </w:rPr>
              <w:t>Dadapayam</w:t>
            </w:r>
          </w:p>
        </w:tc>
        <w:tc>
          <w:tcPr>
            <w:tcW w:w="1559" w:type="dxa"/>
            <w:vAlign w:val="center"/>
          </w:tcPr>
          <w:p w14:paraId="002372BE" w14:textId="3AC16237" w:rsidR="00BD44C2" w:rsidRPr="00862735" w:rsidRDefault="00BD44C2" w:rsidP="00BD44C2">
            <w:pPr>
              <w:spacing w:line="276" w:lineRule="auto"/>
              <w:jc w:val="center"/>
              <w:rPr>
                <w:noProof/>
              </w:rPr>
            </w:pPr>
            <w:r w:rsidRPr="00C72FCD">
              <w:rPr>
                <w:noProof/>
              </w:rPr>
              <w:t>0,5241</w:t>
            </w:r>
          </w:p>
        </w:tc>
        <w:tc>
          <w:tcPr>
            <w:tcW w:w="1276" w:type="dxa"/>
            <w:vAlign w:val="center"/>
          </w:tcPr>
          <w:p w14:paraId="6AF5918D" w14:textId="27E19CEB" w:rsidR="00BD44C2" w:rsidRPr="00862735" w:rsidRDefault="00BD44C2" w:rsidP="00BD44C2">
            <w:pPr>
              <w:spacing w:line="276" w:lineRule="auto"/>
              <w:jc w:val="center"/>
              <w:rPr>
                <w:noProof/>
              </w:rPr>
            </w:pPr>
            <w:r w:rsidRPr="00C72FCD">
              <w:rPr>
                <w:noProof/>
              </w:rPr>
              <w:t>0,1275</w:t>
            </w:r>
          </w:p>
        </w:tc>
      </w:tr>
      <w:tr w:rsidR="00BD44C2" w:rsidRPr="00862735" w14:paraId="726E6B0C" w14:textId="77777777" w:rsidTr="00F67308">
        <w:trPr>
          <w:trHeight w:val="340"/>
        </w:trPr>
        <w:tc>
          <w:tcPr>
            <w:tcW w:w="704" w:type="dxa"/>
            <w:vAlign w:val="center"/>
          </w:tcPr>
          <w:p w14:paraId="7C1CF8F9"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7E8865E2" w14:textId="77777777" w:rsidR="00BD44C2" w:rsidRPr="00862735" w:rsidRDefault="00BD44C2" w:rsidP="00BD44C2">
            <w:pPr>
              <w:spacing w:line="276" w:lineRule="auto"/>
              <w:jc w:val="center"/>
              <w:rPr>
                <w:noProof/>
              </w:rPr>
            </w:pPr>
            <w:r w:rsidRPr="00862735">
              <w:rPr>
                <w:noProof/>
              </w:rPr>
              <w:t>Mluweh</w:t>
            </w:r>
          </w:p>
        </w:tc>
        <w:tc>
          <w:tcPr>
            <w:tcW w:w="1559" w:type="dxa"/>
            <w:vAlign w:val="center"/>
          </w:tcPr>
          <w:p w14:paraId="51B99200" w14:textId="154D9B0C" w:rsidR="00BD44C2" w:rsidRPr="00862735" w:rsidRDefault="00BD44C2" w:rsidP="00BD44C2">
            <w:pPr>
              <w:spacing w:line="276" w:lineRule="auto"/>
              <w:jc w:val="center"/>
              <w:rPr>
                <w:noProof/>
              </w:rPr>
            </w:pPr>
            <w:r w:rsidRPr="00C72FCD">
              <w:rPr>
                <w:noProof/>
              </w:rPr>
              <w:t>0,0955</w:t>
            </w:r>
          </w:p>
        </w:tc>
        <w:tc>
          <w:tcPr>
            <w:tcW w:w="1276" w:type="dxa"/>
            <w:vAlign w:val="center"/>
          </w:tcPr>
          <w:p w14:paraId="5722F06D" w14:textId="5D41CD43" w:rsidR="00BD44C2" w:rsidRPr="00862735" w:rsidRDefault="00BD44C2" w:rsidP="00BD44C2">
            <w:pPr>
              <w:spacing w:line="276" w:lineRule="auto"/>
              <w:jc w:val="center"/>
              <w:rPr>
                <w:noProof/>
              </w:rPr>
            </w:pPr>
            <w:r w:rsidRPr="00C72FCD">
              <w:rPr>
                <w:noProof/>
              </w:rPr>
              <w:t>0,0955</w:t>
            </w:r>
          </w:p>
        </w:tc>
      </w:tr>
      <w:tr w:rsidR="00BD44C2" w:rsidRPr="00862735" w14:paraId="02F76266" w14:textId="77777777" w:rsidTr="00F67308">
        <w:trPr>
          <w:trHeight w:val="340"/>
        </w:trPr>
        <w:tc>
          <w:tcPr>
            <w:tcW w:w="704" w:type="dxa"/>
            <w:vAlign w:val="center"/>
          </w:tcPr>
          <w:p w14:paraId="110DA951"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542548F0" w14:textId="77777777" w:rsidR="00BD44C2" w:rsidRPr="00862735" w:rsidRDefault="00BD44C2" w:rsidP="00BD44C2">
            <w:pPr>
              <w:spacing w:line="276" w:lineRule="auto"/>
              <w:jc w:val="center"/>
              <w:rPr>
                <w:noProof/>
              </w:rPr>
            </w:pPr>
            <w:r w:rsidRPr="00862735">
              <w:rPr>
                <w:noProof/>
              </w:rPr>
              <w:t>Lebak</w:t>
            </w:r>
          </w:p>
        </w:tc>
        <w:tc>
          <w:tcPr>
            <w:tcW w:w="1559" w:type="dxa"/>
            <w:vAlign w:val="center"/>
          </w:tcPr>
          <w:p w14:paraId="356C0817" w14:textId="406C5C21" w:rsidR="00BD44C2" w:rsidRPr="00862735" w:rsidRDefault="00BD44C2" w:rsidP="00BD44C2">
            <w:pPr>
              <w:spacing w:line="276" w:lineRule="auto"/>
              <w:jc w:val="center"/>
              <w:rPr>
                <w:noProof/>
              </w:rPr>
            </w:pPr>
            <w:r w:rsidRPr="00C72FCD">
              <w:rPr>
                <w:noProof/>
              </w:rPr>
              <w:t>0,468</w:t>
            </w:r>
          </w:p>
        </w:tc>
        <w:tc>
          <w:tcPr>
            <w:tcW w:w="1276" w:type="dxa"/>
            <w:vAlign w:val="center"/>
          </w:tcPr>
          <w:p w14:paraId="0C7F1939" w14:textId="18174132" w:rsidR="00BD44C2" w:rsidRPr="00862735" w:rsidRDefault="00BD44C2" w:rsidP="00BD44C2">
            <w:pPr>
              <w:spacing w:line="276" w:lineRule="auto"/>
              <w:jc w:val="center"/>
              <w:rPr>
                <w:noProof/>
              </w:rPr>
            </w:pPr>
            <w:r w:rsidRPr="00C72FCD">
              <w:rPr>
                <w:noProof/>
              </w:rPr>
              <w:t>0,1275</w:t>
            </w:r>
          </w:p>
        </w:tc>
      </w:tr>
      <w:tr w:rsidR="00BD44C2" w:rsidRPr="00862735" w14:paraId="5DE48608" w14:textId="77777777" w:rsidTr="00F67308">
        <w:trPr>
          <w:trHeight w:val="340"/>
        </w:trPr>
        <w:tc>
          <w:tcPr>
            <w:tcW w:w="704" w:type="dxa"/>
            <w:vAlign w:val="center"/>
          </w:tcPr>
          <w:p w14:paraId="6786897E"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2F558796" w14:textId="77777777" w:rsidR="00BD44C2" w:rsidRPr="00862735" w:rsidRDefault="00BD44C2" w:rsidP="00BD44C2">
            <w:pPr>
              <w:spacing w:line="276" w:lineRule="auto"/>
              <w:jc w:val="center"/>
              <w:rPr>
                <w:noProof/>
              </w:rPr>
            </w:pPr>
            <w:r w:rsidRPr="00862735">
              <w:rPr>
                <w:noProof/>
              </w:rPr>
              <w:t>Pakis</w:t>
            </w:r>
          </w:p>
        </w:tc>
        <w:tc>
          <w:tcPr>
            <w:tcW w:w="1559" w:type="dxa"/>
            <w:vAlign w:val="center"/>
          </w:tcPr>
          <w:p w14:paraId="7F3F43AE" w14:textId="4F2CE185" w:rsidR="00BD44C2" w:rsidRPr="00862735" w:rsidRDefault="00BD44C2" w:rsidP="00BD44C2">
            <w:pPr>
              <w:spacing w:line="276" w:lineRule="auto"/>
              <w:jc w:val="center"/>
              <w:rPr>
                <w:noProof/>
              </w:rPr>
            </w:pPr>
            <w:r w:rsidRPr="00C72FCD">
              <w:rPr>
                <w:noProof/>
              </w:rPr>
              <w:t>0,4495</w:t>
            </w:r>
          </w:p>
        </w:tc>
        <w:tc>
          <w:tcPr>
            <w:tcW w:w="1276" w:type="dxa"/>
            <w:vAlign w:val="center"/>
          </w:tcPr>
          <w:p w14:paraId="39146146" w14:textId="07D49AAA" w:rsidR="00BD44C2" w:rsidRPr="00862735" w:rsidRDefault="00BD44C2" w:rsidP="00BD44C2">
            <w:pPr>
              <w:spacing w:line="276" w:lineRule="auto"/>
              <w:jc w:val="center"/>
              <w:rPr>
                <w:noProof/>
              </w:rPr>
            </w:pPr>
            <w:r w:rsidRPr="00C72FCD">
              <w:rPr>
                <w:noProof/>
              </w:rPr>
              <w:t>0,1275</w:t>
            </w:r>
          </w:p>
        </w:tc>
      </w:tr>
      <w:tr w:rsidR="00BD44C2" w:rsidRPr="00862735" w14:paraId="36E1FC67" w14:textId="77777777" w:rsidTr="00F67308">
        <w:trPr>
          <w:trHeight w:val="340"/>
        </w:trPr>
        <w:tc>
          <w:tcPr>
            <w:tcW w:w="704" w:type="dxa"/>
            <w:vAlign w:val="center"/>
          </w:tcPr>
          <w:p w14:paraId="22F6C550"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6FFC50D2" w14:textId="77777777" w:rsidR="00BD44C2" w:rsidRPr="00862735" w:rsidRDefault="00BD44C2" w:rsidP="00BD44C2">
            <w:pPr>
              <w:spacing w:line="276" w:lineRule="auto"/>
              <w:jc w:val="center"/>
              <w:rPr>
                <w:noProof/>
              </w:rPr>
            </w:pPr>
            <w:r w:rsidRPr="00862735">
              <w:rPr>
                <w:noProof/>
              </w:rPr>
              <w:t>Jatikurung</w:t>
            </w:r>
          </w:p>
        </w:tc>
        <w:tc>
          <w:tcPr>
            <w:tcW w:w="1559" w:type="dxa"/>
            <w:vAlign w:val="center"/>
          </w:tcPr>
          <w:p w14:paraId="3DB5826C" w14:textId="023E1C17" w:rsidR="00BD44C2" w:rsidRPr="00862735" w:rsidRDefault="00BD44C2" w:rsidP="00BD44C2">
            <w:pPr>
              <w:spacing w:line="276" w:lineRule="auto"/>
              <w:jc w:val="center"/>
              <w:rPr>
                <w:noProof/>
              </w:rPr>
            </w:pPr>
            <w:r w:rsidRPr="00C72FCD">
              <w:rPr>
                <w:noProof/>
              </w:rPr>
              <w:t>0,6034</w:t>
            </w:r>
          </w:p>
        </w:tc>
        <w:tc>
          <w:tcPr>
            <w:tcW w:w="1276" w:type="dxa"/>
            <w:vAlign w:val="center"/>
          </w:tcPr>
          <w:p w14:paraId="77594611" w14:textId="23C857E7" w:rsidR="00BD44C2" w:rsidRPr="00862735" w:rsidRDefault="00BD44C2" w:rsidP="00BD44C2">
            <w:pPr>
              <w:spacing w:line="276" w:lineRule="auto"/>
              <w:jc w:val="center"/>
              <w:rPr>
                <w:noProof/>
              </w:rPr>
            </w:pPr>
            <w:r w:rsidRPr="00C72FCD">
              <w:rPr>
                <w:noProof/>
              </w:rPr>
              <w:t>0,1529</w:t>
            </w:r>
          </w:p>
        </w:tc>
      </w:tr>
      <w:tr w:rsidR="00BD44C2" w:rsidRPr="00862735" w14:paraId="1F68BA05" w14:textId="77777777" w:rsidTr="00F67308">
        <w:trPr>
          <w:trHeight w:val="340"/>
        </w:trPr>
        <w:tc>
          <w:tcPr>
            <w:tcW w:w="704" w:type="dxa"/>
            <w:vAlign w:val="center"/>
          </w:tcPr>
          <w:p w14:paraId="169CC992"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7EDAAD3" w14:textId="77777777" w:rsidR="00BD44C2" w:rsidRPr="00862735" w:rsidRDefault="00BD44C2" w:rsidP="00BD44C2">
            <w:pPr>
              <w:spacing w:line="276" w:lineRule="auto"/>
              <w:jc w:val="center"/>
              <w:rPr>
                <w:noProof/>
              </w:rPr>
            </w:pPr>
            <w:r w:rsidRPr="00862735">
              <w:rPr>
                <w:noProof/>
              </w:rPr>
              <w:t>Gogodalem</w:t>
            </w:r>
          </w:p>
        </w:tc>
        <w:tc>
          <w:tcPr>
            <w:tcW w:w="1559" w:type="dxa"/>
            <w:vAlign w:val="center"/>
          </w:tcPr>
          <w:p w14:paraId="13BF30C1" w14:textId="57E0FF94" w:rsidR="00BD44C2" w:rsidRPr="00862735" w:rsidRDefault="00BD44C2" w:rsidP="00BD44C2">
            <w:pPr>
              <w:spacing w:line="276" w:lineRule="auto"/>
              <w:jc w:val="center"/>
              <w:rPr>
                <w:noProof/>
              </w:rPr>
            </w:pPr>
            <w:r w:rsidRPr="00C72FCD">
              <w:rPr>
                <w:noProof/>
              </w:rPr>
              <w:t>0,5807</w:t>
            </w:r>
          </w:p>
        </w:tc>
        <w:tc>
          <w:tcPr>
            <w:tcW w:w="1276" w:type="dxa"/>
            <w:vAlign w:val="center"/>
          </w:tcPr>
          <w:p w14:paraId="28BE1642" w14:textId="6DB9A642" w:rsidR="00BD44C2" w:rsidRPr="00862735" w:rsidRDefault="00BD44C2" w:rsidP="00BD44C2">
            <w:pPr>
              <w:spacing w:line="276" w:lineRule="auto"/>
              <w:jc w:val="center"/>
              <w:rPr>
                <w:noProof/>
              </w:rPr>
            </w:pPr>
            <w:r w:rsidRPr="00C72FCD">
              <w:rPr>
                <w:noProof/>
              </w:rPr>
              <w:t>0,2515</w:t>
            </w:r>
          </w:p>
        </w:tc>
      </w:tr>
      <w:tr w:rsidR="00BD44C2" w:rsidRPr="00862735" w14:paraId="4AB70BBD" w14:textId="77777777" w:rsidTr="00F67308">
        <w:trPr>
          <w:trHeight w:val="340"/>
        </w:trPr>
        <w:tc>
          <w:tcPr>
            <w:tcW w:w="704" w:type="dxa"/>
            <w:vAlign w:val="center"/>
          </w:tcPr>
          <w:p w14:paraId="0FB515B4"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310E6399" w14:textId="77777777" w:rsidR="00BD44C2" w:rsidRPr="00862735" w:rsidRDefault="00BD44C2" w:rsidP="00BD44C2">
            <w:pPr>
              <w:spacing w:line="276" w:lineRule="auto"/>
              <w:jc w:val="center"/>
              <w:rPr>
                <w:noProof/>
              </w:rPr>
            </w:pPr>
            <w:r w:rsidRPr="00862735">
              <w:rPr>
                <w:noProof/>
              </w:rPr>
              <w:t>Kandangan</w:t>
            </w:r>
          </w:p>
        </w:tc>
        <w:tc>
          <w:tcPr>
            <w:tcW w:w="1559" w:type="dxa"/>
            <w:vAlign w:val="center"/>
          </w:tcPr>
          <w:p w14:paraId="100FA9D2" w14:textId="062C157C" w:rsidR="00BD44C2" w:rsidRPr="00862735" w:rsidRDefault="00BD44C2" w:rsidP="00BD44C2">
            <w:pPr>
              <w:spacing w:line="276" w:lineRule="auto"/>
              <w:jc w:val="center"/>
              <w:rPr>
                <w:noProof/>
              </w:rPr>
            </w:pPr>
            <w:r w:rsidRPr="00C72FCD">
              <w:rPr>
                <w:noProof/>
              </w:rPr>
              <w:t>0,6118</w:t>
            </w:r>
          </w:p>
        </w:tc>
        <w:tc>
          <w:tcPr>
            <w:tcW w:w="1276" w:type="dxa"/>
            <w:vAlign w:val="center"/>
          </w:tcPr>
          <w:p w14:paraId="43F28A79" w14:textId="6440F1EA" w:rsidR="00BD44C2" w:rsidRPr="00862735" w:rsidRDefault="00BD44C2" w:rsidP="00BD44C2">
            <w:pPr>
              <w:spacing w:line="276" w:lineRule="auto"/>
              <w:jc w:val="center"/>
              <w:rPr>
                <w:noProof/>
              </w:rPr>
            </w:pPr>
            <w:r w:rsidRPr="00C72FCD">
              <w:rPr>
                <w:noProof/>
              </w:rPr>
              <w:t>0,1597</w:t>
            </w:r>
          </w:p>
        </w:tc>
      </w:tr>
      <w:tr w:rsidR="00BD44C2" w:rsidRPr="00862735" w14:paraId="67275E69" w14:textId="77777777" w:rsidTr="00F67308">
        <w:trPr>
          <w:trHeight w:val="340"/>
        </w:trPr>
        <w:tc>
          <w:tcPr>
            <w:tcW w:w="704" w:type="dxa"/>
            <w:vAlign w:val="center"/>
          </w:tcPr>
          <w:p w14:paraId="6B4A2BF2"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1784DE66" w14:textId="77777777" w:rsidR="00BD44C2" w:rsidRPr="00862735" w:rsidRDefault="00BD44C2" w:rsidP="00BD44C2">
            <w:pPr>
              <w:spacing w:line="276" w:lineRule="auto"/>
              <w:jc w:val="center"/>
              <w:rPr>
                <w:noProof/>
              </w:rPr>
            </w:pPr>
            <w:r w:rsidRPr="00862735">
              <w:rPr>
                <w:noProof/>
              </w:rPr>
              <w:t>Ngrawan</w:t>
            </w:r>
          </w:p>
        </w:tc>
        <w:tc>
          <w:tcPr>
            <w:tcW w:w="1559" w:type="dxa"/>
            <w:vAlign w:val="center"/>
          </w:tcPr>
          <w:p w14:paraId="5F54AFB7" w14:textId="2A8D7CDE" w:rsidR="00BD44C2" w:rsidRPr="00862735" w:rsidRDefault="00BD44C2" w:rsidP="00BD44C2">
            <w:pPr>
              <w:spacing w:line="276" w:lineRule="auto"/>
              <w:jc w:val="center"/>
              <w:rPr>
                <w:noProof/>
              </w:rPr>
            </w:pPr>
            <w:r w:rsidRPr="00C72FCD">
              <w:rPr>
                <w:noProof/>
              </w:rPr>
              <w:t>0,5937</w:t>
            </w:r>
          </w:p>
        </w:tc>
        <w:tc>
          <w:tcPr>
            <w:tcW w:w="1276" w:type="dxa"/>
            <w:vAlign w:val="center"/>
          </w:tcPr>
          <w:p w14:paraId="4EE5F651" w14:textId="10FC28D8" w:rsidR="00BD44C2" w:rsidRPr="00862735" w:rsidRDefault="00BD44C2" w:rsidP="00BD44C2">
            <w:pPr>
              <w:spacing w:line="276" w:lineRule="auto"/>
              <w:jc w:val="center"/>
              <w:rPr>
                <w:noProof/>
              </w:rPr>
            </w:pPr>
            <w:r w:rsidRPr="00C72FCD">
              <w:rPr>
                <w:noProof/>
              </w:rPr>
              <w:t>0,1337</w:t>
            </w:r>
          </w:p>
        </w:tc>
      </w:tr>
    </w:tbl>
    <w:p w14:paraId="5217AE20" w14:textId="77777777" w:rsidR="00EC62D9" w:rsidRPr="00862735" w:rsidRDefault="00EC62D9" w:rsidP="00B01677">
      <w:pPr>
        <w:spacing w:after="240"/>
        <w:ind w:firstLine="284"/>
        <w:jc w:val="both"/>
        <w:rPr>
          <w:noProof/>
        </w:rPr>
      </w:pPr>
    </w:p>
    <w:p w14:paraId="15CF3FE9" w14:textId="77777777" w:rsidR="00216D03" w:rsidRPr="00862735" w:rsidRDefault="00216D03">
      <w:pPr>
        <w:pStyle w:val="ListParagraph"/>
        <w:numPr>
          <w:ilvl w:val="0"/>
          <w:numId w:val="6"/>
        </w:numPr>
        <w:ind w:left="284" w:hanging="284"/>
        <w:rPr>
          <w:noProof/>
        </w:rPr>
      </w:pPr>
      <w:r w:rsidRPr="00862735">
        <w:rPr>
          <w:noProof/>
        </w:rPr>
        <w:t>Menghitung Nilai Indeks VIKOR (Q)</w:t>
      </w:r>
    </w:p>
    <w:p w14:paraId="454A8DEC" w14:textId="0EF6D597" w:rsidR="00FF6E21" w:rsidRPr="00862735" w:rsidRDefault="00DA3F8C" w:rsidP="004D5438">
      <w:pPr>
        <w:spacing w:after="240"/>
        <w:ind w:firstLine="284"/>
        <w:jc w:val="both"/>
        <w:rPr>
          <w:noProof/>
          <w:szCs w:val="24"/>
        </w:rPr>
      </w:pPr>
      <w:r w:rsidRPr="00862735">
        <w:rPr>
          <w:noProof/>
          <w:szCs w:val="24"/>
        </w:rPr>
        <w:t>M</w:t>
      </w:r>
      <w:r w:rsidR="00FF6E21" w:rsidRPr="00862735">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noProof/>
          <w:szCs w:val="24"/>
        </w:rPr>
        <w:t>,</w:t>
      </w:r>
      <w:r w:rsidR="00FF6E21" w:rsidRPr="00862735">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lalu menggunakan nilai tersebut pada perhitungan nilai indeks VIKOR dengan </w:t>
      </w:r>
      <w:r w:rsidR="004D5438">
        <w:rPr>
          <w:rFonts w:eastAsiaTheme="minorEastAsia"/>
          <w:noProof/>
          <w:szCs w:val="24"/>
          <w:lang w:val="en-US"/>
        </w:rPr>
        <w:t xml:space="preserve">Rumus 11. </w:t>
      </w:r>
      <w:r w:rsidR="00560869" w:rsidRPr="00862735">
        <w:rPr>
          <w:noProof/>
          <w:szCs w:val="24"/>
        </w:rPr>
        <w:t xml:space="preserve">Hasil perhitungan nilai indeks VIKOR ditunjukkan pada </w:t>
      </w:r>
      <w:r w:rsidR="00565BAB" w:rsidRPr="00862735">
        <w:rPr>
          <w:noProof/>
          <w:szCs w:val="24"/>
        </w:rPr>
        <w:t>T</w:t>
      </w:r>
      <w:r w:rsidR="00560869" w:rsidRPr="00862735">
        <w:rPr>
          <w:noProof/>
          <w:szCs w:val="24"/>
        </w:rPr>
        <w:t>abel</w:t>
      </w:r>
      <w:r w:rsidR="00565BAB" w:rsidRPr="00862735">
        <w:rPr>
          <w:noProof/>
          <w:szCs w:val="24"/>
        </w:rPr>
        <w:t xml:space="preserve"> VIII.</w:t>
      </w:r>
    </w:p>
    <w:p w14:paraId="3640EED8" w14:textId="630B5073" w:rsidR="00FA38E5" w:rsidRPr="00862735" w:rsidRDefault="00FA38E5"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590FED">
        <w:rPr>
          <w:noProof/>
        </w:rPr>
        <w:t>VIII</w:t>
      </w:r>
      <w:r w:rsidRPr="00862735">
        <w:rPr>
          <w:noProof/>
        </w:rPr>
        <w:fldChar w:fldCharType="end"/>
      </w:r>
    </w:p>
    <w:p w14:paraId="282D9778" w14:textId="31A5141B" w:rsidR="0091754B" w:rsidRPr="00862735" w:rsidRDefault="00720810" w:rsidP="0091754B">
      <w:pPr>
        <w:jc w:val="center"/>
        <w:rPr>
          <w:noProof/>
        </w:rPr>
      </w:pPr>
      <w:r w:rsidRPr="00862735">
        <w:rPr>
          <w:noProof/>
        </w:rPr>
        <w:t xml:space="preserve">HASIL PERHITUNGAN NILAI INDEKS VIKOR </w:t>
      </w:r>
      <w:r w:rsidRPr="00862735">
        <w:rPr>
          <w:rFonts w:eastAsiaTheme="minorEastAsia"/>
          <w:noProof/>
        </w:rPr>
        <w:t>(</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rFonts w:eastAsiaTheme="minorEastAsia"/>
          <w:noProof/>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862735" w14:paraId="0E00A937" w14:textId="77777777" w:rsidTr="000E21DF">
        <w:trPr>
          <w:trHeight w:val="340"/>
        </w:trPr>
        <w:tc>
          <w:tcPr>
            <w:tcW w:w="1129" w:type="dxa"/>
            <w:vAlign w:val="center"/>
          </w:tcPr>
          <w:p w14:paraId="5A37D475" w14:textId="77777777" w:rsidR="0047036A" w:rsidRPr="00862735" w:rsidRDefault="0047036A" w:rsidP="002A7C30">
            <w:pPr>
              <w:spacing w:line="276" w:lineRule="auto"/>
              <w:jc w:val="center"/>
              <w:rPr>
                <w:noProof/>
              </w:rPr>
            </w:pPr>
            <w:r w:rsidRPr="00862735">
              <w:rPr>
                <w:noProof/>
              </w:rPr>
              <w:t>Kode Alternatif</w:t>
            </w:r>
          </w:p>
        </w:tc>
        <w:tc>
          <w:tcPr>
            <w:tcW w:w="1276" w:type="dxa"/>
            <w:vAlign w:val="center"/>
          </w:tcPr>
          <w:p w14:paraId="2ADE7A0D" w14:textId="77777777" w:rsidR="0047036A" w:rsidRPr="00862735" w:rsidRDefault="0047036A" w:rsidP="002A7C30">
            <w:pPr>
              <w:spacing w:line="276" w:lineRule="auto"/>
              <w:jc w:val="center"/>
              <w:rPr>
                <w:noProof/>
              </w:rPr>
            </w:pPr>
            <w:r w:rsidRPr="00862735">
              <w:rPr>
                <w:noProof/>
              </w:rPr>
              <w:t>Nama Alternatif</w:t>
            </w:r>
          </w:p>
        </w:tc>
        <w:tc>
          <w:tcPr>
            <w:tcW w:w="2410" w:type="dxa"/>
            <w:vAlign w:val="center"/>
          </w:tcPr>
          <w:p w14:paraId="33FD0DA1" w14:textId="77777777" w:rsidR="0047036A" w:rsidRPr="00862735" w:rsidRDefault="0047036A" w:rsidP="002A7C30">
            <w:pPr>
              <w:spacing w:line="276" w:lineRule="auto"/>
              <w:jc w:val="center"/>
              <w:rPr>
                <w:noProof/>
              </w:rPr>
            </w:pPr>
            <w:r w:rsidRPr="00862735">
              <w:rPr>
                <w:noProof/>
              </w:rPr>
              <w:t>Nilai Indeks VIKOR (V=0,5)</w:t>
            </w:r>
          </w:p>
        </w:tc>
      </w:tr>
      <w:tr w:rsidR="00BD44C2" w:rsidRPr="00862735" w14:paraId="4CBBEF76" w14:textId="77777777" w:rsidTr="000E21DF">
        <w:trPr>
          <w:trHeight w:val="340"/>
        </w:trPr>
        <w:tc>
          <w:tcPr>
            <w:tcW w:w="1129" w:type="dxa"/>
            <w:vAlign w:val="center"/>
          </w:tcPr>
          <w:p w14:paraId="4A6860A5"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21508697" w14:textId="77777777" w:rsidR="00BD44C2" w:rsidRPr="00862735" w:rsidRDefault="00BD44C2" w:rsidP="00BD44C2">
            <w:pPr>
              <w:spacing w:line="276" w:lineRule="auto"/>
              <w:jc w:val="center"/>
              <w:rPr>
                <w:noProof/>
              </w:rPr>
            </w:pPr>
            <w:r w:rsidRPr="00862735">
              <w:rPr>
                <w:noProof/>
              </w:rPr>
              <w:t>Dadapayam</w:t>
            </w:r>
          </w:p>
        </w:tc>
        <w:tc>
          <w:tcPr>
            <w:tcW w:w="2410" w:type="dxa"/>
            <w:vAlign w:val="center"/>
          </w:tcPr>
          <w:p w14:paraId="294810DE" w14:textId="44922F06" w:rsidR="00BD44C2" w:rsidRPr="00862735" w:rsidRDefault="00BD44C2" w:rsidP="00BD44C2">
            <w:pPr>
              <w:spacing w:line="276" w:lineRule="auto"/>
              <w:jc w:val="center"/>
              <w:rPr>
                <w:noProof/>
              </w:rPr>
            </w:pPr>
            <w:r w:rsidRPr="00741FE3">
              <w:rPr>
                <w:noProof/>
              </w:rPr>
              <w:t>0,5176</w:t>
            </w:r>
          </w:p>
        </w:tc>
      </w:tr>
      <w:tr w:rsidR="00BD44C2" w:rsidRPr="00862735" w14:paraId="7F013D8B" w14:textId="77777777" w:rsidTr="000E21DF">
        <w:trPr>
          <w:trHeight w:val="340"/>
        </w:trPr>
        <w:tc>
          <w:tcPr>
            <w:tcW w:w="1129" w:type="dxa"/>
            <w:vAlign w:val="center"/>
          </w:tcPr>
          <w:p w14:paraId="60DE6166"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4E4B7699" w14:textId="77777777" w:rsidR="00BD44C2" w:rsidRPr="00862735" w:rsidRDefault="00BD44C2" w:rsidP="00BD44C2">
            <w:pPr>
              <w:spacing w:line="276" w:lineRule="auto"/>
              <w:jc w:val="center"/>
              <w:rPr>
                <w:noProof/>
              </w:rPr>
            </w:pPr>
            <w:r w:rsidRPr="00862735">
              <w:rPr>
                <w:noProof/>
              </w:rPr>
              <w:t>Mluweh</w:t>
            </w:r>
          </w:p>
        </w:tc>
        <w:tc>
          <w:tcPr>
            <w:tcW w:w="2410" w:type="dxa"/>
            <w:vAlign w:val="center"/>
          </w:tcPr>
          <w:p w14:paraId="40119EAE" w14:textId="3722CEFA" w:rsidR="00BD44C2" w:rsidRPr="00862735" w:rsidRDefault="00BD44C2" w:rsidP="00BD44C2">
            <w:pPr>
              <w:spacing w:line="276" w:lineRule="auto"/>
              <w:jc w:val="center"/>
              <w:rPr>
                <w:noProof/>
              </w:rPr>
            </w:pPr>
            <w:r w:rsidRPr="00741FE3">
              <w:rPr>
                <w:noProof/>
              </w:rPr>
              <w:t>0</w:t>
            </w:r>
          </w:p>
        </w:tc>
      </w:tr>
      <w:tr w:rsidR="00BD44C2" w:rsidRPr="00862735" w14:paraId="78EB2E2B" w14:textId="77777777" w:rsidTr="000E21DF">
        <w:trPr>
          <w:trHeight w:val="340"/>
        </w:trPr>
        <w:tc>
          <w:tcPr>
            <w:tcW w:w="1129" w:type="dxa"/>
            <w:vAlign w:val="center"/>
          </w:tcPr>
          <w:p w14:paraId="6DA2F082"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1EF1A48A" w14:textId="77777777" w:rsidR="00BD44C2" w:rsidRPr="00862735" w:rsidRDefault="00BD44C2" w:rsidP="00BD44C2">
            <w:pPr>
              <w:spacing w:line="276" w:lineRule="auto"/>
              <w:jc w:val="center"/>
              <w:rPr>
                <w:noProof/>
              </w:rPr>
            </w:pPr>
            <w:r w:rsidRPr="00862735">
              <w:rPr>
                <w:noProof/>
              </w:rPr>
              <w:t>Lebak</w:t>
            </w:r>
          </w:p>
        </w:tc>
        <w:tc>
          <w:tcPr>
            <w:tcW w:w="2410" w:type="dxa"/>
            <w:vAlign w:val="center"/>
          </w:tcPr>
          <w:p w14:paraId="3741F89B" w14:textId="4D6B0AEF" w:rsidR="00BD44C2" w:rsidRPr="00862735" w:rsidRDefault="00BD44C2" w:rsidP="00BD44C2">
            <w:pPr>
              <w:spacing w:line="276" w:lineRule="auto"/>
              <w:jc w:val="center"/>
              <w:rPr>
                <w:noProof/>
              </w:rPr>
            </w:pPr>
            <w:r w:rsidRPr="00741FE3">
              <w:rPr>
                <w:noProof/>
              </w:rPr>
              <w:t>0,4633</w:t>
            </w:r>
          </w:p>
        </w:tc>
      </w:tr>
      <w:tr w:rsidR="00BD44C2" w:rsidRPr="00862735" w14:paraId="4016A472" w14:textId="77777777" w:rsidTr="000E21DF">
        <w:trPr>
          <w:trHeight w:val="340"/>
        </w:trPr>
        <w:tc>
          <w:tcPr>
            <w:tcW w:w="1129" w:type="dxa"/>
            <w:vAlign w:val="center"/>
          </w:tcPr>
          <w:p w14:paraId="71571BFB"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35D96FD5" w14:textId="77777777" w:rsidR="00BD44C2" w:rsidRPr="00862735" w:rsidRDefault="00BD44C2" w:rsidP="00BD44C2">
            <w:pPr>
              <w:spacing w:line="276" w:lineRule="auto"/>
              <w:jc w:val="center"/>
              <w:rPr>
                <w:noProof/>
              </w:rPr>
            </w:pPr>
            <w:r w:rsidRPr="00862735">
              <w:rPr>
                <w:noProof/>
              </w:rPr>
              <w:t>Pakis</w:t>
            </w:r>
          </w:p>
        </w:tc>
        <w:tc>
          <w:tcPr>
            <w:tcW w:w="2410" w:type="dxa"/>
            <w:vAlign w:val="center"/>
          </w:tcPr>
          <w:p w14:paraId="71A41DC3" w14:textId="1E8F62EB" w:rsidR="00BD44C2" w:rsidRPr="00862735" w:rsidRDefault="00BD44C2" w:rsidP="00BD44C2">
            <w:pPr>
              <w:spacing w:line="276" w:lineRule="auto"/>
              <w:jc w:val="center"/>
              <w:rPr>
                <w:noProof/>
              </w:rPr>
            </w:pPr>
            <w:r w:rsidRPr="00741FE3">
              <w:rPr>
                <w:noProof/>
              </w:rPr>
              <w:t>0,4454</w:t>
            </w:r>
          </w:p>
        </w:tc>
      </w:tr>
      <w:tr w:rsidR="00BD44C2" w:rsidRPr="00862735" w14:paraId="2FAED7ED" w14:textId="77777777" w:rsidTr="000E21DF">
        <w:trPr>
          <w:trHeight w:val="340"/>
        </w:trPr>
        <w:tc>
          <w:tcPr>
            <w:tcW w:w="1129" w:type="dxa"/>
            <w:vAlign w:val="center"/>
          </w:tcPr>
          <w:p w14:paraId="3FAF84C1"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4B84A3B3" w14:textId="77777777" w:rsidR="00BD44C2" w:rsidRPr="00862735" w:rsidRDefault="00BD44C2" w:rsidP="00BD44C2">
            <w:pPr>
              <w:spacing w:line="276" w:lineRule="auto"/>
              <w:jc w:val="center"/>
              <w:rPr>
                <w:noProof/>
              </w:rPr>
            </w:pPr>
            <w:r w:rsidRPr="00862735">
              <w:rPr>
                <w:noProof/>
              </w:rPr>
              <w:t>Jatikurung</w:t>
            </w:r>
          </w:p>
        </w:tc>
        <w:tc>
          <w:tcPr>
            <w:tcW w:w="2410" w:type="dxa"/>
            <w:vAlign w:val="center"/>
          </w:tcPr>
          <w:p w14:paraId="3A88DDB9" w14:textId="7DD2A104" w:rsidR="00BD44C2" w:rsidRPr="00862735" w:rsidRDefault="00BD44C2" w:rsidP="00BD44C2">
            <w:pPr>
              <w:spacing w:line="276" w:lineRule="auto"/>
              <w:jc w:val="center"/>
              <w:rPr>
                <w:noProof/>
              </w:rPr>
            </w:pPr>
            <w:r w:rsidRPr="00741FE3">
              <w:rPr>
                <w:noProof/>
              </w:rPr>
              <w:t>0,6758</w:t>
            </w:r>
          </w:p>
        </w:tc>
      </w:tr>
      <w:tr w:rsidR="00BD44C2" w:rsidRPr="00862735" w14:paraId="23908334" w14:textId="77777777" w:rsidTr="000E21DF">
        <w:trPr>
          <w:trHeight w:val="340"/>
        </w:trPr>
        <w:tc>
          <w:tcPr>
            <w:tcW w:w="1129" w:type="dxa"/>
            <w:vAlign w:val="center"/>
          </w:tcPr>
          <w:p w14:paraId="619E7124"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6676E50" w14:textId="77777777" w:rsidR="00BD44C2" w:rsidRPr="00862735" w:rsidRDefault="00BD44C2" w:rsidP="00BD44C2">
            <w:pPr>
              <w:spacing w:line="276" w:lineRule="auto"/>
              <w:jc w:val="center"/>
              <w:rPr>
                <w:noProof/>
              </w:rPr>
            </w:pPr>
            <w:r w:rsidRPr="00862735">
              <w:rPr>
                <w:noProof/>
              </w:rPr>
              <w:t>Gogodalem</w:t>
            </w:r>
          </w:p>
        </w:tc>
        <w:tc>
          <w:tcPr>
            <w:tcW w:w="2410" w:type="dxa"/>
            <w:vAlign w:val="center"/>
          </w:tcPr>
          <w:p w14:paraId="18FFACAF" w14:textId="147819E1" w:rsidR="00BD44C2" w:rsidRPr="00862735" w:rsidRDefault="00BD44C2" w:rsidP="00BD44C2">
            <w:pPr>
              <w:spacing w:line="276" w:lineRule="auto"/>
              <w:jc w:val="center"/>
              <w:rPr>
                <w:noProof/>
              </w:rPr>
            </w:pPr>
            <w:r w:rsidRPr="00741FE3">
              <w:rPr>
                <w:noProof/>
              </w:rPr>
              <w:t>0,9699</w:t>
            </w:r>
          </w:p>
        </w:tc>
      </w:tr>
      <w:tr w:rsidR="00BD44C2" w:rsidRPr="00862735" w14:paraId="2CE9A8D5" w14:textId="77777777" w:rsidTr="000E21DF">
        <w:trPr>
          <w:trHeight w:val="340"/>
        </w:trPr>
        <w:tc>
          <w:tcPr>
            <w:tcW w:w="1129" w:type="dxa"/>
            <w:vAlign w:val="center"/>
          </w:tcPr>
          <w:p w14:paraId="7A061C42"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5776FCEC" w14:textId="77777777" w:rsidR="00BD44C2" w:rsidRPr="00862735" w:rsidRDefault="00BD44C2" w:rsidP="00BD44C2">
            <w:pPr>
              <w:spacing w:line="276" w:lineRule="auto"/>
              <w:jc w:val="center"/>
              <w:rPr>
                <w:noProof/>
              </w:rPr>
            </w:pPr>
            <w:r w:rsidRPr="00862735">
              <w:rPr>
                <w:noProof/>
              </w:rPr>
              <w:t>Kandangan</w:t>
            </w:r>
          </w:p>
        </w:tc>
        <w:tc>
          <w:tcPr>
            <w:tcW w:w="2410" w:type="dxa"/>
            <w:vAlign w:val="center"/>
          </w:tcPr>
          <w:p w14:paraId="0AD1C7C6" w14:textId="5E85974A" w:rsidR="00BD44C2" w:rsidRPr="00862735" w:rsidRDefault="00BD44C2" w:rsidP="00BD44C2">
            <w:pPr>
              <w:spacing w:line="276" w:lineRule="auto"/>
              <w:jc w:val="center"/>
              <w:rPr>
                <w:noProof/>
              </w:rPr>
            </w:pPr>
            <w:r w:rsidRPr="00741FE3">
              <w:rPr>
                <w:noProof/>
              </w:rPr>
              <w:t>0,7058</w:t>
            </w:r>
          </w:p>
        </w:tc>
      </w:tr>
      <w:tr w:rsidR="00BD44C2" w:rsidRPr="00862735" w14:paraId="04769ADC" w14:textId="77777777" w:rsidTr="000E21DF">
        <w:trPr>
          <w:trHeight w:val="340"/>
        </w:trPr>
        <w:tc>
          <w:tcPr>
            <w:tcW w:w="1129" w:type="dxa"/>
            <w:vAlign w:val="center"/>
          </w:tcPr>
          <w:p w14:paraId="1AFECC2C"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3BEB70D4" w14:textId="77777777" w:rsidR="00BD44C2" w:rsidRPr="00862735" w:rsidRDefault="00BD44C2" w:rsidP="00BD44C2">
            <w:pPr>
              <w:spacing w:line="276" w:lineRule="auto"/>
              <w:jc w:val="center"/>
              <w:rPr>
                <w:noProof/>
              </w:rPr>
            </w:pPr>
            <w:r w:rsidRPr="00862735">
              <w:rPr>
                <w:noProof/>
              </w:rPr>
              <w:t>Ngrawan</w:t>
            </w:r>
          </w:p>
        </w:tc>
        <w:tc>
          <w:tcPr>
            <w:tcW w:w="2410" w:type="dxa"/>
            <w:vAlign w:val="center"/>
          </w:tcPr>
          <w:p w14:paraId="52543B5F" w14:textId="4609E7D2" w:rsidR="00BD44C2" w:rsidRPr="00862735" w:rsidRDefault="00BD44C2" w:rsidP="00BD44C2">
            <w:pPr>
              <w:spacing w:line="276" w:lineRule="auto"/>
              <w:jc w:val="center"/>
              <w:rPr>
                <w:noProof/>
              </w:rPr>
            </w:pPr>
            <w:r w:rsidRPr="00741FE3">
              <w:rPr>
                <w:noProof/>
              </w:rPr>
              <w:t>0,6049</w:t>
            </w:r>
          </w:p>
        </w:tc>
      </w:tr>
    </w:tbl>
    <w:p w14:paraId="37758376" w14:textId="77777777" w:rsidR="00216D03" w:rsidRPr="00862735" w:rsidRDefault="00216D03">
      <w:pPr>
        <w:pStyle w:val="ListParagraph"/>
        <w:numPr>
          <w:ilvl w:val="0"/>
          <w:numId w:val="6"/>
        </w:numPr>
        <w:spacing w:before="240"/>
        <w:ind w:left="284" w:hanging="284"/>
        <w:rPr>
          <w:noProof/>
        </w:rPr>
      </w:pPr>
      <w:r w:rsidRPr="00862735">
        <w:rPr>
          <w:noProof/>
        </w:rPr>
        <w:t>Perangkingan Alternatif</w:t>
      </w:r>
    </w:p>
    <w:p w14:paraId="5073119F" w14:textId="37A5234D" w:rsidR="00DA3F8C" w:rsidRPr="00862735" w:rsidRDefault="00DA3F8C" w:rsidP="00590FED">
      <w:pPr>
        <w:spacing w:after="240"/>
        <w:ind w:firstLine="284"/>
        <w:jc w:val="both"/>
        <w:rPr>
          <w:rFonts w:eastAsiaTheme="minorEastAsia"/>
          <w:noProof/>
          <w:szCs w:val="24"/>
        </w:rPr>
      </w:pPr>
      <w:r w:rsidRPr="00862735">
        <w:rPr>
          <w:rFonts w:eastAsiaTheme="minorEastAsia"/>
          <w:noProof/>
          <w:szCs w:val="24"/>
        </w:rPr>
        <w:t xml:space="preserve">Perangkingan alternatif ditentukan dari </w:t>
      </w:r>
      <w:r w:rsidRPr="00862735">
        <w:rPr>
          <w:noProof/>
          <w:szCs w:val="24"/>
        </w:rPr>
        <w:t>nilai indeks VIKOR (</w:t>
      </w:r>
      <m:oMath>
        <m:r>
          <w:rPr>
            <w:rFonts w:ascii="Cambria Math" w:hAnsi="Cambria Math"/>
            <w:noProof/>
            <w:szCs w:val="24"/>
          </w:rPr>
          <m:t>Q</m:t>
        </m:r>
      </m:oMath>
      <w:r w:rsidRPr="00862735">
        <w:rPr>
          <w:rFonts w:eastAsiaTheme="minorEastAsia"/>
          <w:noProof/>
          <w:szCs w:val="24"/>
        </w:rPr>
        <w:t>)</w:t>
      </w:r>
      <w:r w:rsidRPr="00862735">
        <w:rPr>
          <w:noProof/>
          <w:szCs w:val="24"/>
        </w:rPr>
        <w:t xml:space="preserve">, alternatif dengan nilai </w:t>
      </w:r>
      <w:r w:rsidRPr="00862735">
        <w:rPr>
          <w:rFonts w:eastAsiaTheme="minorEastAsia"/>
          <w:noProof/>
          <w:szCs w:val="24"/>
        </w:rPr>
        <w:t>yang paling rendah merupakan solusi ideal. Hasil perangkingan berdasarkan nilai indeks VIKOR ditunjukkan pada</w:t>
      </w:r>
      <w:r w:rsidR="00565BAB" w:rsidRPr="00862735">
        <w:rPr>
          <w:rFonts w:eastAsiaTheme="minorEastAsia"/>
          <w:noProof/>
          <w:szCs w:val="24"/>
        </w:rPr>
        <w:t xml:space="preserve"> Tabel IX.</w:t>
      </w:r>
    </w:p>
    <w:p w14:paraId="589D6EFF" w14:textId="3BB4621A" w:rsidR="00081063" w:rsidRPr="00862735" w:rsidRDefault="00081063" w:rsidP="00081063">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590FED">
        <w:rPr>
          <w:noProof/>
        </w:rPr>
        <w:t>IX</w:t>
      </w:r>
      <w:r w:rsidRPr="00862735">
        <w:rPr>
          <w:noProof/>
        </w:rPr>
        <w:fldChar w:fldCharType="end"/>
      </w:r>
    </w:p>
    <w:p w14:paraId="621C3333" w14:textId="7B2E1C2E" w:rsidR="0091754B" w:rsidRPr="00862735" w:rsidRDefault="0072376D" w:rsidP="0091754B">
      <w:pPr>
        <w:jc w:val="center"/>
        <w:rPr>
          <w:rFonts w:eastAsiaTheme="minorEastAsia"/>
          <w:noProof/>
        </w:rPr>
      </w:pPr>
      <w:r w:rsidRPr="00862735">
        <w:rPr>
          <w:noProof/>
        </w:rPr>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862735" w14:paraId="54488504" w14:textId="77777777" w:rsidTr="00F81171">
        <w:trPr>
          <w:trHeight w:val="340"/>
        </w:trPr>
        <w:tc>
          <w:tcPr>
            <w:tcW w:w="704" w:type="dxa"/>
            <w:vAlign w:val="center"/>
          </w:tcPr>
          <w:p w14:paraId="3FD7D34C" w14:textId="77777777" w:rsidR="00B47CAC" w:rsidRPr="00862735" w:rsidRDefault="00B47CAC" w:rsidP="002A7C30">
            <w:pPr>
              <w:spacing w:line="276" w:lineRule="auto"/>
              <w:jc w:val="center"/>
              <w:rPr>
                <w:noProof/>
              </w:rPr>
            </w:pPr>
            <w:r w:rsidRPr="00862735">
              <w:rPr>
                <w:noProof/>
              </w:rPr>
              <w:t>Rank</w:t>
            </w:r>
          </w:p>
        </w:tc>
        <w:tc>
          <w:tcPr>
            <w:tcW w:w="1134" w:type="dxa"/>
            <w:vAlign w:val="center"/>
          </w:tcPr>
          <w:p w14:paraId="55D1D6CF" w14:textId="77777777" w:rsidR="00B47CAC" w:rsidRPr="00862735" w:rsidRDefault="00B47CAC" w:rsidP="002A7C30">
            <w:pPr>
              <w:spacing w:line="276" w:lineRule="auto"/>
              <w:jc w:val="center"/>
              <w:rPr>
                <w:noProof/>
              </w:rPr>
            </w:pPr>
            <w:r w:rsidRPr="00862735">
              <w:rPr>
                <w:noProof/>
              </w:rPr>
              <w:t>Kode Alternatif</w:t>
            </w:r>
          </w:p>
        </w:tc>
        <w:tc>
          <w:tcPr>
            <w:tcW w:w="1276" w:type="dxa"/>
            <w:vAlign w:val="center"/>
          </w:tcPr>
          <w:p w14:paraId="6E2AB8FC" w14:textId="77777777" w:rsidR="00B47CAC" w:rsidRPr="00862735" w:rsidRDefault="00B47CAC" w:rsidP="002A7C30">
            <w:pPr>
              <w:spacing w:line="276" w:lineRule="auto"/>
              <w:jc w:val="center"/>
              <w:rPr>
                <w:noProof/>
              </w:rPr>
            </w:pPr>
            <w:r w:rsidRPr="00862735">
              <w:rPr>
                <w:noProof/>
              </w:rPr>
              <w:t>Nama Alternatif</w:t>
            </w:r>
          </w:p>
        </w:tc>
        <w:tc>
          <w:tcPr>
            <w:tcW w:w="1701" w:type="dxa"/>
            <w:vAlign w:val="center"/>
          </w:tcPr>
          <w:p w14:paraId="78078A10" w14:textId="77777777" w:rsidR="00B47CAC" w:rsidRPr="00862735" w:rsidRDefault="00B47CAC" w:rsidP="002A7C30">
            <w:pPr>
              <w:spacing w:line="276" w:lineRule="auto"/>
              <w:jc w:val="center"/>
              <w:rPr>
                <w:noProof/>
              </w:rPr>
            </w:pPr>
            <w:r w:rsidRPr="00862735">
              <w:rPr>
                <w:noProof/>
              </w:rPr>
              <w:t>Nilai Indeks VIKOR (V=0,5)</w:t>
            </w:r>
          </w:p>
        </w:tc>
      </w:tr>
      <w:tr w:rsidR="00BD44C2" w:rsidRPr="00862735" w14:paraId="3250079A" w14:textId="77777777" w:rsidTr="004A071C">
        <w:trPr>
          <w:trHeight w:val="340"/>
        </w:trPr>
        <w:tc>
          <w:tcPr>
            <w:tcW w:w="704" w:type="dxa"/>
            <w:vAlign w:val="center"/>
          </w:tcPr>
          <w:p w14:paraId="7D23D85F" w14:textId="77777777" w:rsidR="00BD44C2" w:rsidRPr="00862735" w:rsidRDefault="00BD44C2" w:rsidP="00BD44C2">
            <w:pPr>
              <w:spacing w:line="276" w:lineRule="auto"/>
              <w:jc w:val="center"/>
              <w:rPr>
                <w:noProof/>
              </w:rPr>
            </w:pPr>
            <w:r w:rsidRPr="00862735">
              <w:rPr>
                <w:noProof/>
              </w:rPr>
              <w:t>1</w:t>
            </w:r>
          </w:p>
        </w:tc>
        <w:tc>
          <w:tcPr>
            <w:tcW w:w="1134" w:type="dxa"/>
            <w:vAlign w:val="bottom"/>
          </w:tcPr>
          <w:p w14:paraId="6330A042" w14:textId="7D8154D1" w:rsidR="00BD44C2" w:rsidRPr="00862735" w:rsidRDefault="00BD44C2" w:rsidP="00BD44C2">
            <w:pPr>
              <w:spacing w:line="276" w:lineRule="auto"/>
              <w:jc w:val="center"/>
              <w:rPr>
                <w:noProof/>
              </w:rPr>
            </w:pPr>
            <w:r w:rsidRPr="00144B15">
              <w:rPr>
                <w:lang w:val="en-ID"/>
              </w:rPr>
              <w:t>A02</w:t>
            </w:r>
          </w:p>
        </w:tc>
        <w:tc>
          <w:tcPr>
            <w:tcW w:w="1276" w:type="dxa"/>
            <w:vAlign w:val="center"/>
          </w:tcPr>
          <w:p w14:paraId="5B80E59B" w14:textId="659FC44B" w:rsidR="00BD44C2" w:rsidRPr="00862735" w:rsidRDefault="00BD44C2" w:rsidP="00BD44C2">
            <w:pPr>
              <w:spacing w:line="276" w:lineRule="auto"/>
              <w:jc w:val="center"/>
              <w:rPr>
                <w:noProof/>
              </w:rPr>
            </w:pPr>
            <w:r w:rsidRPr="00144B15">
              <w:rPr>
                <w:lang w:val="en-ID"/>
              </w:rPr>
              <w:t>Mluweh</w:t>
            </w:r>
          </w:p>
        </w:tc>
        <w:tc>
          <w:tcPr>
            <w:tcW w:w="1701" w:type="dxa"/>
            <w:vAlign w:val="center"/>
          </w:tcPr>
          <w:p w14:paraId="7AF55F25" w14:textId="3D3A6084" w:rsidR="00BD44C2" w:rsidRPr="00862735" w:rsidRDefault="00BD44C2" w:rsidP="00BD44C2">
            <w:pPr>
              <w:spacing w:line="276" w:lineRule="auto"/>
              <w:jc w:val="center"/>
              <w:rPr>
                <w:noProof/>
              </w:rPr>
            </w:pPr>
            <w:r w:rsidRPr="00144B15">
              <w:rPr>
                <w:lang w:val="en-ID"/>
              </w:rPr>
              <w:t>0</w:t>
            </w:r>
          </w:p>
        </w:tc>
      </w:tr>
      <w:tr w:rsidR="00BD44C2" w:rsidRPr="00862735" w14:paraId="0674F5ED" w14:textId="77777777" w:rsidTr="004A071C">
        <w:trPr>
          <w:trHeight w:val="340"/>
        </w:trPr>
        <w:tc>
          <w:tcPr>
            <w:tcW w:w="704" w:type="dxa"/>
            <w:vAlign w:val="center"/>
          </w:tcPr>
          <w:p w14:paraId="43406DD8" w14:textId="77777777" w:rsidR="00BD44C2" w:rsidRPr="00862735" w:rsidRDefault="00BD44C2" w:rsidP="00BD44C2">
            <w:pPr>
              <w:spacing w:line="276" w:lineRule="auto"/>
              <w:jc w:val="center"/>
              <w:rPr>
                <w:noProof/>
              </w:rPr>
            </w:pPr>
            <w:r w:rsidRPr="00862735">
              <w:rPr>
                <w:noProof/>
              </w:rPr>
              <w:t>2</w:t>
            </w:r>
          </w:p>
        </w:tc>
        <w:tc>
          <w:tcPr>
            <w:tcW w:w="1134" w:type="dxa"/>
            <w:vAlign w:val="bottom"/>
          </w:tcPr>
          <w:p w14:paraId="19C2DB93" w14:textId="039577AE" w:rsidR="00BD44C2" w:rsidRPr="00862735" w:rsidRDefault="00BD44C2" w:rsidP="00BD44C2">
            <w:pPr>
              <w:spacing w:line="276" w:lineRule="auto"/>
              <w:jc w:val="center"/>
              <w:rPr>
                <w:noProof/>
              </w:rPr>
            </w:pPr>
            <w:r w:rsidRPr="00144B15">
              <w:rPr>
                <w:lang w:val="en-ID"/>
              </w:rPr>
              <w:t>A04</w:t>
            </w:r>
          </w:p>
        </w:tc>
        <w:tc>
          <w:tcPr>
            <w:tcW w:w="1276" w:type="dxa"/>
            <w:vAlign w:val="center"/>
          </w:tcPr>
          <w:p w14:paraId="636E63A7" w14:textId="181D0BE1" w:rsidR="00BD44C2" w:rsidRPr="00862735" w:rsidRDefault="00BD44C2" w:rsidP="00BD44C2">
            <w:pPr>
              <w:spacing w:line="276" w:lineRule="auto"/>
              <w:jc w:val="center"/>
              <w:rPr>
                <w:noProof/>
              </w:rPr>
            </w:pPr>
            <w:r w:rsidRPr="00144B15">
              <w:rPr>
                <w:lang w:val="en-ID"/>
              </w:rPr>
              <w:t>Pakis</w:t>
            </w:r>
          </w:p>
        </w:tc>
        <w:tc>
          <w:tcPr>
            <w:tcW w:w="1701" w:type="dxa"/>
            <w:vAlign w:val="center"/>
          </w:tcPr>
          <w:p w14:paraId="1CF1E1ED" w14:textId="2D5D7D06" w:rsidR="00BD44C2" w:rsidRPr="00862735" w:rsidRDefault="00BD44C2" w:rsidP="00BD44C2">
            <w:pPr>
              <w:spacing w:line="276" w:lineRule="auto"/>
              <w:jc w:val="center"/>
              <w:rPr>
                <w:noProof/>
              </w:rPr>
            </w:pPr>
            <w:r w:rsidRPr="00144B15">
              <w:rPr>
                <w:lang w:val="en-ID"/>
              </w:rPr>
              <w:t>0,4454</w:t>
            </w:r>
          </w:p>
        </w:tc>
      </w:tr>
      <w:tr w:rsidR="00BD44C2" w:rsidRPr="00862735" w14:paraId="61590969" w14:textId="77777777" w:rsidTr="004A071C">
        <w:trPr>
          <w:trHeight w:val="340"/>
        </w:trPr>
        <w:tc>
          <w:tcPr>
            <w:tcW w:w="704" w:type="dxa"/>
            <w:vAlign w:val="center"/>
          </w:tcPr>
          <w:p w14:paraId="500B3ABF" w14:textId="77777777" w:rsidR="00BD44C2" w:rsidRPr="00862735" w:rsidRDefault="00BD44C2" w:rsidP="00BD44C2">
            <w:pPr>
              <w:spacing w:line="276" w:lineRule="auto"/>
              <w:jc w:val="center"/>
              <w:rPr>
                <w:noProof/>
              </w:rPr>
            </w:pPr>
            <w:r w:rsidRPr="00862735">
              <w:rPr>
                <w:noProof/>
              </w:rPr>
              <w:t>3</w:t>
            </w:r>
          </w:p>
        </w:tc>
        <w:tc>
          <w:tcPr>
            <w:tcW w:w="1134" w:type="dxa"/>
            <w:vAlign w:val="bottom"/>
          </w:tcPr>
          <w:p w14:paraId="59D98D53" w14:textId="76921130" w:rsidR="00BD44C2" w:rsidRPr="00862735" w:rsidRDefault="00BD44C2" w:rsidP="00BD44C2">
            <w:pPr>
              <w:spacing w:line="276" w:lineRule="auto"/>
              <w:jc w:val="center"/>
              <w:rPr>
                <w:noProof/>
              </w:rPr>
            </w:pPr>
            <w:r w:rsidRPr="00144B15">
              <w:rPr>
                <w:lang w:val="en-ID"/>
              </w:rPr>
              <w:t>A03</w:t>
            </w:r>
          </w:p>
        </w:tc>
        <w:tc>
          <w:tcPr>
            <w:tcW w:w="1276" w:type="dxa"/>
            <w:vAlign w:val="center"/>
          </w:tcPr>
          <w:p w14:paraId="0A0F7E20" w14:textId="5CAA5F9D" w:rsidR="00BD44C2" w:rsidRPr="00862735" w:rsidRDefault="00BD44C2" w:rsidP="00BD44C2">
            <w:pPr>
              <w:spacing w:line="276" w:lineRule="auto"/>
              <w:jc w:val="center"/>
              <w:rPr>
                <w:noProof/>
              </w:rPr>
            </w:pPr>
            <w:r w:rsidRPr="00144B15">
              <w:rPr>
                <w:lang w:val="en-ID"/>
              </w:rPr>
              <w:t>Lebak</w:t>
            </w:r>
          </w:p>
        </w:tc>
        <w:tc>
          <w:tcPr>
            <w:tcW w:w="1701" w:type="dxa"/>
            <w:vAlign w:val="center"/>
          </w:tcPr>
          <w:p w14:paraId="0F66445B" w14:textId="0F22E992" w:rsidR="00BD44C2" w:rsidRPr="00862735" w:rsidRDefault="00BD44C2" w:rsidP="00BD44C2">
            <w:pPr>
              <w:spacing w:line="276" w:lineRule="auto"/>
              <w:jc w:val="center"/>
              <w:rPr>
                <w:noProof/>
              </w:rPr>
            </w:pPr>
            <w:r w:rsidRPr="00144B15">
              <w:rPr>
                <w:lang w:val="en-ID"/>
              </w:rPr>
              <w:t>0,4633</w:t>
            </w:r>
          </w:p>
        </w:tc>
      </w:tr>
      <w:tr w:rsidR="00BD44C2" w:rsidRPr="00862735" w14:paraId="14A7663E" w14:textId="77777777" w:rsidTr="004A071C">
        <w:trPr>
          <w:trHeight w:val="340"/>
        </w:trPr>
        <w:tc>
          <w:tcPr>
            <w:tcW w:w="704" w:type="dxa"/>
            <w:vAlign w:val="center"/>
          </w:tcPr>
          <w:p w14:paraId="2FCADD62" w14:textId="77777777" w:rsidR="00BD44C2" w:rsidRPr="00862735" w:rsidRDefault="00BD44C2" w:rsidP="00BD44C2">
            <w:pPr>
              <w:spacing w:line="276" w:lineRule="auto"/>
              <w:jc w:val="center"/>
              <w:rPr>
                <w:noProof/>
              </w:rPr>
            </w:pPr>
            <w:r w:rsidRPr="00862735">
              <w:rPr>
                <w:noProof/>
              </w:rPr>
              <w:t>4</w:t>
            </w:r>
          </w:p>
        </w:tc>
        <w:tc>
          <w:tcPr>
            <w:tcW w:w="1134" w:type="dxa"/>
            <w:vAlign w:val="bottom"/>
          </w:tcPr>
          <w:p w14:paraId="149BC315" w14:textId="49675038" w:rsidR="00BD44C2" w:rsidRPr="00862735" w:rsidRDefault="00BD44C2" w:rsidP="00BD44C2">
            <w:pPr>
              <w:spacing w:line="276" w:lineRule="auto"/>
              <w:jc w:val="center"/>
              <w:rPr>
                <w:noProof/>
              </w:rPr>
            </w:pPr>
            <w:r w:rsidRPr="00144B15">
              <w:rPr>
                <w:lang w:val="en-ID"/>
              </w:rPr>
              <w:t>A01</w:t>
            </w:r>
          </w:p>
        </w:tc>
        <w:tc>
          <w:tcPr>
            <w:tcW w:w="1276" w:type="dxa"/>
            <w:vAlign w:val="center"/>
          </w:tcPr>
          <w:p w14:paraId="3697C53C" w14:textId="1B7D4771" w:rsidR="00BD44C2" w:rsidRPr="00862735" w:rsidRDefault="00BD44C2" w:rsidP="00BD44C2">
            <w:pPr>
              <w:spacing w:line="276" w:lineRule="auto"/>
              <w:jc w:val="center"/>
              <w:rPr>
                <w:noProof/>
              </w:rPr>
            </w:pPr>
            <w:r w:rsidRPr="00144B15">
              <w:rPr>
                <w:lang w:val="en-ID"/>
              </w:rPr>
              <w:t>Dadapayam</w:t>
            </w:r>
          </w:p>
        </w:tc>
        <w:tc>
          <w:tcPr>
            <w:tcW w:w="1701" w:type="dxa"/>
            <w:vAlign w:val="center"/>
          </w:tcPr>
          <w:p w14:paraId="77766902" w14:textId="302A7E63" w:rsidR="00BD44C2" w:rsidRPr="00862735" w:rsidRDefault="00BD44C2" w:rsidP="00BD44C2">
            <w:pPr>
              <w:spacing w:line="276" w:lineRule="auto"/>
              <w:jc w:val="center"/>
              <w:rPr>
                <w:noProof/>
              </w:rPr>
            </w:pPr>
            <w:r w:rsidRPr="00144B15">
              <w:rPr>
                <w:lang w:val="en-ID"/>
              </w:rPr>
              <w:t>0,5176</w:t>
            </w:r>
          </w:p>
        </w:tc>
      </w:tr>
      <w:tr w:rsidR="00BD44C2" w:rsidRPr="00862735" w14:paraId="16AC1C17" w14:textId="77777777" w:rsidTr="004A071C">
        <w:trPr>
          <w:trHeight w:val="340"/>
        </w:trPr>
        <w:tc>
          <w:tcPr>
            <w:tcW w:w="704" w:type="dxa"/>
            <w:vAlign w:val="center"/>
          </w:tcPr>
          <w:p w14:paraId="750A1D61" w14:textId="77777777" w:rsidR="00BD44C2" w:rsidRPr="00862735" w:rsidRDefault="00BD44C2" w:rsidP="00BD44C2">
            <w:pPr>
              <w:spacing w:line="276" w:lineRule="auto"/>
              <w:jc w:val="center"/>
              <w:rPr>
                <w:noProof/>
              </w:rPr>
            </w:pPr>
            <w:r w:rsidRPr="00862735">
              <w:rPr>
                <w:noProof/>
              </w:rPr>
              <w:t>5</w:t>
            </w:r>
          </w:p>
        </w:tc>
        <w:tc>
          <w:tcPr>
            <w:tcW w:w="1134" w:type="dxa"/>
            <w:vAlign w:val="bottom"/>
          </w:tcPr>
          <w:p w14:paraId="20160FAC" w14:textId="693F689D" w:rsidR="00BD44C2" w:rsidRPr="00862735" w:rsidRDefault="00BD44C2" w:rsidP="00BD44C2">
            <w:pPr>
              <w:spacing w:line="276" w:lineRule="auto"/>
              <w:jc w:val="center"/>
              <w:rPr>
                <w:noProof/>
              </w:rPr>
            </w:pPr>
            <w:r w:rsidRPr="00144B15">
              <w:rPr>
                <w:lang w:val="en-ID"/>
              </w:rPr>
              <w:t>A08</w:t>
            </w:r>
          </w:p>
        </w:tc>
        <w:tc>
          <w:tcPr>
            <w:tcW w:w="1276" w:type="dxa"/>
            <w:vAlign w:val="center"/>
          </w:tcPr>
          <w:p w14:paraId="0963EFA9" w14:textId="409D4845" w:rsidR="00BD44C2" w:rsidRPr="00862735" w:rsidRDefault="00BD44C2" w:rsidP="00BD44C2">
            <w:pPr>
              <w:spacing w:line="276" w:lineRule="auto"/>
              <w:jc w:val="center"/>
              <w:rPr>
                <w:noProof/>
              </w:rPr>
            </w:pPr>
            <w:r w:rsidRPr="00144B15">
              <w:rPr>
                <w:lang w:val="en-ID"/>
              </w:rPr>
              <w:t>Ngrawan</w:t>
            </w:r>
          </w:p>
        </w:tc>
        <w:tc>
          <w:tcPr>
            <w:tcW w:w="1701" w:type="dxa"/>
            <w:vAlign w:val="center"/>
          </w:tcPr>
          <w:p w14:paraId="59EDE662" w14:textId="6CEA54DB" w:rsidR="00BD44C2" w:rsidRPr="00862735" w:rsidRDefault="00BD44C2" w:rsidP="00BD44C2">
            <w:pPr>
              <w:spacing w:line="276" w:lineRule="auto"/>
              <w:jc w:val="center"/>
              <w:rPr>
                <w:noProof/>
              </w:rPr>
            </w:pPr>
            <w:r w:rsidRPr="00144B15">
              <w:rPr>
                <w:lang w:val="en-ID"/>
              </w:rPr>
              <w:t>0,6049</w:t>
            </w:r>
          </w:p>
        </w:tc>
      </w:tr>
      <w:tr w:rsidR="00BD44C2" w:rsidRPr="00862735" w14:paraId="6476D8D1" w14:textId="77777777" w:rsidTr="004A071C">
        <w:trPr>
          <w:trHeight w:val="340"/>
        </w:trPr>
        <w:tc>
          <w:tcPr>
            <w:tcW w:w="704" w:type="dxa"/>
            <w:vAlign w:val="center"/>
          </w:tcPr>
          <w:p w14:paraId="63BE53B4" w14:textId="77777777" w:rsidR="00BD44C2" w:rsidRPr="00862735" w:rsidRDefault="00BD44C2" w:rsidP="00BD44C2">
            <w:pPr>
              <w:spacing w:line="276" w:lineRule="auto"/>
              <w:jc w:val="center"/>
              <w:rPr>
                <w:noProof/>
              </w:rPr>
            </w:pPr>
            <w:r w:rsidRPr="00862735">
              <w:rPr>
                <w:noProof/>
              </w:rPr>
              <w:t>6</w:t>
            </w:r>
          </w:p>
        </w:tc>
        <w:tc>
          <w:tcPr>
            <w:tcW w:w="1134" w:type="dxa"/>
            <w:vAlign w:val="bottom"/>
          </w:tcPr>
          <w:p w14:paraId="179E06D2" w14:textId="74C654EF" w:rsidR="00BD44C2" w:rsidRPr="00862735" w:rsidRDefault="00BD44C2" w:rsidP="00BD44C2">
            <w:pPr>
              <w:spacing w:line="276" w:lineRule="auto"/>
              <w:jc w:val="center"/>
              <w:rPr>
                <w:noProof/>
              </w:rPr>
            </w:pPr>
            <w:r w:rsidRPr="00144B15">
              <w:rPr>
                <w:lang w:val="en-ID"/>
              </w:rPr>
              <w:t>A05</w:t>
            </w:r>
          </w:p>
        </w:tc>
        <w:tc>
          <w:tcPr>
            <w:tcW w:w="1276" w:type="dxa"/>
            <w:vAlign w:val="center"/>
          </w:tcPr>
          <w:p w14:paraId="24786561" w14:textId="77B54CEE" w:rsidR="00BD44C2" w:rsidRPr="00862735" w:rsidRDefault="00BD44C2" w:rsidP="00BD44C2">
            <w:pPr>
              <w:spacing w:line="276" w:lineRule="auto"/>
              <w:jc w:val="center"/>
              <w:rPr>
                <w:noProof/>
              </w:rPr>
            </w:pPr>
            <w:r w:rsidRPr="00144B15">
              <w:rPr>
                <w:lang w:val="en-ID"/>
              </w:rPr>
              <w:t>Jatikurung</w:t>
            </w:r>
          </w:p>
        </w:tc>
        <w:tc>
          <w:tcPr>
            <w:tcW w:w="1701" w:type="dxa"/>
            <w:vAlign w:val="center"/>
          </w:tcPr>
          <w:p w14:paraId="39D611D5" w14:textId="01554D43" w:rsidR="00BD44C2" w:rsidRPr="00862735" w:rsidRDefault="00BD44C2" w:rsidP="00BD44C2">
            <w:pPr>
              <w:spacing w:line="276" w:lineRule="auto"/>
              <w:jc w:val="center"/>
              <w:rPr>
                <w:noProof/>
              </w:rPr>
            </w:pPr>
            <w:r w:rsidRPr="00144B15">
              <w:rPr>
                <w:lang w:val="en-ID"/>
              </w:rPr>
              <w:t>0,6758</w:t>
            </w:r>
          </w:p>
        </w:tc>
      </w:tr>
      <w:tr w:rsidR="00BD44C2" w:rsidRPr="00862735" w14:paraId="3400B991" w14:textId="77777777" w:rsidTr="004A071C">
        <w:trPr>
          <w:trHeight w:val="340"/>
        </w:trPr>
        <w:tc>
          <w:tcPr>
            <w:tcW w:w="704" w:type="dxa"/>
            <w:vAlign w:val="center"/>
          </w:tcPr>
          <w:p w14:paraId="3E68ABDC" w14:textId="77777777" w:rsidR="00BD44C2" w:rsidRPr="00862735" w:rsidRDefault="00BD44C2" w:rsidP="00BD44C2">
            <w:pPr>
              <w:spacing w:line="276" w:lineRule="auto"/>
              <w:jc w:val="center"/>
              <w:rPr>
                <w:noProof/>
              </w:rPr>
            </w:pPr>
            <w:r w:rsidRPr="00862735">
              <w:rPr>
                <w:noProof/>
              </w:rPr>
              <w:t>7</w:t>
            </w:r>
          </w:p>
        </w:tc>
        <w:tc>
          <w:tcPr>
            <w:tcW w:w="1134" w:type="dxa"/>
            <w:vAlign w:val="bottom"/>
          </w:tcPr>
          <w:p w14:paraId="5095D9E8" w14:textId="4081AE20" w:rsidR="00BD44C2" w:rsidRPr="00862735" w:rsidRDefault="00BD44C2" w:rsidP="00BD44C2">
            <w:pPr>
              <w:spacing w:line="276" w:lineRule="auto"/>
              <w:jc w:val="center"/>
              <w:rPr>
                <w:noProof/>
              </w:rPr>
            </w:pPr>
            <w:r w:rsidRPr="00144B15">
              <w:rPr>
                <w:lang w:val="en-ID"/>
              </w:rPr>
              <w:t>A07</w:t>
            </w:r>
          </w:p>
        </w:tc>
        <w:tc>
          <w:tcPr>
            <w:tcW w:w="1276" w:type="dxa"/>
            <w:vAlign w:val="center"/>
          </w:tcPr>
          <w:p w14:paraId="1FD581F5" w14:textId="4A01D09A" w:rsidR="00BD44C2" w:rsidRPr="00862735" w:rsidRDefault="00BD44C2" w:rsidP="00BD44C2">
            <w:pPr>
              <w:spacing w:line="276" w:lineRule="auto"/>
              <w:jc w:val="center"/>
              <w:rPr>
                <w:noProof/>
              </w:rPr>
            </w:pPr>
            <w:r w:rsidRPr="00144B15">
              <w:rPr>
                <w:lang w:val="en-ID"/>
              </w:rPr>
              <w:t>Kandangan</w:t>
            </w:r>
          </w:p>
        </w:tc>
        <w:tc>
          <w:tcPr>
            <w:tcW w:w="1701" w:type="dxa"/>
            <w:vAlign w:val="center"/>
          </w:tcPr>
          <w:p w14:paraId="5CE76453" w14:textId="42AC741E" w:rsidR="00BD44C2" w:rsidRPr="00862735" w:rsidRDefault="00BD44C2" w:rsidP="00BD44C2">
            <w:pPr>
              <w:spacing w:line="276" w:lineRule="auto"/>
              <w:jc w:val="center"/>
              <w:rPr>
                <w:noProof/>
              </w:rPr>
            </w:pPr>
            <w:r w:rsidRPr="00144B15">
              <w:rPr>
                <w:lang w:val="en-ID"/>
              </w:rPr>
              <w:t>0,7058</w:t>
            </w:r>
          </w:p>
        </w:tc>
      </w:tr>
      <w:tr w:rsidR="00BD44C2" w:rsidRPr="00862735" w14:paraId="6998EEB9" w14:textId="77777777" w:rsidTr="004A071C">
        <w:trPr>
          <w:trHeight w:val="340"/>
        </w:trPr>
        <w:tc>
          <w:tcPr>
            <w:tcW w:w="704" w:type="dxa"/>
            <w:vAlign w:val="center"/>
          </w:tcPr>
          <w:p w14:paraId="1ADBBB5B" w14:textId="77777777" w:rsidR="00BD44C2" w:rsidRPr="00862735" w:rsidRDefault="00BD44C2" w:rsidP="00BD44C2">
            <w:pPr>
              <w:spacing w:line="276" w:lineRule="auto"/>
              <w:jc w:val="center"/>
              <w:rPr>
                <w:noProof/>
              </w:rPr>
            </w:pPr>
            <w:r w:rsidRPr="00862735">
              <w:rPr>
                <w:noProof/>
              </w:rPr>
              <w:t>8</w:t>
            </w:r>
          </w:p>
        </w:tc>
        <w:tc>
          <w:tcPr>
            <w:tcW w:w="1134" w:type="dxa"/>
            <w:vAlign w:val="bottom"/>
          </w:tcPr>
          <w:p w14:paraId="7AAF5710" w14:textId="6CEF8A5F" w:rsidR="00BD44C2" w:rsidRPr="00862735" w:rsidRDefault="00BD44C2" w:rsidP="00BD44C2">
            <w:pPr>
              <w:spacing w:line="276" w:lineRule="auto"/>
              <w:jc w:val="center"/>
              <w:rPr>
                <w:noProof/>
              </w:rPr>
            </w:pPr>
            <w:r w:rsidRPr="00144B15">
              <w:rPr>
                <w:lang w:val="en-ID"/>
              </w:rPr>
              <w:t>A06</w:t>
            </w:r>
          </w:p>
        </w:tc>
        <w:tc>
          <w:tcPr>
            <w:tcW w:w="1276" w:type="dxa"/>
            <w:vAlign w:val="center"/>
          </w:tcPr>
          <w:p w14:paraId="33AC0C2E" w14:textId="3C9C58CC" w:rsidR="00BD44C2" w:rsidRPr="00862735" w:rsidRDefault="00BD44C2" w:rsidP="00BD44C2">
            <w:pPr>
              <w:spacing w:line="276" w:lineRule="auto"/>
              <w:jc w:val="center"/>
              <w:rPr>
                <w:noProof/>
              </w:rPr>
            </w:pPr>
            <w:r w:rsidRPr="00144B15">
              <w:rPr>
                <w:lang w:val="en-ID"/>
              </w:rPr>
              <w:t>Gogodalem</w:t>
            </w:r>
          </w:p>
        </w:tc>
        <w:tc>
          <w:tcPr>
            <w:tcW w:w="1701" w:type="dxa"/>
            <w:vAlign w:val="center"/>
          </w:tcPr>
          <w:p w14:paraId="6A5C14DA" w14:textId="55074E5E" w:rsidR="00BD44C2" w:rsidRPr="00862735" w:rsidRDefault="00BD44C2" w:rsidP="00BD44C2">
            <w:pPr>
              <w:spacing w:line="276" w:lineRule="auto"/>
              <w:jc w:val="center"/>
              <w:rPr>
                <w:noProof/>
              </w:rPr>
            </w:pPr>
            <w:r w:rsidRPr="00144B15">
              <w:rPr>
                <w:lang w:val="en-ID"/>
              </w:rPr>
              <w:t>0,9699</w:t>
            </w:r>
          </w:p>
        </w:tc>
      </w:tr>
    </w:tbl>
    <w:p w14:paraId="7E039722" w14:textId="19080260" w:rsidR="00216D03" w:rsidRPr="00862735" w:rsidRDefault="00216D03">
      <w:pPr>
        <w:pStyle w:val="ListParagraph"/>
        <w:numPr>
          <w:ilvl w:val="0"/>
          <w:numId w:val="6"/>
        </w:numPr>
        <w:spacing w:before="240"/>
        <w:ind w:left="284" w:hanging="284"/>
        <w:rPr>
          <w:noProof/>
        </w:rPr>
      </w:pPr>
      <w:r w:rsidRPr="00862735">
        <w:rPr>
          <w:noProof/>
        </w:rPr>
        <w:t>Mengajukan Solusi Kompromi</w:t>
      </w:r>
    </w:p>
    <w:p w14:paraId="1DE49A68" w14:textId="660447EB" w:rsidR="008D34BB" w:rsidRPr="00862735" w:rsidRDefault="008D34BB" w:rsidP="008D34BB">
      <w:pPr>
        <w:ind w:firstLine="284"/>
        <w:jc w:val="both"/>
        <w:rPr>
          <w:rFonts w:eastAsiaTheme="minorEastAsia"/>
          <w:noProof/>
          <w:szCs w:val="24"/>
        </w:rPr>
      </w:pPr>
      <w:r w:rsidRPr="00862735">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1: </w:t>
      </w:r>
      <w:r w:rsidRPr="00862735">
        <w:rPr>
          <w:rFonts w:eastAsiaTheme="minorEastAsia"/>
          <w:i/>
          <w:iCs/>
          <w:noProof/>
          <w:szCs w:val="24"/>
        </w:rPr>
        <w:t>Acceptable Advantage</w:t>
      </w:r>
    </w:p>
    <w:p w14:paraId="1086B934" w14:textId="7A922D29" w:rsidR="008D34BB" w:rsidRPr="00862735" w:rsidRDefault="00EF5B92" w:rsidP="008D34BB">
      <w:pPr>
        <w:ind w:firstLine="284"/>
        <w:jc w:val="both"/>
        <w:rPr>
          <w:rFonts w:eastAsiaTheme="minorEastAsia"/>
          <w:noProof/>
          <w:szCs w:val="24"/>
        </w:rPr>
      </w:pPr>
      <w:r>
        <w:rPr>
          <w:rFonts w:eastAsiaTheme="minorEastAsia"/>
          <w:noProof/>
          <w:szCs w:val="24"/>
          <w:lang w:val="en-US"/>
        </w:rPr>
        <w:t>P</w:t>
      </w:r>
      <w:r w:rsidR="00BC03AF">
        <w:rPr>
          <w:rFonts w:eastAsiaTheme="minorEastAsia"/>
          <w:noProof/>
          <w:szCs w:val="24"/>
          <w:lang w:val="en-US"/>
        </w:rPr>
        <w:t>e</w:t>
      </w:r>
      <w:r>
        <w:rPr>
          <w:rFonts w:eastAsiaTheme="minorEastAsia"/>
          <w:noProof/>
          <w:szCs w:val="24"/>
          <w:lang w:val="en-US"/>
        </w:rPr>
        <w:t>ngujian kondisi 1 dilakukan dengan menggunakan Rumus 12 dan 13 yakni dengan m</w:t>
      </w:r>
      <w:r w:rsidR="008D34BB" w:rsidRPr="00862735">
        <w:rPr>
          <w:rFonts w:eastAsiaTheme="minorEastAsia"/>
          <w:noProof/>
          <w:szCs w:val="24"/>
        </w:rPr>
        <w:t xml:space="preserve">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008D34BB"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008D34BB" w:rsidRPr="00862735">
        <w:rPr>
          <w:rFonts w:eastAsiaTheme="minorEastAsia"/>
          <w:noProof/>
          <w:szCs w:val="24"/>
        </w:rPr>
        <w:t xml:space="preserve"> lalu membandingkannya dengan nilai </w:t>
      </w:r>
      <m:oMath>
        <m:r>
          <w:rPr>
            <w:rFonts w:ascii="Cambria Math" w:eastAsiaTheme="minorEastAsia" w:hAnsi="Cambria Math"/>
            <w:noProof/>
            <w:szCs w:val="24"/>
          </w:rPr>
          <m:t>DQ</m:t>
        </m:r>
      </m:oMath>
      <w:r w:rsidR="008D34BB" w:rsidRPr="00862735">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008D34BB" w:rsidRPr="00862735">
        <w:rPr>
          <w:rFonts w:eastAsiaTheme="minorEastAsia"/>
          <w:noProof/>
          <w:szCs w:val="24"/>
        </w:rPr>
        <w:t xml:space="preserve">, maka kondisi </w:t>
      </w:r>
      <w:r w:rsidR="008D34BB" w:rsidRPr="00862735">
        <w:rPr>
          <w:rFonts w:eastAsiaTheme="minorEastAsia"/>
          <w:i/>
          <w:iCs/>
          <w:noProof/>
          <w:szCs w:val="24"/>
        </w:rPr>
        <w:t xml:space="preserve">acceptable </w:t>
      </w:r>
      <w:r w:rsidR="00D3563B" w:rsidRPr="00862735">
        <w:rPr>
          <w:rFonts w:eastAsiaTheme="minorEastAsia"/>
          <w:i/>
          <w:iCs/>
          <w:noProof/>
          <w:szCs w:val="24"/>
        </w:rPr>
        <w:t>a</w:t>
      </w:r>
      <w:r w:rsidR="008D34BB" w:rsidRPr="00862735">
        <w:rPr>
          <w:rFonts w:eastAsiaTheme="minorEastAsia"/>
          <w:i/>
          <w:iCs/>
          <w:noProof/>
          <w:szCs w:val="24"/>
        </w:rPr>
        <w:t>dvantage</w:t>
      </w:r>
      <w:r w:rsidR="008D34BB" w:rsidRPr="00862735">
        <w:rPr>
          <w:rFonts w:eastAsiaTheme="minorEastAsia"/>
          <w:noProof/>
          <w:szCs w:val="24"/>
        </w:rPr>
        <w:t xml:space="preserve"> terpenuhi. </w:t>
      </w:r>
    </w:p>
    <w:p w14:paraId="739AF199" w14:textId="4B463E23" w:rsidR="002F2EED" w:rsidRPr="00862735" w:rsidRDefault="002F2EED" w:rsidP="0012449A">
      <w:pPr>
        <w:spacing w:after="240"/>
        <w:ind w:firstLine="284"/>
        <w:jc w:val="both"/>
        <w:rPr>
          <w:rFonts w:eastAsiaTheme="minorEastAsia"/>
          <w:noProof/>
          <w:szCs w:val="24"/>
        </w:rPr>
      </w:pPr>
      <w:r w:rsidRPr="00862735">
        <w:rPr>
          <w:rFonts w:eastAsiaTheme="minorEastAsia"/>
          <w:noProof/>
          <w:szCs w:val="24"/>
        </w:rPr>
        <w:t xml:space="preserve">Pengujian terhadap alternatif terbaik pada kondisi </w:t>
      </w:r>
      <w:r w:rsidRPr="00862735">
        <w:rPr>
          <w:rFonts w:eastAsiaTheme="minorEastAsia"/>
          <w:i/>
          <w:iCs/>
          <w:noProof/>
          <w:szCs w:val="24"/>
        </w:rPr>
        <w:t>acceptable advantage</w:t>
      </w:r>
      <w:r w:rsidRPr="00862735">
        <w:rPr>
          <w:rFonts w:eastAsiaTheme="minorEastAsia"/>
          <w:noProof/>
          <w:szCs w:val="24"/>
        </w:rPr>
        <w:t xml:space="preserve"> </w:t>
      </w:r>
      <w:r w:rsidR="00546F68">
        <w:rPr>
          <w:rFonts w:eastAsiaTheme="minorEastAsia"/>
          <w:noProof/>
          <w:szCs w:val="24"/>
          <w:lang w:val="en-US"/>
        </w:rPr>
        <w:t xml:space="preserve">dengan </w:t>
      </w:r>
      <w:r w:rsidR="00FF77BC">
        <w:rPr>
          <w:rFonts w:eastAsiaTheme="minorEastAsia"/>
          <w:noProof/>
          <w:szCs w:val="24"/>
          <w:lang w:val="en-US"/>
        </w:rPr>
        <w:t xml:space="preserve">menggunakan </w:t>
      </w:r>
      <w:r w:rsidR="00546F68">
        <w:rPr>
          <w:rFonts w:eastAsiaTheme="minorEastAsia"/>
          <w:noProof/>
          <w:szCs w:val="24"/>
          <w:lang w:val="en-US"/>
        </w:rPr>
        <w:t xml:space="preserve">Rumus 12 dan 13 </w:t>
      </w:r>
      <w:r w:rsidR="00EF5B92">
        <w:rPr>
          <w:rFonts w:eastAsiaTheme="minorEastAsia"/>
          <w:noProof/>
          <w:szCs w:val="24"/>
          <w:lang w:val="en-US"/>
        </w:rPr>
        <w:t xml:space="preserve">adalah </w:t>
      </w:r>
      <w:r w:rsidRPr="00862735">
        <w:rPr>
          <w:rFonts w:eastAsiaTheme="minorEastAsia"/>
          <w:noProof/>
          <w:szCs w:val="24"/>
        </w:rPr>
        <w:t>sebagai berikut:</w:t>
      </w:r>
    </w:p>
    <w:p w14:paraId="40A68CFC" w14:textId="09699988" w:rsidR="002F2EED" w:rsidRPr="00862735"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862735"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862735" w:rsidRDefault="002F2EED" w:rsidP="006A69EB">
      <w:pPr>
        <w:ind w:firstLine="284"/>
        <w:jc w:val="both"/>
        <w:rPr>
          <w:rFonts w:eastAsiaTheme="minorEastAsia"/>
          <w:noProof/>
          <w:szCs w:val="24"/>
        </w:rPr>
      </w:pPr>
      <w:r w:rsidRPr="00862735">
        <w:rPr>
          <w:rFonts w:eastAsiaTheme="minorEastAsia"/>
          <w:noProof/>
          <w:szCs w:val="24"/>
        </w:rPr>
        <w:t>Dari perhitungan di atas dipe</w:t>
      </w:r>
      <w:r w:rsidR="009A4664" w:rsidRPr="00862735">
        <w:rPr>
          <w:rFonts w:eastAsiaTheme="minorEastAsia"/>
          <w:noProof/>
          <w:szCs w:val="24"/>
        </w:rPr>
        <w:t>role</w:t>
      </w:r>
      <w:r w:rsidRPr="00862735">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adalah </w:t>
      </w:r>
      <w:r w:rsidR="00BD44C2" w:rsidRPr="00BD44C2">
        <w:rPr>
          <w:rFonts w:eastAsiaTheme="minorEastAsia"/>
          <w:noProof/>
          <w:szCs w:val="24"/>
        </w:rPr>
        <w:t>0,4454</w:t>
      </w:r>
      <w:r w:rsidRPr="00862735">
        <w:rPr>
          <w:rFonts w:eastAsiaTheme="minorEastAsia"/>
          <w:noProof/>
          <w:szCs w:val="24"/>
        </w:rPr>
        <w:t xml:space="preserve">. Dikarenakan </w:t>
      </w:r>
      <w:r w:rsidRPr="00862735">
        <w:rPr>
          <w:rFonts w:eastAsiaTheme="minorEastAsia"/>
          <w:noProof/>
          <w:szCs w:val="24"/>
        </w:rPr>
        <w:lastRenderedPageBreak/>
        <w:t xml:space="preserve">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862735">
        <w:rPr>
          <w:rFonts w:eastAsiaTheme="minorEastAsia"/>
          <w:noProof/>
          <w:szCs w:val="24"/>
        </w:rPr>
        <w:t xml:space="preserve">, maka kondisi </w:t>
      </w:r>
      <w:r w:rsidRPr="00114D20">
        <w:rPr>
          <w:rFonts w:eastAsiaTheme="minorEastAsia"/>
          <w:i/>
          <w:iCs/>
          <w:noProof/>
          <w:szCs w:val="24"/>
        </w:rPr>
        <w:t>acceptable advantage</w:t>
      </w:r>
      <w:r w:rsidRPr="00862735">
        <w:rPr>
          <w:rFonts w:eastAsiaTheme="minorEastAsia"/>
          <w:noProof/>
          <w:szCs w:val="24"/>
        </w:rPr>
        <w:t xml:space="preserve"> terpenuhi.</w:t>
      </w:r>
    </w:p>
    <w:p w14:paraId="15FEBED3" w14:textId="2272EED2"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2: </w:t>
      </w:r>
      <w:r w:rsidRPr="00862735">
        <w:rPr>
          <w:rFonts w:eastAsiaTheme="minorEastAsia"/>
          <w:i/>
          <w:iCs/>
          <w:noProof/>
          <w:szCs w:val="24"/>
        </w:rPr>
        <w:t>Acceptable Stability in Decision Making</w:t>
      </w:r>
    </w:p>
    <w:p w14:paraId="0E0740A2" w14:textId="1AEE6C9C" w:rsidR="00314FEF" w:rsidRPr="00862735" w:rsidRDefault="00AC7676" w:rsidP="00590FED">
      <w:pPr>
        <w:pStyle w:val="ListParagraph"/>
        <w:spacing w:after="240"/>
        <w:ind w:left="0" w:firstLine="284"/>
        <w:jc w:val="both"/>
        <w:rPr>
          <w:noProof/>
          <w:szCs w:val="24"/>
        </w:rPr>
      </w:pPr>
      <w:r w:rsidRPr="00862735">
        <w:rPr>
          <w:noProof/>
          <w:szCs w:val="24"/>
        </w:rPr>
        <w:t>Menguji stabilitas perangkingan alternatif dengan menggunakan nilai V yang berbeda yakni: nilai V &gt; 0,5 (</w:t>
      </w:r>
      <w:r w:rsidRPr="00862735">
        <w:rPr>
          <w:i/>
          <w:iCs/>
          <w:noProof/>
          <w:szCs w:val="24"/>
        </w:rPr>
        <w:t>voting by majority rule</w:t>
      </w:r>
      <w:r w:rsidRPr="00862735">
        <w:rPr>
          <w:noProof/>
          <w:szCs w:val="24"/>
        </w:rPr>
        <w:t>), nilai V = 0,5 (</w:t>
      </w:r>
      <w:r w:rsidRPr="00862735">
        <w:rPr>
          <w:i/>
          <w:iCs/>
          <w:noProof/>
          <w:szCs w:val="24"/>
        </w:rPr>
        <w:t>by concensus</w:t>
      </w:r>
      <w:r w:rsidRPr="00862735">
        <w:rPr>
          <w:noProof/>
          <w:szCs w:val="24"/>
        </w:rPr>
        <w:t>), dan nilai V &lt; 0,5 (</w:t>
      </w:r>
      <w:r w:rsidRPr="00862735">
        <w:rPr>
          <w:i/>
          <w:iCs/>
          <w:noProof/>
          <w:szCs w:val="24"/>
        </w:rPr>
        <w:t>with veto</w:t>
      </w:r>
      <w:r w:rsidRPr="00862735">
        <w:rPr>
          <w:noProof/>
          <w:szCs w:val="24"/>
        </w:rPr>
        <w:t xml:space="preserve">). Jika alternatif </w:t>
      </w:r>
      <w:r w:rsidRPr="00862735">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tetap menjadi peringkat terbaik dalam 3 macam pemeringkatan dengan nilai V yang berbeda, maka kondisi </w:t>
      </w:r>
      <w:r w:rsidRPr="00862735">
        <w:rPr>
          <w:i/>
          <w:iCs/>
          <w:noProof/>
          <w:szCs w:val="24"/>
        </w:rPr>
        <w:t xml:space="preserve">acceptable stability in decision making </w:t>
      </w:r>
      <w:r w:rsidRPr="00862735">
        <w:rPr>
          <w:noProof/>
          <w:szCs w:val="24"/>
        </w:rPr>
        <w:t>terpenuhi.</w:t>
      </w:r>
      <w:r w:rsidR="00811A5C" w:rsidRPr="00862735">
        <w:rPr>
          <w:noProof/>
          <w:szCs w:val="24"/>
        </w:rPr>
        <w:t xml:space="preserve"> </w:t>
      </w:r>
      <w:r w:rsidRPr="00862735">
        <w:rPr>
          <w:noProof/>
          <w:szCs w:val="24"/>
        </w:rPr>
        <w:t xml:space="preserve">Pengujian kondisi </w:t>
      </w:r>
      <w:r w:rsidRPr="00862735">
        <w:rPr>
          <w:i/>
          <w:iCs/>
          <w:noProof/>
          <w:szCs w:val="24"/>
        </w:rPr>
        <w:t>acceptable stability in decision making</w:t>
      </w:r>
      <w:r w:rsidRPr="00862735">
        <w:rPr>
          <w:noProof/>
          <w:szCs w:val="24"/>
        </w:rPr>
        <w:t xml:space="preserve"> terhadap alternatif ditunjukkan pada </w:t>
      </w:r>
      <w:r w:rsidR="00565BAB" w:rsidRPr="00862735">
        <w:rPr>
          <w:noProof/>
          <w:szCs w:val="24"/>
        </w:rPr>
        <w:t>T</w:t>
      </w:r>
      <w:r w:rsidRPr="00862735">
        <w:rPr>
          <w:noProof/>
          <w:szCs w:val="24"/>
        </w:rPr>
        <w:t>abel</w:t>
      </w:r>
      <w:r w:rsidR="00565BAB" w:rsidRPr="00862735">
        <w:rPr>
          <w:noProof/>
          <w:szCs w:val="24"/>
        </w:rPr>
        <w:t xml:space="preserve"> X.</w:t>
      </w:r>
    </w:p>
    <w:p w14:paraId="154FE43D" w14:textId="3A29EC25" w:rsidR="00C07C64" w:rsidRPr="00862735" w:rsidRDefault="00C07C64" w:rsidP="00C07C64">
      <w:pPr>
        <w:pStyle w:val="Caption"/>
        <w:spacing w:after="0"/>
        <w:jc w:val="center"/>
        <w:rPr>
          <w:noProof/>
          <w:szCs w:val="24"/>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590FED">
        <w:rPr>
          <w:noProof/>
        </w:rPr>
        <w:t>X</w:t>
      </w:r>
      <w:r w:rsidRPr="00862735">
        <w:rPr>
          <w:noProof/>
        </w:rPr>
        <w:fldChar w:fldCharType="end"/>
      </w:r>
    </w:p>
    <w:p w14:paraId="1343EA8D" w14:textId="1B229F60" w:rsidR="00811A5C" w:rsidRPr="00862735" w:rsidRDefault="0072376D" w:rsidP="00C07C64">
      <w:pPr>
        <w:jc w:val="center"/>
        <w:rPr>
          <w:noProof/>
          <w:szCs w:val="24"/>
        </w:rPr>
      </w:pPr>
      <w:r w:rsidRPr="00862735">
        <w:rPr>
          <w:noProof/>
        </w:rPr>
        <w:t xml:space="preserve">PENGUJIAN KONDISI </w:t>
      </w:r>
      <w:r w:rsidRPr="00862735">
        <w:rPr>
          <w:i/>
          <w:noProof/>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862735" w14:paraId="201698DE" w14:textId="77777777" w:rsidTr="00BB6BCF">
        <w:trPr>
          <w:trHeight w:val="340"/>
        </w:trPr>
        <w:tc>
          <w:tcPr>
            <w:tcW w:w="651" w:type="dxa"/>
            <w:vMerge w:val="restart"/>
            <w:vAlign w:val="center"/>
          </w:tcPr>
          <w:p w14:paraId="12A3175E" w14:textId="77777777" w:rsidR="00BB6BCF" w:rsidRPr="00862735" w:rsidRDefault="00BB6BCF" w:rsidP="002A7C30">
            <w:pPr>
              <w:pStyle w:val="ListParagraph"/>
              <w:spacing w:line="276" w:lineRule="auto"/>
              <w:ind w:left="-15"/>
              <w:jc w:val="center"/>
              <w:rPr>
                <w:noProof/>
              </w:rPr>
            </w:pPr>
            <w:r w:rsidRPr="00862735">
              <w:rPr>
                <w:noProof/>
              </w:rPr>
              <w:t>Rank</w:t>
            </w:r>
          </w:p>
        </w:tc>
        <w:tc>
          <w:tcPr>
            <w:tcW w:w="1450" w:type="dxa"/>
            <w:gridSpan w:val="2"/>
            <w:vAlign w:val="center"/>
          </w:tcPr>
          <w:p w14:paraId="15C438A2" w14:textId="77777777" w:rsidR="00BB6BCF" w:rsidRPr="00862735" w:rsidRDefault="00BB6BCF" w:rsidP="002A7C30">
            <w:pPr>
              <w:pStyle w:val="ListParagraph"/>
              <w:spacing w:line="276" w:lineRule="auto"/>
              <w:ind w:left="-15"/>
              <w:jc w:val="center"/>
              <w:rPr>
                <w:noProof/>
              </w:rPr>
            </w:pPr>
            <w:r w:rsidRPr="00862735">
              <w:rPr>
                <w:noProof/>
              </w:rPr>
              <w:t>(V=0,45)</w:t>
            </w:r>
          </w:p>
        </w:tc>
        <w:tc>
          <w:tcPr>
            <w:tcW w:w="1386" w:type="dxa"/>
            <w:gridSpan w:val="2"/>
            <w:vAlign w:val="center"/>
          </w:tcPr>
          <w:p w14:paraId="23BD5D45" w14:textId="77777777" w:rsidR="00BB6BCF" w:rsidRPr="00862735" w:rsidRDefault="00BB6BCF" w:rsidP="002A7C30">
            <w:pPr>
              <w:pStyle w:val="ListParagraph"/>
              <w:spacing w:line="276" w:lineRule="auto"/>
              <w:ind w:left="-15"/>
              <w:jc w:val="center"/>
              <w:rPr>
                <w:noProof/>
              </w:rPr>
            </w:pPr>
            <w:r w:rsidRPr="00862735">
              <w:rPr>
                <w:noProof/>
              </w:rPr>
              <w:t>(V=0,5)</w:t>
            </w:r>
          </w:p>
        </w:tc>
        <w:tc>
          <w:tcPr>
            <w:tcW w:w="1387" w:type="dxa"/>
            <w:gridSpan w:val="2"/>
            <w:vAlign w:val="center"/>
          </w:tcPr>
          <w:p w14:paraId="32AFDF4F" w14:textId="77777777" w:rsidR="00BB6BCF" w:rsidRPr="00862735" w:rsidRDefault="00BB6BCF" w:rsidP="002A7C30">
            <w:pPr>
              <w:pStyle w:val="ListParagraph"/>
              <w:spacing w:line="276" w:lineRule="auto"/>
              <w:ind w:left="-15"/>
              <w:jc w:val="center"/>
              <w:rPr>
                <w:noProof/>
              </w:rPr>
            </w:pPr>
            <w:r w:rsidRPr="00862735">
              <w:rPr>
                <w:noProof/>
              </w:rPr>
              <w:t>(V=0,55)</w:t>
            </w:r>
          </w:p>
        </w:tc>
      </w:tr>
      <w:tr w:rsidR="00BB6BCF" w:rsidRPr="00862735" w14:paraId="03988E31" w14:textId="77777777" w:rsidTr="00BB6BCF">
        <w:trPr>
          <w:trHeight w:val="340"/>
        </w:trPr>
        <w:tc>
          <w:tcPr>
            <w:tcW w:w="651" w:type="dxa"/>
            <w:vMerge/>
            <w:vAlign w:val="center"/>
          </w:tcPr>
          <w:p w14:paraId="1DF334D9" w14:textId="77777777" w:rsidR="00BB6BCF" w:rsidRPr="00862735" w:rsidRDefault="00BB6BCF" w:rsidP="002A7C30">
            <w:pPr>
              <w:pStyle w:val="ListParagraph"/>
              <w:spacing w:line="276" w:lineRule="auto"/>
              <w:ind w:left="-15"/>
              <w:jc w:val="center"/>
              <w:rPr>
                <w:noProof/>
              </w:rPr>
            </w:pPr>
          </w:p>
        </w:tc>
        <w:tc>
          <w:tcPr>
            <w:tcW w:w="635" w:type="dxa"/>
            <w:vAlign w:val="center"/>
          </w:tcPr>
          <w:p w14:paraId="163F2527"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815" w:type="dxa"/>
            <w:vAlign w:val="center"/>
          </w:tcPr>
          <w:p w14:paraId="0F81051D"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1" w:type="dxa"/>
            <w:vAlign w:val="center"/>
          </w:tcPr>
          <w:p w14:paraId="21D07912"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2" w:type="dxa"/>
            <w:vAlign w:val="center"/>
          </w:tcPr>
          <w:p w14:paraId="7A680519"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862735" w14:paraId="4A76814C" w14:textId="77777777" w:rsidTr="00BB6BCF">
        <w:trPr>
          <w:trHeight w:val="340"/>
        </w:trPr>
        <w:tc>
          <w:tcPr>
            <w:tcW w:w="651" w:type="dxa"/>
            <w:vAlign w:val="center"/>
          </w:tcPr>
          <w:p w14:paraId="0E9395E4" w14:textId="77777777" w:rsidR="007D4058" w:rsidRPr="00862735" w:rsidRDefault="007D4058" w:rsidP="007D4058">
            <w:pPr>
              <w:pStyle w:val="ListParagraph"/>
              <w:spacing w:line="276" w:lineRule="auto"/>
              <w:ind w:left="-15"/>
              <w:jc w:val="center"/>
              <w:rPr>
                <w:noProof/>
              </w:rPr>
            </w:pPr>
            <w:r w:rsidRPr="00862735">
              <w:rPr>
                <w:noProof/>
              </w:rPr>
              <w:t>1</w:t>
            </w:r>
          </w:p>
        </w:tc>
        <w:tc>
          <w:tcPr>
            <w:tcW w:w="635" w:type="dxa"/>
            <w:vAlign w:val="center"/>
          </w:tcPr>
          <w:p w14:paraId="4EEA061F" w14:textId="50220022" w:rsidR="007D4058" w:rsidRPr="00862735" w:rsidRDefault="007D4058" w:rsidP="007D4058">
            <w:pPr>
              <w:pStyle w:val="ListParagraph"/>
              <w:spacing w:line="276" w:lineRule="auto"/>
              <w:ind w:left="-15"/>
              <w:jc w:val="center"/>
              <w:rPr>
                <w:noProof/>
              </w:rPr>
            </w:pPr>
            <w:r w:rsidRPr="00E53F63">
              <w:rPr>
                <w:lang w:val="en-ID"/>
              </w:rPr>
              <w:t>A02</w:t>
            </w:r>
          </w:p>
        </w:tc>
        <w:tc>
          <w:tcPr>
            <w:tcW w:w="815" w:type="dxa"/>
            <w:vAlign w:val="center"/>
          </w:tcPr>
          <w:p w14:paraId="02F9B93E" w14:textId="436C0107"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41443B2B" w14:textId="217039DE" w:rsidR="007D4058" w:rsidRPr="00862735" w:rsidRDefault="007D4058" w:rsidP="007D4058">
            <w:pPr>
              <w:pStyle w:val="ListParagraph"/>
              <w:spacing w:line="276" w:lineRule="auto"/>
              <w:ind w:left="-15"/>
              <w:jc w:val="center"/>
              <w:rPr>
                <w:noProof/>
              </w:rPr>
            </w:pPr>
            <w:r w:rsidRPr="00E53F63">
              <w:rPr>
                <w:lang w:val="en-ID"/>
              </w:rPr>
              <w:t>A02</w:t>
            </w:r>
          </w:p>
        </w:tc>
        <w:tc>
          <w:tcPr>
            <w:tcW w:w="751" w:type="dxa"/>
            <w:vAlign w:val="center"/>
          </w:tcPr>
          <w:p w14:paraId="719EAA93" w14:textId="6968C8B2"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6F02C4F5" w14:textId="73E846B4" w:rsidR="007D4058" w:rsidRPr="00862735" w:rsidRDefault="007D4058" w:rsidP="007D4058">
            <w:pPr>
              <w:pStyle w:val="ListParagraph"/>
              <w:spacing w:line="276" w:lineRule="auto"/>
              <w:ind w:left="-15"/>
              <w:jc w:val="center"/>
              <w:rPr>
                <w:noProof/>
              </w:rPr>
            </w:pPr>
            <w:r w:rsidRPr="00E53F63">
              <w:rPr>
                <w:lang w:val="en-ID"/>
              </w:rPr>
              <w:t>A02</w:t>
            </w:r>
          </w:p>
        </w:tc>
        <w:tc>
          <w:tcPr>
            <w:tcW w:w="752" w:type="dxa"/>
            <w:vAlign w:val="center"/>
          </w:tcPr>
          <w:p w14:paraId="584AD913" w14:textId="30ED52C4" w:rsidR="007D4058" w:rsidRPr="00862735" w:rsidRDefault="007D4058" w:rsidP="007D4058">
            <w:pPr>
              <w:pStyle w:val="ListParagraph"/>
              <w:spacing w:line="276" w:lineRule="auto"/>
              <w:ind w:left="-15"/>
              <w:jc w:val="center"/>
              <w:rPr>
                <w:noProof/>
              </w:rPr>
            </w:pPr>
            <w:r w:rsidRPr="00E53F63">
              <w:rPr>
                <w:lang w:val="en-ID"/>
              </w:rPr>
              <w:t>0</w:t>
            </w:r>
          </w:p>
        </w:tc>
      </w:tr>
      <w:tr w:rsidR="007D4058" w:rsidRPr="00862735" w14:paraId="48F7404E" w14:textId="77777777" w:rsidTr="00BB6BCF">
        <w:trPr>
          <w:trHeight w:val="340"/>
        </w:trPr>
        <w:tc>
          <w:tcPr>
            <w:tcW w:w="651" w:type="dxa"/>
            <w:vAlign w:val="center"/>
          </w:tcPr>
          <w:p w14:paraId="3F4B20D1" w14:textId="77777777" w:rsidR="007D4058" w:rsidRPr="00862735" w:rsidRDefault="007D4058" w:rsidP="007D4058">
            <w:pPr>
              <w:pStyle w:val="ListParagraph"/>
              <w:spacing w:line="276" w:lineRule="auto"/>
              <w:ind w:left="-15"/>
              <w:jc w:val="center"/>
              <w:rPr>
                <w:noProof/>
              </w:rPr>
            </w:pPr>
            <w:r w:rsidRPr="00862735">
              <w:rPr>
                <w:noProof/>
              </w:rPr>
              <w:t>2</w:t>
            </w:r>
          </w:p>
        </w:tc>
        <w:tc>
          <w:tcPr>
            <w:tcW w:w="635" w:type="dxa"/>
            <w:vAlign w:val="center"/>
          </w:tcPr>
          <w:p w14:paraId="4036D475" w14:textId="1B8CE7EC" w:rsidR="007D4058" w:rsidRPr="00862735" w:rsidRDefault="007D4058" w:rsidP="007D4058">
            <w:pPr>
              <w:pStyle w:val="ListParagraph"/>
              <w:spacing w:line="276" w:lineRule="auto"/>
              <w:ind w:left="-15"/>
              <w:jc w:val="center"/>
              <w:rPr>
                <w:noProof/>
              </w:rPr>
            </w:pPr>
            <w:r w:rsidRPr="00E53F63">
              <w:rPr>
                <w:lang w:val="en-ID"/>
              </w:rPr>
              <w:t>A04</w:t>
            </w:r>
          </w:p>
        </w:tc>
        <w:tc>
          <w:tcPr>
            <w:tcW w:w="815" w:type="dxa"/>
            <w:vAlign w:val="center"/>
          </w:tcPr>
          <w:p w14:paraId="128160E0" w14:textId="07A9FD7D" w:rsidR="007D4058" w:rsidRPr="00862735" w:rsidRDefault="007D4058" w:rsidP="007D4058">
            <w:pPr>
              <w:pStyle w:val="ListParagraph"/>
              <w:spacing w:line="276" w:lineRule="auto"/>
              <w:ind w:left="-15"/>
              <w:jc w:val="center"/>
              <w:rPr>
                <w:noProof/>
              </w:rPr>
            </w:pPr>
            <w:r w:rsidRPr="00E53F63">
              <w:rPr>
                <w:lang w:val="en-ID"/>
              </w:rPr>
              <w:t>0,4214</w:t>
            </w:r>
          </w:p>
        </w:tc>
        <w:tc>
          <w:tcPr>
            <w:tcW w:w="635" w:type="dxa"/>
            <w:vAlign w:val="center"/>
          </w:tcPr>
          <w:p w14:paraId="086E3916" w14:textId="1F6E5318" w:rsidR="007D4058" w:rsidRPr="00862735" w:rsidRDefault="007D4058" w:rsidP="007D4058">
            <w:pPr>
              <w:pStyle w:val="ListParagraph"/>
              <w:spacing w:line="276" w:lineRule="auto"/>
              <w:ind w:left="-15"/>
              <w:jc w:val="center"/>
              <w:rPr>
                <w:noProof/>
              </w:rPr>
            </w:pPr>
            <w:r w:rsidRPr="00E53F63">
              <w:rPr>
                <w:lang w:val="en-ID"/>
              </w:rPr>
              <w:t>A04</w:t>
            </w:r>
          </w:p>
        </w:tc>
        <w:tc>
          <w:tcPr>
            <w:tcW w:w="751" w:type="dxa"/>
            <w:vAlign w:val="center"/>
          </w:tcPr>
          <w:p w14:paraId="0790ADF4" w14:textId="66767969" w:rsidR="007D4058" w:rsidRPr="00862735" w:rsidRDefault="007D4058" w:rsidP="007D4058">
            <w:pPr>
              <w:pStyle w:val="ListParagraph"/>
              <w:spacing w:line="276" w:lineRule="auto"/>
              <w:ind w:left="-15"/>
              <w:jc w:val="center"/>
              <w:rPr>
                <w:noProof/>
              </w:rPr>
            </w:pPr>
            <w:r w:rsidRPr="00E53F63">
              <w:rPr>
                <w:lang w:val="en-ID"/>
              </w:rPr>
              <w:t>0,4454</w:t>
            </w:r>
          </w:p>
        </w:tc>
        <w:tc>
          <w:tcPr>
            <w:tcW w:w="635" w:type="dxa"/>
            <w:vAlign w:val="center"/>
          </w:tcPr>
          <w:p w14:paraId="546E1C84" w14:textId="6A1CAC1A" w:rsidR="007D4058" w:rsidRPr="00862735" w:rsidRDefault="007D4058" w:rsidP="007D4058">
            <w:pPr>
              <w:pStyle w:val="ListParagraph"/>
              <w:spacing w:line="276" w:lineRule="auto"/>
              <w:ind w:left="-15"/>
              <w:jc w:val="center"/>
              <w:rPr>
                <w:noProof/>
              </w:rPr>
            </w:pPr>
            <w:r w:rsidRPr="00E53F63">
              <w:rPr>
                <w:lang w:val="en-ID"/>
              </w:rPr>
              <w:t>A04</w:t>
            </w:r>
          </w:p>
        </w:tc>
        <w:tc>
          <w:tcPr>
            <w:tcW w:w="752" w:type="dxa"/>
            <w:vAlign w:val="center"/>
          </w:tcPr>
          <w:p w14:paraId="1F48DA9B" w14:textId="69033E0E" w:rsidR="007D4058" w:rsidRPr="00862735" w:rsidRDefault="007D4058" w:rsidP="007D4058">
            <w:pPr>
              <w:pStyle w:val="ListParagraph"/>
              <w:spacing w:line="276" w:lineRule="auto"/>
              <w:ind w:left="-15"/>
              <w:jc w:val="center"/>
              <w:rPr>
                <w:noProof/>
              </w:rPr>
            </w:pPr>
            <w:r w:rsidRPr="00E53F63">
              <w:rPr>
                <w:lang w:val="en-ID"/>
              </w:rPr>
              <w:t>0,4694</w:t>
            </w:r>
          </w:p>
        </w:tc>
      </w:tr>
      <w:tr w:rsidR="007D4058" w:rsidRPr="00862735" w14:paraId="05A5EE3F" w14:textId="77777777" w:rsidTr="00BB6BCF">
        <w:trPr>
          <w:trHeight w:val="340"/>
        </w:trPr>
        <w:tc>
          <w:tcPr>
            <w:tcW w:w="651" w:type="dxa"/>
            <w:vAlign w:val="center"/>
          </w:tcPr>
          <w:p w14:paraId="506ABB90" w14:textId="77777777" w:rsidR="007D4058" w:rsidRPr="00862735" w:rsidRDefault="007D4058" w:rsidP="007D4058">
            <w:pPr>
              <w:pStyle w:val="ListParagraph"/>
              <w:spacing w:line="276" w:lineRule="auto"/>
              <w:ind w:left="-15"/>
              <w:jc w:val="center"/>
              <w:rPr>
                <w:noProof/>
              </w:rPr>
            </w:pPr>
            <w:r w:rsidRPr="00862735">
              <w:rPr>
                <w:noProof/>
              </w:rPr>
              <w:t>3</w:t>
            </w:r>
          </w:p>
        </w:tc>
        <w:tc>
          <w:tcPr>
            <w:tcW w:w="635" w:type="dxa"/>
            <w:vAlign w:val="center"/>
          </w:tcPr>
          <w:p w14:paraId="29AA6B3D" w14:textId="3C708C68" w:rsidR="007D4058" w:rsidRPr="00862735" w:rsidRDefault="007D4058" w:rsidP="007D4058">
            <w:pPr>
              <w:pStyle w:val="ListParagraph"/>
              <w:spacing w:line="276" w:lineRule="auto"/>
              <w:ind w:left="-15"/>
              <w:jc w:val="center"/>
              <w:rPr>
                <w:noProof/>
              </w:rPr>
            </w:pPr>
            <w:r w:rsidRPr="00E53F63">
              <w:rPr>
                <w:lang w:val="en-ID"/>
              </w:rPr>
              <w:t>A03</w:t>
            </w:r>
          </w:p>
        </w:tc>
        <w:tc>
          <w:tcPr>
            <w:tcW w:w="815" w:type="dxa"/>
            <w:vAlign w:val="center"/>
          </w:tcPr>
          <w:p w14:paraId="09E0DA88" w14:textId="44C74C25" w:rsidR="007D4058" w:rsidRPr="00862735" w:rsidRDefault="007D4058" w:rsidP="007D4058">
            <w:pPr>
              <w:pStyle w:val="ListParagraph"/>
              <w:spacing w:line="276" w:lineRule="auto"/>
              <w:ind w:left="-15"/>
              <w:jc w:val="center"/>
              <w:rPr>
                <w:noProof/>
              </w:rPr>
            </w:pPr>
            <w:r w:rsidRPr="00E53F63">
              <w:rPr>
                <w:lang w:val="en-ID"/>
              </w:rPr>
              <w:t>0,4375</w:t>
            </w:r>
          </w:p>
        </w:tc>
        <w:tc>
          <w:tcPr>
            <w:tcW w:w="635" w:type="dxa"/>
            <w:vAlign w:val="center"/>
          </w:tcPr>
          <w:p w14:paraId="122C3EF1" w14:textId="2CC10388" w:rsidR="007D4058" w:rsidRPr="00862735" w:rsidRDefault="007D4058" w:rsidP="007D4058">
            <w:pPr>
              <w:pStyle w:val="ListParagraph"/>
              <w:spacing w:line="276" w:lineRule="auto"/>
              <w:ind w:left="-15"/>
              <w:jc w:val="center"/>
              <w:rPr>
                <w:noProof/>
              </w:rPr>
            </w:pPr>
            <w:r w:rsidRPr="00E53F63">
              <w:rPr>
                <w:lang w:val="en-ID"/>
              </w:rPr>
              <w:t>A03</w:t>
            </w:r>
          </w:p>
        </w:tc>
        <w:tc>
          <w:tcPr>
            <w:tcW w:w="751" w:type="dxa"/>
            <w:vAlign w:val="center"/>
          </w:tcPr>
          <w:p w14:paraId="46776B7B" w14:textId="03B134F4" w:rsidR="007D4058" w:rsidRPr="00862735" w:rsidRDefault="007D4058" w:rsidP="007D4058">
            <w:pPr>
              <w:pStyle w:val="ListParagraph"/>
              <w:spacing w:line="276" w:lineRule="auto"/>
              <w:ind w:left="-15"/>
              <w:jc w:val="center"/>
              <w:rPr>
                <w:noProof/>
              </w:rPr>
            </w:pPr>
            <w:r w:rsidRPr="00E53F63">
              <w:rPr>
                <w:lang w:val="en-ID"/>
              </w:rPr>
              <w:t>0,4633</w:t>
            </w:r>
          </w:p>
        </w:tc>
        <w:tc>
          <w:tcPr>
            <w:tcW w:w="635" w:type="dxa"/>
            <w:vAlign w:val="center"/>
          </w:tcPr>
          <w:p w14:paraId="6E6335E8" w14:textId="40491F20" w:rsidR="007D4058" w:rsidRPr="00862735" w:rsidRDefault="007D4058" w:rsidP="007D4058">
            <w:pPr>
              <w:pStyle w:val="ListParagraph"/>
              <w:spacing w:line="276" w:lineRule="auto"/>
              <w:ind w:left="-15"/>
              <w:jc w:val="center"/>
              <w:rPr>
                <w:noProof/>
              </w:rPr>
            </w:pPr>
            <w:r w:rsidRPr="00E53F63">
              <w:rPr>
                <w:lang w:val="en-ID"/>
              </w:rPr>
              <w:t>A03</w:t>
            </w:r>
          </w:p>
        </w:tc>
        <w:tc>
          <w:tcPr>
            <w:tcW w:w="752" w:type="dxa"/>
            <w:vAlign w:val="center"/>
          </w:tcPr>
          <w:p w14:paraId="6F17F885" w14:textId="503BE817" w:rsidR="007D4058" w:rsidRPr="00862735" w:rsidRDefault="007D4058" w:rsidP="007D4058">
            <w:pPr>
              <w:pStyle w:val="ListParagraph"/>
              <w:spacing w:line="276" w:lineRule="auto"/>
              <w:ind w:left="-15"/>
              <w:jc w:val="center"/>
              <w:rPr>
                <w:noProof/>
              </w:rPr>
            </w:pPr>
            <w:r w:rsidRPr="00E53F63">
              <w:rPr>
                <w:lang w:val="en-ID"/>
              </w:rPr>
              <w:t>0,4891</w:t>
            </w:r>
          </w:p>
        </w:tc>
      </w:tr>
      <w:tr w:rsidR="007D4058" w:rsidRPr="00862735" w14:paraId="65AEEC92" w14:textId="77777777" w:rsidTr="00BB6BCF">
        <w:trPr>
          <w:trHeight w:val="340"/>
        </w:trPr>
        <w:tc>
          <w:tcPr>
            <w:tcW w:w="651" w:type="dxa"/>
            <w:vAlign w:val="center"/>
          </w:tcPr>
          <w:p w14:paraId="49B197F7" w14:textId="77777777" w:rsidR="007D4058" w:rsidRPr="00862735" w:rsidRDefault="007D4058" w:rsidP="007D4058">
            <w:pPr>
              <w:pStyle w:val="ListParagraph"/>
              <w:spacing w:line="276" w:lineRule="auto"/>
              <w:ind w:left="-15"/>
              <w:jc w:val="center"/>
              <w:rPr>
                <w:noProof/>
              </w:rPr>
            </w:pPr>
            <w:r w:rsidRPr="00862735">
              <w:rPr>
                <w:noProof/>
              </w:rPr>
              <w:t>4</w:t>
            </w:r>
          </w:p>
        </w:tc>
        <w:tc>
          <w:tcPr>
            <w:tcW w:w="635" w:type="dxa"/>
            <w:vAlign w:val="center"/>
          </w:tcPr>
          <w:p w14:paraId="3D1FB799" w14:textId="25438F8D" w:rsidR="007D4058" w:rsidRPr="00862735" w:rsidRDefault="007D4058" w:rsidP="007D4058">
            <w:pPr>
              <w:pStyle w:val="ListParagraph"/>
              <w:spacing w:line="276" w:lineRule="auto"/>
              <w:ind w:left="-15"/>
              <w:jc w:val="center"/>
              <w:rPr>
                <w:noProof/>
              </w:rPr>
            </w:pPr>
            <w:r w:rsidRPr="00E53F63">
              <w:rPr>
                <w:lang w:val="en-ID"/>
              </w:rPr>
              <w:t>A01</w:t>
            </w:r>
          </w:p>
        </w:tc>
        <w:tc>
          <w:tcPr>
            <w:tcW w:w="815" w:type="dxa"/>
            <w:vAlign w:val="center"/>
          </w:tcPr>
          <w:p w14:paraId="04D32C65" w14:textId="2BE6DBDB" w:rsidR="007D4058" w:rsidRPr="00862735" w:rsidRDefault="007D4058" w:rsidP="007D4058">
            <w:pPr>
              <w:pStyle w:val="ListParagraph"/>
              <w:spacing w:line="276" w:lineRule="auto"/>
              <w:ind w:left="-15"/>
              <w:jc w:val="center"/>
              <w:rPr>
                <w:noProof/>
              </w:rPr>
            </w:pPr>
            <w:r w:rsidRPr="00E53F63">
              <w:rPr>
                <w:lang w:val="en-ID"/>
              </w:rPr>
              <w:t>0,4864</w:t>
            </w:r>
          </w:p>
        </w:tc>
        <w:tc>
          <w:tcPr>
            <w:tcW w:w="635" w:type="dxa"/>
            <w:vAlign w:val="center"/>
          </w:tcPr>
          <w:p w14:paraId="345AE0EE" w14:textId="528D2CE9" w:rsidR="007D4058" w:rsidRPr="00862735" w:rsidRDefault="007D4058" w:rsidP="007D4058">
            <w:pPr>
              <w:pStyle w:val="ListParagraph"/>
              <w:spacing w:line="276" w:lineRule="auto"/>
              <w:ind w:left="-15"/>
              <w:jc w:val="center"/>
              <w:rPr>
                <w:noProof/>
              </w:rPr>
            </w:pPr>
            <w:r w:rsidRPr="00E53F63">
              <w:rPr>
                <w:lang w:val="en-ID"/>
              </w:rPr>
              <w:t>A01</w:t>
            </w:r>
          </w:p>
        </w:tc>
        <w:tc>
          <w:tcPr>
            <w:tcW w:w="751" w:type="dxa"/>
            <w:vAlign w:val="center"/>
          </w:tcPr>
          <w:p w14:paraId="1D73D3D1" w14:textId="0D00C402" w:rsidR="007D4058" w:rsidRPr="00862735" w:rsidRDefault="007D4058" w:rsidP="007D4058">
            <w:pPr>
              <w:pStyle w:val="ListParagraph"/>
              <w:spacing w:line="276" w:lineRule="auto"/>
              <w:ind w:left="-15"/>
              <w:jc w:val="center"/>
              <w:rPr>
                <w:noProof/>
              </w:rPr>
            </w:pPr>
            <w:r w:rsidRPr="00E53F63">
              <w:rPr>
                <w:lang w:val="en-ID"/>
              </w:rPr>
              <w:t>0,5176</w:t>
            </w:r>
          </w:p>
        </w:tc>
        <w:tc>
          <w:tcPr>
            <w:tcW w:w="635" w:type="dxa"/>
            <w:vAlign w:val="center"/>
          </w:tcPr>
          <w:p w14:paraId="7F91CC18" w14:textId="716C40A3" w:rsidR="007D4058" w:rsidRPr="00862735" w:rsidRDefault="007D4058" w:rsidP="007D4058">
            <w:pPr>
              <w:pStyle w:val="ListParagraph"/>
              <w:spacing w:line="276" w:lineRule="auto"/>
              <w:ind w:left="-15"/>
              <w:jc w:val="center"/>
              <w:rPr>
                <w:noProof/>
              </w:rPr>
            </w:pPr>
            <w:r w:rsidRPr="00E53F63">
              <w:rPr>
                <w:lang w:val="en-ID"/>
              </w:rPr>
              <w:t>A01</w:t>
            </w:r>
          </w:p>
        </w:tc>
        <w:tc>
          <w:tcPr>
            <w:tcW w:w="752" w:type="dxa"/>
            <w:vAlign w:val="center"/>
          </w:tcPr>
          <w:p w14:paraId="174FA663" w14:textId="60F8AB18" w:rsidR="007D4058" w:rsidRPr="00862735" w:rsidRDefault="007D4058" w:rsidP="007D4058">
            <w:pPr>
              <w:pStyle w:val="ListParagraph"/>
              <w:spacing w:line="276" w:lineRule="auto"/>
              <w:ind w:left="-15"/>
              <w:jc w:val="center"/>
              <w:rPr>
                <w:noProof/>
              </w:rPr>
            </w:pPr>
            <w:r w:rsidRPr="00E53F63">
              <w:rPr>
                <w:lang w:val="en-ID"/>
              </w:rPr>
              <w:t>0,5489</w:t>
            </w:r>
          </w:p>
        </w:tc>
      </w:tr>
      <w:tr w:rsidR="007D4058" w:rsidRPr="00862735" w14:paraId="454803D6" w14:textId="77777777" w:rsidTr="00BB6BCF">
        <w:trPr>
          <w:trHeight w:val="340"/>
        </w:trPr>
        <w:tc>
          <w:tcPr>
            <w:tcW w:w="651" w:type="dxa"/>
            <w:vAlign w:val="center"/>
          </w:tcPr>
          <w:p w14:paraId="02B67742" w14:textId="77777777" w:rsidR="007D4058" w:rsidRPr="00862735" w:rsidRDefault="007D4058" w:rsidP="007D4058">
            <w:pPr>
              <w:pStyle w:val="ListParagraph"/>
              <w:spacing w:line="276" w:lineRule="auto"/>
              <w:ind w:left="-15"/>
              <w:jc w:val="center"/>
              <w:rPr>
                <w:noProof/>
              </w:rPr>
            </w:pPr>
            <w:r w:rsidRPr="00862735">
              <w:rPr>
                <w:noProof/>
              </w:rPr>
              <w:t>5</w:t>
            </w:r>
          </w:p>
        </w:tc>
        <w:tc>
          <w:tcPr>
            <w:tcW w:w="635" w:type="dxa"/>
            <w:vAlign w:val="center"/>
          </w:tcPr>
          <w:p w14:paraId="2D09C6C4" w14:textId="3EC8978D" w:rsidR="007D4058" w:rsidRPr="00862735" w:rsidRDefault="007D4058" w:rsidP="007D4058">
            <w:pPr>
              <w:pStyle w:val="ListParagraph"/>
              <w:spacing w:line="276" w:lineRule="auto"/>
              <w:ind w:left="-15"/>
              <w:jc w:val="center"/>
              <w:rPr>
                <w:noProof/>
              </w:rPr>
            </w:pPr>
            <w:r w:rsidRPr="00E53F63">
              <w:rPr>
                <w:lang w:val="en-ID"/>
              </w:rPr>
              <w:t>A08</w:t>
            </w:r>
          </w:p>
        </w:tc>
        <w:tc>
          <w:tcPr>
            <w:tcW w:w="815" w:type="dxa"/>
            <w:vAlign w:val="center"/>
          </w:tcPr>
          <w:p w14:paraId="6B1B11FD" w14:textId="306AE247" w:rsidR="007D4058" w:rsidRPr="00862735" w:rsidRDefault="007D4058" w:rsidP="007D4058">
            <w:pPr>
              <w:pStyle w:val="ListParagraph"/>
              <w:spacing w:line="276" w:lineRule="auto"/>
              <w:ind w:left="-15"/>
              <w:jc w:val="center"/>
              <w:rPr>
                <w:noProof/>
              </w:rPr>
            </w:pPr>
            <w:r w:rsidRPr="00E53F63">
              <w:rPr>
                <w:lang w:val="en-ID"/>
              </w:rPr>
              <w:t>0,5689</w:t>
            </w:r>
          </w:p>
        </w:tc>
        <w:tc>
          <w:tcPr>
            <w:tcW w:w="635" w:type="dxa"/>
            <w:vAlign w:val="center"/>
          </w:tcPr>
          <w:p w14:paraId="088DFE04" w14:textId="0F778068" w:rsidR="007D4058" w:rsidRPr="00862735" w:rsidRDefault="007D4058" w:rsidP="007D4058">
            <w:pPr>
              <w:pStyle w:val="ListParagraph"/>
              <w:spacing w:line="276" w:lineRule="auto"/>
              <w:ind w:left="-15"/>
              <w:jc w:val="center"/>
              <w:rPr>
                <w:noProof/>
              </w:rPr>
            </w:pPr>
            <w:r w:rsidRPr="00E53F63">
              <w:rPr>
                <w:lang w:val="en-ID"/>
              </w:rPr>
              <w:t>A08</w:t>
            </w:r>
          </w:p>
        </w:tc>
        <w:tc>
          <w:tcPr>
            <w:tcW w:w="751" w:type="dxa"/>
            <w:vAlign w:val="center"/>
          </w:tcPr>
          <w:p w14:paraId="4A569088" w14:textId="7685DB9D" w:rsidR="007D4058" w:rsidRPr="00862735" w:rsidRDefault="007D4058" w:rsidP="007D4058">
            <w:pPr>
              <w:pStyle w:val="ListParagraph"/>
              <w:spacing w:line="276" w:lineRule="auto"/>
              <w:ind w:left="-15"/>
              <w:jc w:val="center"/>
              <w:rPr>
                <w:noProof/>
              </w:rPr>
            </w:pPr>
            <w:r w:rsidRPr="00E53F63">
              <w:rPr>
                <w:lang w:val="en-ID"/>
              </w:rPr>
              <w:t>0,6049</w:t>
            </w:r>
          </w:p>
        </w:tc>
        <w:tc>
          <w:tcPr>
            <w:tcW w:w="635" w:type="dxa"/>
            <w:vAlign w:val="center"/>
          </w:tcPr>
          <w:p w14:paraId="75F38A45" w14:textId="0846FAF8" w:rsidR="007D4058" w:rsidRPr="00862735" w:rsidRDefault="007D4058" w:rsidP="007D4058">
            <w:pPr>
              <w:pStyle w:val="ListParagraph"/>
              <w:spacing w:line="276" w:lineRule="auto"/>
              <w:ind w:left="-15"/>
              <w:jc w:val="center"/>
              <w:rPr>
                <w:noProof/>
              </w:rPr>
            </w:pPr>
            <w:r w:rsidRPr="00E53F63">
              <w:rPr>
                <w:lang w:val="en-ID"/>
              </w:rPr>
              <w:t>A08</w:t>
            </w:r>
          </w:p>
        </w:tc>
        <w:tc>
          <w:tcPr>
            <w:tcW w:w="752" w:type="dxa"/>
            <w:vAlign w:val="center"/>
          </w:tcPr>
          <w:p w14:paraId="1B0C633E" w14:textId="2616A2FC" w:rsidR="007D4058" w:rsidRPr="00862735" w:rsidRDefault="007D4058" w:rsidP="007D4058">
            <w:pPr>
              <w:pStyle w:val="ListParagraph"/>
              <w:spacing w:line="276" w:lineRule="auto"/>
              <w:ind w:left="-15"/>
              <w:jc w:val="center"/>
              <w:rPr>
                <w:noProof/>
              </w:rPr>
            </w:pPr>
            <w:r w:rsidRPr="00E53F63">
              <w:rPr>
                <w:lang w:val="en-ID"/>
              </w:rPr>
              <w:t>0,6409</w:t>
            </w:r>
          </w:p>
        </w:tc>
      </w:tr>
      <w:tr w:rsidR="007D4058" w:rsidRPr="00862735" w14:paraId="0AE4AFAC" w14:textId="77777777" w:rsidTr="00BB6BCF">
        <w:trPr>
          <w:trHeight w:val="340"/>
        </w:trPr>
        <w:tc>
          <w:tcPr>
            <w:tcW w:w="651" w:type="dxa"/>
            <w:vAlign w:val="center"/>
          </w:tcPr>
          <w:p w14:paraId="76C7F910" w14:textId="77777777" w:rsidR="007D4058" w:rsidRPr="00862735" w:rsidRDefault="007D4058" w:rsidP="007D4058">
            <w:pPr>
              <w:pStyle w:val="ListParagraph"/>
              <w:spacing w:line="276" w:lineRule="auto"/>
              <w:ind w:left="-15"/>
              <w:jc w:val="center"/>
              <w:rPr>
                <w:noProof/>
              </w:rPr>
            </w:pPr>
            <w:r w:rsidRPr="00862735">
              <w:rPr>
                <w:noProof/>
              </w:rPr>
              <w:t>6</w:t>
            </w:r>
          </w:p>
        </w:tc>
        <w:tc>
          <w:tcPr>
            <w:tcW w:w="635" w:type="dxa"/>
            <w:vAlign w:val="center"/>
          </w:tcPr>
          <w:p w14:paraId="70AAD039" w14:textId="4D775B70" w:rsidR="007D4058" w:rsidRPr="00862735" w:rsidRDefault="007D4058" w:rsidP="007D4058">
            <w:pPr>
              <w:pStyle w:val="ListParagraph"/>
              <w:spacing w:line="276" w:lineRule="auto"/>
              <w:ind w:left="-15"/>
              <w:jc w:val="center"/>
              <w:rPr>
                <w:noProof/>
              </w:rPr>
            </w:pPr>
            <w:r w:rsidRPr="00E53F63">
              <w:rPr>
                <w:lang w:val="en-ID"/>
              </w:rPr>
              <w:t>A05</w:t>
            </w:r>
          </w:p>
        </w:tc>
        <w:tc>
          <w:tcPr>
            <w:tcW w:w="815" w:type="dxa"/>
            <w:vAlign w:val="center"/>
          </w:tcPr>
          <w:p w14:paraId="64030CD2" w14:textId="76FBB2DF" w:rsidR="007D4058" w:rsidRPr="00862735" w:rsidRDefault="007D4058" w:rsidP="007D4058">
            <w:pPr>
              <w:pStyle w:val="ListParagraph"/>
              <w:spacing w:line="276" w:lineRule="auto"/>
              <w:ind w:left="-15"/>
              <w:jc w:val="center"/>
              <w:rPr>
                <w:noProof/>
              </w:rPr>
            </w:pPr>
            <w:r w:rsidRPr="00E53F63">
              <w:rPr>
                <w:lang w:val="en-ID"/>
              </w:rPr>
              <w:t>0,6451</w:t>
            </w:r>
          </w:p>
        </w:tc>
        <w:tc>
          <w:tcPr>
            <w:tcW w:w="635" w:type="dxa"/>
            <w:vAlign w:val="center"/>
          </w:tcPr>
          <w:p w14:paraId="640FC6B4" w14:textId="310A1763" w:rsidR="007D4058" w:rsidRPr="00862735" w:rsidRDefault="007D4058" w:rsidP="007D4058">
            <w:pPr>
              <w:pStyle w:val="ListParagraph"/>
              <w:spacing w:line="276" w:lineRule="auto"/>
              <w:ind w:left="-15"/>
              <w:jc w:val="center"/>
              <w:rPr>
                <w:noProof/>
              </w:rPr>
            </w:pPr>
            <w:r w:rsidRPr="00E53F63">
              <w:rPr>
                <w:lang w:val="en-ID"/>
              </w:rPr>
              <w:t>A05</w:t>
            </w:r>
          </w:p>
        </w:tc>
        <w:tc>
          <w:tcPr>
            <w:tcW w:w="751" w:type="dxa"/>
            <w:vAlign w:val="center"/>
          </w:tcPr>
          <w:p w14:paraId="4C46CF3E" w14:textId="6B300CE6" w:rsidR="007D4058" w:rsidRPr="00862735" w:rsidRDefault="007D4058" w:rsidP="007D4058">
            <w:pPr>
              <w:pStyle w:val="ListParagraph"/>
              <w:spacing w:line="276" w:lineRule="auto"/>
              <w:ind w:left="-15"/>
              <w:jc w:val="center"/>
              <w:rPr>
                <w:noProof/>
              </w:rPr>
            </w:pPr>
            <w:r w:rsidRPr="00E53F63">
              <w:rPr>
                <w:lang w:val="en-ID"/>
              </w:rPr>
              <w:t>0,6758</w:t>
            </w:r>
          </w:p>
        </w:tc>
        <w:tc>
          <w:tcPr>
            <w:tcW w:w="635" w:type="dxa"/>
            <w:vAlign w:val="center"/>
          </w:tcPr>
          <w:p w14:paraId="53894DEC" w14:textId="2D6BCEE3" w:rsidR="007D4058" w:rsidRPr="00862735" w:rsidRDefault="007D4058" w:rsidP="007D4058">
            <w:pPr>
              <w:pStyle w:val="ListParagraph"/>
              <w:spacing w:line="276" w:lineRule="auto"/>
              <w:ind w:left="-15"/>
              <w:jc w:val="center"/>
              <w:rPr>
                <w:noProof/>
              </w:rPr>
            </w:pPr>
            <w:r w:rsidRPr="00E53F63">
              <w:rPr>
                <w:lang w:val="en-ID"/>
              </w:rPr>
              <w:t>A05</w:t>
            </w:r>
          </w:p>
        </w:tc>
        <w:tc>
          <w:tcPr>
            <w:tcW w:w="752" w:type="dxa"/>
            <w:vAlign w:val="center"/>
          </w:tcPr>
          <w:p w14:paraId="557F2CC0" w14:textId="1BECB3B5" w:rsidR="007D4058" w:rsidRPr="00862735" w:rsidRDefault="007D4058" w:rsidP="007D4058">
            <w:pPr>
              <w:pStyle w:val="ListParagraph"/>
              <w:spacing w:line="276" w:lineRule="auto"/>
              <w:ind w:left="-15"/>
              <w:jc w:val="center"/>
              <w:rPr>
                <w:noProof/>
              </w:rPr>
            </w:pPr>
            <w:r w:rsidRPr="00E53F63">
              <w:rPr>
                <w:lang w:val="en-ID"/>
              </w:rPr>
              <w:t>0,7066</w:t>
            </w:r>
          </w:p>
        </w:tc>
      </w:tr>
      <w:tr w:rsidR="007D4058" w:rsidRPr="00862735" w14:paraId="06527EE6" w14:textId="77777777" w:rsidTr="00BB6BCF">
        <w:trPr>
          <w:trHeight w:val="340"/>
        </w:trPr>
        <w:tc>
          <w:tcPr>
            <w:tcW w:w="651" w:type="dxa"/>
            <w:vAlign w:val="center"/>
          </w:tcPr>
          <w:p w14:paraId="02341EDF" w14:textId="77777777" w:rsidR="007D4058" w:rsidRPr="00862735" w:rsidRDefault="007D4058" w:rsidP="007D4058">
            <w:pPr>
              <w:pStyle w:val="ListParagraph"/>
              <w:spacing w:line="276" w:lineRule="auto"/>
              <w:ind w:left="-15"/>
              <w:jc w:val="center"/>
              <w:rPr>
                <w:noProof/>
              </w:rPr>
            </w:pPr>
            <w:r w:rsidRPr="00862735">
              <w:rPr>
                <w:noProof/>
              </w:rPr>
              <w:t>7</w:t>
            </w:r>
          </w:p>
        </w:tc>
        <w:tc>
          <w:tcPr>
            <w:tcW w:w="635" w:type="dxa"/>
            <w:vAlign w:val="center"/>
          </w:tcPr>
          <w:p w14:paraId="24910C22" w14:textId="62B6E70A" w:rsidR="007D4058" w:rsidRPr="00862735" w:rsidRDefault="007D4058" w:rsidP="007D4058">
            <w:pPr>
              <w:pStyle w:val="ListParagraph"/>
              <w:spacing w:line="276" w:lineRule="auto"/>
              <w:ind w:left="-15"/>
              <w:jc w:val="center"/>
              <w:rPr>
                <w:noProof/>
              </w:rPr>
            </w:pPr>
            <w:r w:rsidRPr="00E53F63">
              <w:rPr>
                <w:lang w:val="en-ID"/>
              </w:rPr>
              <w:t>A07</w:t>
            </w:r>
          </w:p>
        </w:tc>
        <w:tc>
          <w:tcPr>
            <w:tcW w:w="815" w:type="dxa"/>
            <w:vAlign w:val="center"/>
          </w:tcPr>
          <w:p w14:paraId="6B8B33E4" w14:textId="1DCA64FE" w:rsidR="007D4058" w:rsidRPr="00862735" w:rsidRDefault="007D4058" w:rsidP="007D4058">
            <w:pPr>
              <w:pStyle w:val="ListParagraph"/>
              <w:spacing w:line="276" w:lineRule="auto"/>
              <w:ind w:left="-15"/>
              <w:jc w:val="center"/>
              <w:rPr>
                <w:noProof/>
              </w:rPr>
            </w:pPr>
            <w:r w:rsidRPr="00E53F63">
              <w:rPr>
                <w:lang w:val="en-ID"/>
              </w:rPr>
              <w:t>0,6763</w:t>
            </w:r>
          </w:p>
        </w:tc>
        <w:tc>
          <w:tcPr>
            <w:tcW w:w="635" w:type="dxa"/>
            <w:vAlign w:val="center"/>
          </w:tcPr>
          <w:p w14:paraId="5652A3DE" w14:textId="78912F80" w:rsidR="007D4058" w:rsidRPr="00862735" w:rsidRDefault="007D4058" w:rsidP="007D4058">
            <w:pPr>
              <w:pStyle w:val="ListParagraph"/>
              <w:spacing w:line="276" w:lineRule="auto"/>
              <w:ind w:left="-15"/>
              <w:jc w:val="center"/>
              <w:rPr>
                <w:noProof/>
              </w:rPr>
            </w:pPr>
            <w:r w:rsidRPr="00E53F63">
              <w:rPr>
                <w:lang w:val="en-ID"/>
              </w:rPr>
              <w:t>A07</w:t>
            </w:r>
          </w:p>
        </w:tc>
        <w:tc>
          <w:tcPr>
            <w:tcW w:w="751" w:type="dxa"/>
            <w:vAlign w:val="center"/>
          </w:tcPr>
          <w:p w14:paraId="3B65672C" w14:textId="74D8296C" w:rsidR="007D4058" w:rsidRPr="00862735" w:rsidRDefault="007D4058" w:rsidP="007D4058">
            <w:pPr>
              <w:pStyle w:val="ListParagraph"/>
              <w:spacing w:line="276" w:lineRule="auto"/>
              <w:ind w:left="-15"/>
              <w:jc w:val="center"/>
              <w:rPr>
                <w:noProof/>
              </w:rPr>
            </w:pPr>
            <w:r w:rsidRPr="00E53F63">
              <w:rPr>
                <w:lang w:val="en-ID"/>
              </w:rPr>
              <w:t>0,7058</w:t>
            </w:r>
          </w:p>
        </w:tc>
        <w:tc>
          <w:tcPr>
            <w:tcW w:w="635" w:type="dxa"/>
            <w:vAlign w:val="center"/>
          </w:tcPr>
          <w:p w14:paraId="3C33CF90" w14:textId="23BA120B" w:rsidR="007D4058" w:rsidRPr="00862735" w:rsidRDefault="007D4058" w:rsidP="007D4058">
            <w:pPr>
              <w:pStyle w:val="ListParagraph"/>
              <w:spacing w:line="276" w:lineRule="auto"/>
              <w:ind w:left="-15"/>
              <w:jc w:val="center"/>
              <w:rPr>
                <w:noProof/>
              </w:rPr>
            </w:pPr>
            <w:r w:rsidRPr="00E53F63">
              <w:rPr>
                <w:lang w:val="en-ID"/>
              </w:rPr>
              <w:t>A07</w:t>
            </w:r>
          </w:p>
        </w:tc>
        <w:tc>
          <w:tcPr>
            <w:tcW w:w="752" w:type="dxa"/>
            <w:vAlign w:val="center"/>
          </w:tcPr>
          <w:p w14:paraId="2AAE9337" w14:textId="3452E293" w:rsidR="007D4058" w:rsidRPr="00862735" w:rsidRDefault="007D4058" w:rsidP="007D4058">
            <w:pPr>
              <w:pStyle w:val="ListParagraph"/>
              <w:spacing w:line="276" w:lineRule="auto"/>
              <w:ind w:left="-15"/>
              <w:jc w:val="center"/>
              <w:rPr>
                <w:noProof/>
              </w:rPr>
            </w:pPr>
            <w:r w:rsidRPr="00E53F63">
              <w:rPr>
                <w:lang w:val="en-ID"/>
              </w:rPr>
              <w:t>0,7352</w:t>
            </w:r>
          </w:p>
        </w:tc>
      </w:tr>
      <w:tr w:rsidR="007D4058" w:rsidRPr="00862735" w14:paraId="0E930630" w14:textId="77777777" w:rsidTr="00BB6BCF">
        <w:trPr>
          <w:trHeight w:val="340"/>
        </w:trPr>
        <w:tc>
          <w:tcPr>
            <w:tcW w:w="651" w:type="dxa"/>
            <w:vAlign w:val="center"/>
          </w:tcPr>
          <w:p w14:paraId="25DAEFD5" w14:textId="77777777" w:rsidR="007D4058" w:rsidRPr="00862735" w:rsidRDefault="007D4058" w:rsidP="007D4058">
            <w:pPr>
              <w:pStyle w:val="ListParagraph"/>
              <w:spacing w:line="276" w:lineRule="auto"/>
              <w:ind w:left="-15"/>
              <w:jc w:val="center"/>
              <w:rPr>
                <w:noProof/>
              </w:rPr>
            </w:pPr>
            <w:r w:rsidRPr="00862735">
              <w:rPr>
                <w:noProof/>
              </w:rPr>
              <w:t>8</w:t>
            </w:r>
          </w:p>
        </w:tc>
        <w:tc>
          <w:tcPr>
            <w:tcW w:w="635" w:type="dxa"/>
            <w:vAlign w:val="center"/>
          </w:tcPr>
          <w:p w14:paraId="5B2F93A5" w14:textId="6ACAEC2E" w:rsidR="007D4058" w:rsidRPr="00862735" w:rsidRDefault="007D4058" w:rsidP="007D4058">
            <w:pPr>
              <w:pStyle w:val="ListParagraph"/>
              <w:spacing w:line="276" w:lineRule="auto"/>
              <w:ind w:left="-15"/>
              <w:jc w:val="center"/>
              <w:rPr>
                <w:noProof/>
              </w:rPr>
            </w:pPr>
            <w:r w:rsidRPr="00E53F63">
              <w:rPr>
                <w:lang w:val="en-ID"/>
              </w:rPr>
              <w:t>A06</w:t>
            </w:r>
          </w:p>
        </w:tc>
        <w:tc>
          <w:tcPr>
            <w:tcW w:w="815" w:type="dxa"/>
            <w:vAlign w:val="center"/>
          </w:tcPr>
          <w:p w14:paraId="4B4015E7" w14:textId="05D38532" w:rsidR="007D4058" w:rsidRPr="00862735" w:rsidRDefault="007D4058" w:rsidP="007D4058">
            <w:pPr>
              <w:pStyle w:val="ListParagraph"/>
              <w:spacing w:line="276" w:lineRule="auto"/>
              <w:ind w:left="-15"/>
              <w:jc w:val="center"/>
              <w:rPr>
                <w:noProof/>
              </w:rPr>
            </w:pPr>
            <w:r w:rsidRPr="00E53F63">
              <w:rPr>
                <w:lang w:val="en-ID"/>
              </w:rPr>
              <w:t>0,9729</w:t>
            </w:r>
          </w:p>
        </w:tc>
        <w:tc>
          <w:tcPr>
            <w:tcW w:w="635" w:type="dxa"/>
            <w:vAlign w:val="center"/>
          </w:tcPr>
          <w:p w14:paraId="74952D82" w14:textId="1EA9729C" w:rsidR="007D4058" w:rsidRPr="00862735" w:rsidRDefault="007D4058" w:rsidP="007D4058">
            <w:pPr>
              <w:pStyle w:val="ListParagraph"/>
              <w:spacing w:line="276" w:lineRule="auto"/>
              <w:ind w:left="-15"/>
              <w:jc w:val="center"/>
              <w:rPr>
                <w:noProof/>
              </w:rPr>
            </w:pPr>
            <w:r w:rsidRPr="00E53F63">
              <w:rPr>
                <w:lang w:val="en-ID"/>
              </w:rPr>
              <w:t>A06</w:t>
            </w:r>
          </w:p>
        </w:tc>
        <w:tc>
          <w:tcPr>
            <w:tcW w:w="751" w:type="dxa"/>
            <w:vAlign w:val="center"/>
          </w:tcPr>
          <w:p w14:paraId="19FFD854" w14:textId="659E7AEC" w:rsidR="007D4058" w:rsidRPr="00862735" w:rsidRDefault="007D4058" w:rsidP="007D4058">
            <w:pPr>
              <w:pStyle w:val="ListParagraph"/>
              <w:spacing w:line="276" w:lineRule="auto"/>
              <w:ind w:left="-15"/>
              <w:jc w:val="center"/>
              <w:rPr>
                <w:noProof/>
              </w:rPr>
            </w:pPr>
            <w:r w:rsidRPr="00E53F63">
              <w:rPr>
                <w:lang w:val="en-ID"/>
              </w:rPr>
              <w:t>0,9699</w:t>
            </w:r>
          </w:p>
        </w:tc>
        <w:tc>
          <w:tcPr>
            <w:tcW w:w="635" w:type="dxa"/>
            <w:vAlign w:val="center"/>
          </w:tcPr>
          <w:p w14:paraId="071ACAFD" w14:textId="0BDEAF0B" w:rsidR="007D4058" w:rsidRPr="00862735" w:rsidRDefault="007D4058" w:rsidP="007D4058">
            <w:pPr>
              <w:pStyle w:val="ListParagraph"/>
              <w:spacing w:line="276" w:lineRule="auto"/>
              <w:ind w:left="-15"/>
              <w:jc w:val="center"/>
              <w:rPr>
                <w:noProof/>
              </w:rPr>
            </w:pPr>
            <w:r w:rsidRPr="00E53F63">
              <w:rPr>
                <w:lang w:val="en-ID"/>
              </w:rPr>
              <w:t>A06</w:t>
            </w:r>
          </w:p>
        </w:tc>
        <w:tc>
          <w:tcPr>
            <w:tcW w:w="752" w:type="dxa"/>
            <w:vAlign w:val="center"/>
          </w:tcPr>
          <w:p w14:paraId="29E9EF6E" w14:textId="78EDDD68" w:rsidR="007D4058" w:rsidRPr="00862735" w:rsidRDefault="007D4058" w:rsidP="007D4058">
            <w:pPr>
              <w:pStyle w:val="ListParagraph"/>
              <w:spacing w:line="276" w:lineRule="auto"/>
              <w:ind w:left="-15"/>
              <w:jc w:val="center"/>
              <w:rPr>
                <w:noProof/>
              </w:rPr>
            </w:pPr>
            <w:r w:rsidRPr="00E53F63">
              <w:rPr>
                <w:lang w:val="en-ID"/>
              </w:rPr>
              <w:t>0,9669</w:t>
            </w:r>
          </w:p>
        </w:tc>
      </w:tr>
    </w:tbl>
    <w:p w14:paraId="3765EB5D" w14:textId="77777777" w:rsidR="00A02E03" w:rsidRPr="00862735" w:rsidRDefault="00A02E03" w:rsidP="00A02E03">
      <w:pPr>
        <w:spacing w:before="240"/>
        <w:ind w:firstLine="284"/>
        <w:jc w:val="both"/>
        <w:rPr>
          <w:noProof/>
          <w:szCs w:val="24"/>
        </w:rPr>
      </w:pPr>
      <w:r w:rsidRPr="00862735">
        <w:rPr>
          <w:noProof/>
          <w:szCs w:val="24"/>
        </w:rPr>
        <w:t xml:space="preserve">Dari hasil pemeringkatan dengan nilai V yang berbeda didapatkan alternatif A02 stabil berada di peringkat pertama, sehingga dapat disimpulkan bahwa kondisi </w:t>
      </w:r>
      <w:r w:rsidRPr="00862735">
        <w:rPr>
          <w:i/>
          <w:iCs/>
          <w:noProof/>
          <w:szCs w:val="24"/>
        </w:rPr>
        <w:t xml:space="preserve">acceptable stability in decision making </w:t>
      </w:r>
      <w:r w:rsidRPr="00862735">
        <w:rPr>
          <w:noProof/>
          <w:szCs w:val="24"/>
        </w:rPr>
        <w:t>terpenuhi.</w:t>
      </w:r>
    </w:p>
    <w:p w14:paraId="02DC6A10" w14:textId="3DA8853F" w:rsidR="00AC7676" w:rsidRPr="00862735" w:rsidRDefault="00A02E03" w:rsidP="00A02E03">
      <w:pPr>
        <w:ind w:firstLine="284"/>
        <w:jc w:val="both"/>
        <w:rPr>
          <w:noProof/>
          <w:szCs w:val="24"/>
        </w:rPr>
      </w:pPr>
      <w:r w:rsidRPr="00862735">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42AF27D3" w14:textId="5DDBE05B" w:rsidR="00C81620" w:rsidRDefault="00C81620" w:rsidP="00B8444D">
      <w:pPr>
        <w:pStyle w:val="Heading2"/>
        <w:rPr>
          <w:noProof/>
          <w:lang w:val="en-US"/>
        </w:rPr>
      </w:pPr>
      <w:r>
        <w:rPr>
          <w:noProof/>
          <w:lang w:val="en-US"/>
        </w:rPr>
        <w:t>Pengujian Sistem</w:t>
      </w:r>
    </w:p>
    <w:p w14:paraId="707BB738" w14:textId="2C9AD2F3" w:rsidR="006C7597" w:rsidRPr="006C7597" w:rsidRDefault="006C7597" w:rsidP="006C7597">
      <w:pPr>
        <w:ind w:firstLine="202"/>
        <w:jc w:val="both"/>
        <w:rPr>
          <w:noProof/>
        </w:rPr>
      </w:pPr>
      <w:r w:rsidRPr="006C7597">
        <w:rPr>
          <w:noProof/>
        </w:rPr>
        <w:t xml:space="preserve">Tahap pengujian sistem dilakukan untuk menguji sistem pendukung keputusan sebelum dipublikasikan. Pengujian sistem dilakukan dengan menggunakan metode </w:t>
      </w:r>
      <w:r w:rsidRPr="006C7597">
        <w:rPr>
          <w:i/>
          <w:iCs/>
          <w:noProof/>
        </w:rPr>
        <w:t xml:space="preserve">Black </w:t>
      </w:r>
      <w:r>
        <w:rPr>
          <w:i/>
          <w:iCs/>
          <w:noProof/>
          <w:lang w:val="en-US"/>
        </w:rPr>
        <w:t>B</w:t>
      </w:r>
      <w:r w:rsidRPr="006C7597">
        <w:rPr>
          <w:i/>
          <w:iCs/>
          <w:noProof/>
        </w:rPr>
        <w:t>ox</w:t>
      </w:r>
      <w:r w:rsidRPr="006C7597">
        <w:rPr>
          <w:noProof/>
        </w:rPr>
        <w:t xml:space="preserve">. Pengujian dilakukan untuk mengetahui apakah sistem yang sudah dibuat mampu berjalan sesuai dengan rancangan pengembangan sistem atau belum. Penggunaan metode </w:t>
      </w:r>
      <w:r w:rsidRPr="00A15877">
        <w:rPr>
          <w:i/>
          <w:iCs/>
          <w:noProof/>
        </w:rPr>
        <w:t xml:space="preserve">Black </w:t>
      </w:r>
      <w:r w:rsidR="00A15877" w:rsidRPr="00A15877">
        <w:rPr>
          <w:i/>
          <w:iCs/>
          <w:noProof/>
          <w:lang w:val="en-US"/>
        </w:rPr>
        <w:t>B</w:t>
      </w:r>
      <w:r w:rsidRPr="00A15877">
        <w:rPr>
          <w:i/>
          <w:iCs/>
          <w:noProof/>
        </w:rPr>
        <w:t>ox</w:t>
      </w:r>
      <w:r w:rsidRPr="006C7597">
        <w:rPr>
          <w:noProof/>
        </w:rPr>
        <w:t xml:space="preserve"> bertujuan untuk mengetahui apakah setiap fungsi dari sistem pendukung keputusan sudah dapat berjalan (secara fungsional) dengan baik atau belum.</w:t>
      </w:r>
    </w:p>
    <w:p w14:paraId="0B808F78" w14:textId="275A2BE0" w:rsidR="00C81620" w:rsidRDefault="006C7597" w:rsidP="00590FED">
      <w:pPr>
        <w:spacing w:after="240"/>
        <w:ind w:firstLine="202"/>
        <w:jc w:val="both"/>
        <w:rPr>
          <w:noProof/>
          <w:lang w:val="en-US"/>
        </w:rPr>
      </w:pPr>
      <w:r w:rsidRPr="006C7597">
        <w:rPr>
          <w:noProof/>
        </w:rPr>
        <w:t>Pada pengujian sistem diperlukan untuk indikator untuk tiap bagian yang diuji. Pengujian dimulai dengan pengujian kebutuhan fungsional sistem. Berikut adalah tabel pengujian kebutuhan sistem yang ditunjukkan</w:t>
      </w:r>
      <w:r w:rsidR="003B6E17">
        <w:rPr>
          <w:noProof/>
          <w:lang w:val="en-US"/>
        </w:rPr>
        <w:t xml:space="preserve"> pada Tabel </w:t>
      </w:r>
      <w:r w:rsidR="00590FED">
        <w:rPr>
          <w:noProof/>
          <w:lang w:val="en-US"/>
        </w:rPr>
        <w:t>XI</w:t>
      </w:r>
      <w:r w:rsidR="003B6E17">
        <w:rPr>
          <w:noProof/>
          <w:lang w:val="en-US"/>
        </w:rPr>
        <w:t>.</w:t>
      </w:r>
    </w:p>
    <w:p w14:paraId="166D98F6" w14:textId="25853BAC" w:rsidR="00590FED" w:rsidRDefault="003F24FA" w:rsidP="00590FED">
      <w:pPr>
        <w:pStyle w:val="Caption"/>
        <w:spacing w:after="0"/>
        <w:jc w:val="center"/>
        <w:rPr>
          <w:lang w:val="en-US"/>
        </w:rPr>
      </w:pPr>
      <w:r>
        <w:br/>
      </w:r>
      <w:r>
        <w:br/>
      </w:r>
      <w:r>
        <w:br/>
      </w:r>
      <w:r>
        <w:br/>
      </w:r>
      <w:r w:rsidR="00590FED">
        <w:t xml:space="preserve">TABEL </w:t>
      </w:r>
      <w:r w:rsidR="00590FED">
        <w:fldChar w:fldCharType="begin"/>
      </w:r>
      <w:r w:rsidR="00590FED" w:rsidRPr="00590FED">
        <w:instrText xml:space="preserve"> SEQ TABEL \* ROMAN </w:instrText>
      </w:r>
      <w:r w:rsidR="00590FED">
        <w:fldChar w:fldCharType="separate"/>
      </w:r>
      <w:r w:rsidR="00590FED">
        <w:rPr>
          <w:noProof/>
        </w:rPr>
        <w:t>XI</w:t>
      </w:r>
      <w:r w:rsidR="00590FED">
        <w:fldChar w:fldCharType="end"/>
      </w:r>
    </w:p>
    <w:p w14:paraId="141E9486" w14:textId="36CAA01F" w:rsidR="003B6E17" w:rsidRDefault="00590FED" w:rsidP="00590FED">
      <w:pPr>
        <w:pStyle w:val="Caption"/>
        <w:spacing w:after="0"/>
        <w:jc w:val="center"/>
        <w:rPr>
          <w:lang w:val="en-US"/>
        </w:rPr>
      </w:pPr>
      <w:r>
        <w:rPr>
          <w:lang w:val="en-US"/>
        </w:rPr>
        <w:t>TABEL PENGUJIAN FUNGSIONAL SISTEM</w:t>
      </w:r>
    </w:p>
    <w:tbl>
      <w:tblPr>
        <w:tblStyle w:val="TableGrid1"/>
        <w:tblW w:w="4815" w:type="dxa"/>
        <w:tblLayout w:type="fixed"/>
        <w:tblLook w:val="04A0" w:firstRow="1" w:lastRow="0" w:firstColumn="1" w:lastColumn="0" w:noHBand="0" w:noVBand="1"/>
      </w:tblPr>
      <w:tblGrid>
        <w:gridCol w:w="614"/>
        <w:gridCol w:w="2925"/>
        <w:gridCol w:w="1276"/>
      </w:tblGrid>
      <w:tr w:rsidR="00590FED" w:rsidRPr="00590FED" w14:paraId="1A2A80F7" w14:textId="77777777" w:rsidTr="00590FED">
        <w:tc>
          <w:tcPr>
            <w:tcW w:w="614" w:type="dxa"/>
            <w:vAlign w:val="center"/>
          </w:tcPr>
          <w:p w14:paraId="3B7375D6" w14:textId="77777777" w:rsidR="00590FED" w:rsidRPr="00590FED" w:rsidRDefault="00590FED" w:rsidP="00C43E4B">
            <w:pPr>
              <w:jc w:val="center"/>
              <w:rPr>
                <w:noProof/>
                <w:color w:val="000000"/>
                <w:sz w:val="20"/>
                <w:szCs w:val="20"/>
              </w:rPr>
            </w:pPr>
            <w:r w:rsidRPr="00590FED">
              <w:rPr>
                <w:noProof/>
                <w:color w:val="000000"/>
                <w:sz w:val="20"/>
                <w:szCs w:val="20"/>
              </w:rPr>
              <w:t>No.</w:t>
            </w:r>
          </w:p>
        </w:tc>
        <w:tc>
          <w:tcPr>
            <w:tcW w:w="2925" w:type="dxa"/>
            <w:vAlign w:val="center"/>
          </w:tcPr>
          <w:p w14:paraId="577C5953" w14:textId="77777777" w:rsidR="00590FED" w:rsidRPr="00590FED" w:rsidRDefault="00590FED" w:rsidP="00C43E4B">
            <w:pPr>
              <w:jc w:val="center"/>
              <w:rPr>
                <w:noProof/>
                <w:color w:val="000000"/>
                <w:sz w:val="20"/>
                <w:szCs w:val="20"/>
              </w:rPr>
            </w:pPr>
            <w:r w:rsidRPr="00590FED">
              <w:rPr>
                <w:noProof/>
                <w:color w:val="000000"/>
                <w:sz w:val="20"/>
                <w:szCs w:val="20"/>
              </w:rPr>
              <w:t>Pengujian Fungsional</w:t>
            </w:r>
          </w:p>
        </w:tc>
        <w:tc>
          <w:tcPr>
            <w:tcW w:w="1276" w:type="dxa"/>
            <w:vAlign w:val="center"/>
          </w:tcPr>
          <w:p w14:paraId="587BA309" w14:textId="77777777" w:rsidR="00590FED" w:rsidRPr="00590FED" w:rsidRDefault="00590FED" w:rsidP="00C43E4B">
            <w:pPr>
              <w:jc w:val="center"/>
              <w:rPr>
                <w:noProof/>
                <w:color w:val="000000"/>
                <w:sz w:val="20"/>
                <w:szCs w:val="20"/>
              </w:rPr>
            </w:pPr>
            <w:r w:rsidRPr="00590FED">
              <w:rPr>
                <w:noProof/>
                <w:color w:val="000000"/>
                <w:sz w:val="20"/>
                <w:szCs w:val="20"/>
              </w:rPr>
              <w:t>Keterangan</w:t>
            </w:r>
          </w:p>
        </w:tc>
      </w:tr>
      <w:tr w:rsidR="00590FED" w:rsidRPr="00590FED" w14:paraId="64CC8AD7" w14:textId="77777777" w:rsidTr="00590FED">
        <w:tc>
          <w:tcPr>
            <w:tcW w:w="614" w:type="dxa"/>
            <w:vAlign w:val="center"/>
          </w:tcPr>
          <w:p w14:paraId="6BA23E66" w14:textId="77777777" w:rsidR="00590FED" w:rsidRPr="00590FED" w:rsidRDefault="00590FED" w:rsidP="00C43E4B">
            <w:pPr>
              <w:jc w:val="center"/>
              <w:rPr>
                <w:noProof/>
                <w:color w:val="000000"/>
                <w:sz w:val="20"/>
                <w:szCs w:val="20"/>
              </w:rPr>
            </w:pPr>
            <w:r w:rsidRPr="00590FED">
              <w:rPr>
                <w:noProof/>
                <w:color w:val="000000"/>
                <w:sz w:val="20"/>
                <w:szCs w:val="20"/>
              </w:rPr>
              <w:t>1</w:t>
            </w:r>
          </w:p>
        </w:tc>
        <w:tc>
          <w:tcPr>
            <w:tcW w:w="2925" w:type="dxa"/>
          </w:tcPr>
          <w:p w14:paraId="4A40B183" w14:textId="77777777" w:rsidR="00590FED" w:rsidRPr="00590FED" w:rsidRDefault="00590FED" w:rsidP="00C43E4B">
            <w:pPr>
              <w:tabs>
                <w:tab w:val="left" w:pos="5577"/>
              </w:tabs>
              <w:jc w:val="both"/>
              <w:rPr>
                <w:noProof/>
                <w:color w:val="000000"/>
                <w:sz w:val="20"/>
                <w:szCs w:val="20"/>
              </w:rPr>
            </w:pPr>
            <w:r w:rsidRPr="00590FED">
              <w:rPr>
                <w:noProof/>
                <w:color w:val="000000"/>
                <w:sz w:val="20"/>
                <w:szCs w:val="20"/>
              </w:rPr>
              <w:t>Tersedia</w:t>
            </w:r>
            <w:r w:rsidRPr="00590FED">
              <w:rPr>
                <w:i/>
                <w:noProof/>
                <w:color w:val="000000"/>
                <w:sz w:val="20"/>
                <w:szCs w:val="20"/>
              </w:rPr>
              <w:t xml:space="preserve"> </w:t>
            </w:r>
            <w:r w:rsidRPr="00590FED">
              <w:rPr>
                <w:noProof/>
                <w:color w:val="000000"/>
                <w:sz w:val="20"/>
                <w:szCs w:val="20"/>
              </w:rPr>
              <w:t>halaman awal (</w:t>
            </w:r>
            <w:r w:rsidRPr="00590FED">
              <w:rPr>
                <w:i/>
                <w:noProof/>
                <w:color w:val="000000"/>
                <w:sz w:val="20"/>
                <w:szCs w:val="20"/>
              </w:rPr>
              <w:t>landing page</w:t>
            </w:r>
            <w:r w:rsidRPr="00590FED">
              <w:rPr>
                <w:noProof/>
                <w:color w:val="000000"/>
                <w:sz w:val="20"/>
                <w:szCs w:val="20"/>
              </w:rPr>
              <w:t xml:space="preserve">) sebagai halaman utama dan sekaligus halaman yang menampilkan informasi bagi </w:t>
            </w:r>
            <w:r w:rsidRPr="00590FED">
              <w:rPr>
                <w:i/>
                <w:noProof/>
                <w:color w:val="000000"/>
                <w:sz w:val="20"/>
                <w:szCs w:val="20"/>
              </w:rPr>
              <w:t>guest</w:t>
            </w:r>
            <w:r w:rsidRPr="00590FED">
              <w:rPr>
                <w:noProof/>
                <w:color w:val="000000"/>
                <w:sz w:val="20"/>
                <w:szCs w:val="20"/>
              </w:rPr>
              <w:t xml:space="preserve"> pada sistem</w:t>
            </w:r>
          </w:p>
        </w:tc>
        <w:tc>
          <w:tcPr>
            <w:tcW w:w="1276" w:type="dxa"/>
            <w:vAlign w:val="center"/>
          </w:tcPr>
          <w:p w14:paraId="2EE6BC24" w14:textId="77777777" w:rsidR="00590FED" w:rsidRPr="00590FED" w:rsidRDefault="00590FED" w:rsidP="00C43E4B">
            <w:pPr>
              <w:jc w:val="center"/>
              <w:rPr>
                <w:noProof/>
                <w:color w:val="000000"/>
                <w:sz w:val="20"/>
                <w:szCs w:val="20"/>
              </w:rPr>
            </w:pPr>
            <w:r w:rsidRPr="00590FED">
              <w:rPr>
                <w:noProof/>
                <w:color w:val="000000"/>
                <w:sz w:val="20"/>
                <w:szCs w:val="20"/>
              </w:rPr>
              <w:t>Tersedia</w:t>
            </w:r>
          </w:p>
        </w:tc>
      </w:tr>
      <w:tr w:rsidR="00590FED" w:rsidRPr="00590FED" w14:paraId="0B756E30" w14:textId="77777777" w:rsidTr="00590FED">
        <w:tc>
          <w:tcPr>
            <w:tcW w:w="614" w:type="dxa"/>
            <w:vAlign w:val="center"/>
          </w:tcPr>
          <w:p w14:paraId="15F74B2D" w14:textId="77777777" w:rsidR="00590FED" w:rsidRPr="00590FED" w:rsidRDefault="00590FED" w:rsidP="00C43E4B">
            <w:pPr>
              <w:jc w:val="center"/>
              <w:rPr>
                <w:noProof/>
                <w:color w:val="000000"/>
                <w:sz w:val="20"/>
                <w:szCs w:val="20"/>
              </w:rPr>
            </w:pPr>
            <w:r w:rsidRPr="00590FED">
              <w:rPr>
                <w:noProof/>
                <w:color w:val="000000"/>
                <w:sz w:val="20"/>
                <w:szCs w:val="20"/>
              </w:rPr>
              <w:t>2</w:t>
            </w:r>
          </w:p>
        </w:tc>
        <w:tc>
          <w:tcPr>
            <w:tcW w:w="2925" w:type="dxa"/>
          </w:tcPr>
          <w:p w14:paraId="4B0BB47F" w14:textId="77777777" w:rsidR="00590FED" w:rsidRPr="00590FED" w:rsidRDefault="00590FED" w:rsidP="00C43E4B">
            <w:pPr>
              <w:jc w:val="both"/>
              <w:rPr>
                <w:noProof/>
                <w:color w:val="000000"/>
                <w:sz w:val="20"/>
                <w:szCs w:val="20"/>
              </w:rPr>
            </w:pPr>
            <w:r w:rsidRPr="00590FED">
              <w:rPr>
                <w:noProof/>
                <w:color w:val="000000"/>
                <w:sz w:val="20"/>
                <w:szCs w:val="20"/>
              </w:rPr>
              <w:t>Tersedia halaman</w:t>
            </w:r>
            <w:r w:rsidRPr="00590FED">
              <w:rPr>
                <w:i/>
                <w:noProof/>
                <w:color w:val="000000"/>
                <w:sz w:val="20"/>
                <w:szCs w:val="20"/>
              </w:rPr>
              <w:t xml:space="preserve"> login </w:t>
            </w:r>
            <w:r w:rsidRPr="00590FED">
              <w:rPr>
                <w:noProof/>
                <w:color w:val="000000"/>
                <w:sz w:val="20"/>
                <w:szCs w:val="20"/>
              </w:rPr>
              <w:t>untuk melakukan autentikasi pengguna dan menentukan tingkatan pengguna (</w:t>
            </w:r>
            <w:r w:rsidRPr="00590FED">
              <w:rPr>
                <w:i/>
                <w:noProof/>
                <w:color w:val="000000"/>
                <w:sz w:val="20"/>
                <w:szCs w:val="20"/>
              </w:rPr>
              <w:t>role</w:t>
            </w:r>
            <w:r w:rsidRPr="00590FED">
              <w:rPr>
                <w:noProof/>
                <w:color w:val="000000"/>
                <w:sz w:val="20"/>
                <w:szCs w:val="20"/>
              </w:rPr>
              <w:t>) pada sistem</w:t>
            </w:r>
          </w:p>
        </w:tc>
        <w:tc>
          <w:tcPr>
            <w:tcW w:w="1276" w:type="dxa"/>
            <w:vAlign w:val="center"/>
          </w:tcPr>
          <w:p w14:paraId="1B1839FD" w14:textId="77777777" w:rsidR="00590FED" w:rsidRPr="00590FED" w:rsidRDefault="00590FED" w:rsidP="00C43E4B">
            <w:pPr>
              <w:jc w:val="center"/>
              <w:rPr>
                <w:noProof/>
                <w:color w:val="000000"/>
                <w:sz w:val="20"/>
                <w:szCs w:val="20"/>
              </w:rPr>
            </w:pPr>
            <w:r w:rsidRPr="00590FED">
              <w:rPr>
                <w:noProof/>
                <w:color w:val="000000"/>
                <w:sz w:val="20"/>
                <w:szCs w:val="20"/>
              </w:rPr>
              <w:t>Tersedia</w:t>
            </w:r>
          </w:p>
        </w:tc>
      </w:tr>
      <w:tr w:rsidR="00590FED" w:rsidRPr="00590FED" w14:paraId="103A846C" w14:textId="77777777" w:rsidTr="00590FED">
        <w:tc>
          <w:tcPr>
            <w:tcW w:w="614" w:type="dxa"/>
            <w:vAlign w:val="center"/>
          </w:tcPr>
          <w:p w14:paraId="3310E1A8" w14:textId="77777777" w:rsidR="00590FED" w:rsidRPr="00590FED" w:rsidRDefault="00590FED" w:rsidP="00C43E4B">
            <w:pPr>
              <w:jc w:val="center"/>
              <w:rPr>
                <w:noProof/>
                <w:color w:val="000000"/>
                <w:sz w:val="20"/>
                <w:szCs w:val="20"/>
              </w:rPr>
            </w:pPr>
            <w:r w:rsidRPr="00590FED">
              <w:rPr>
                <w:noProof/>
                <w:color w:val="000000"/>
                <w:sz w:val="20"/>
                <w:szCs w:val="20"/>
              </w:rPr>
              <w:t>3</w:t>
            </w:r>
          </w:p>
        </w:tc>
        <w:tc>
          <w:tcPr>
            <w:tcW w:w="2925" w:type="dxa"/>
          </w:tcPr>
          <w:p w14:paraId="29ADC90B" w14:textId="77777777" w:rsidR="00590FED" w:rsidRPr="00590FED" w:rsidRDefault="00590FED" w:rsidP="00C43E4B">
            <w:pPr>
              <w:jc w:val="both"/>
              <w:rPr>
                <w:noProof/>
                <w:color w:val="000000"/>
                <w:sz w:val="20"/>
                <w:szCs w:val="20"/>
              </w:rPr>
            </w:pPr>
            <w:r w:rsidRPr="00590FED">
              <w:rPr>
                <w:noProof/>
                <w:color w:val="000000"/>
                <w:sz w:val="20"/>
                <w:szCs w:val="20"/>
              </w:rPr>
              <w:t xml:space="preserve">Tersedia halaman–halaman </w:t>
            </w:r>
            <w:r w:rsidRPr="00590FED">
              <w:rPr>
                <w:iCs/>
                <w:noProof/>
                <w:color w:val="000000"/>
                <w:sz w:val="20"/>
                <w:szCs w:val="20"/>
              </w:rPr>
              <w:t>administrator</w:t>
            </w:r>
            <w:r w:rsidRPr="00590FED">
              <w:rPr>
                <w:noProof/>
                <w:color w:val="000000"/>
                <w:sz w:val="20"/>
                <w:szCs w:val="20"/>
              </w:rPr>
              <w:t xml:space="preserve"> yang hanya pengguna dengan tingkatan pengguna (</w:t>
            </w:r>
            <w:r w:rsidRPr="00590FED">
              <w:rPr>
                <w:i/>
                <w:noProof/>
                <w:color w:val="000000"/>
                <w:sz w:val="20"/>
                <w:szCs w:val="20"/>
              </w:rPr>
              <w:t>role</w:t>
            </w:r>
            <w:r w:rsidRPr="00590FED">
              <w:rPr>
                <w:noProof/>
                <w:color w:val="000000"/>
                <w:sz w:val="20"/>
                <w:szCs w:val="20"/>
              </w:rPr>
              <w:t xml:space="preserve">) </w:t>
            </w:r>
            <w:r w:rsidRPr="00590FED">
              <w:rPr>
                <w:iCs/>
                <w:noProof/>
                <w:color w:val="000000"/>
                <w:sz w:val="20"/>
                <w:szCs w:val="20"/>
              </w:rPr>
              <w:t>administrator</w:t>
            </w:r>
            <w:r w:rsidRPr="00590FED">
              <w:rPr>
                <w:noProof/>
                <w:color w:val="000000"/>
                <w:sz w:val="20"/>
                <w:szCs w:val="20"/>
              </w:rPr>
              <w:t xml:space="preserve"> yang dapat mengaksesnya</w:t>
            </w:r>
          </w:p>
        </w:tc>
        <w:tc>
          <w:tcPr>
            <w:tcW w:w="1276" w:type="dxa"/>
            <w:vAlign w:val="center"/>
          </w:tcPr>
          <w:p w14:paraId="0B066AC3" w14:textId="77777777" w:rsidR="00590FED" w:rsidRPr="00590FED" w:rsidRDefault="00590FED" w:rsidP="00C43E4B">
            <w:pPr>
              <w:jc w:val="center"/>
              <w:rPr>
                <w:noProof/>
                <w:color w:val="000000"/>
                <w:sz w:val="20"/>
                <w:szCs w:val="20"/>
              </w:rPr>
            </w:pPr>
            <w:r w:rsidRPr="00590FED">
              <w:rPr>
                <w:noProof/>
                <w:color w:val="000000"/>
                <w:sz w:val="20"/>
                <w:szCs w:val="20"/>
              </w:rPr>
              <w:t>Tersedia</w:t>
            </w:r>
          </w:p>
        </w:tc>
      </w:tr>
      <w:tr w:rsidR="00590FED" w:rsidRPr="00590FED" w14:paraId="106323AF" w14:textId="77777777" w:rsidTr="00590FED">
        <w:tc>
          <w:tcPr>
            <w:tcW w:w="614" w:type="dxa"/>
            <w:vAlign w:val="center"/>
          </w:tcPr>
          <w:p w14:paraId="2FF6E4F3" w14:textId="77777777" w:rsidR="00590FED" w:rsidRPr="00590FED" w:rsidRDefault="00590FED" w:rsidP="00C43E4B">
            <w:pPr>
              <w:jc w:val="center"/>
              <w:rPr>
                <w:noProof/>
                <w:color w:val="000000"/>
                <w:sz w:val="20"/>
                <w:szCs w:val="20"/>
              </w:rPr>
            </w:pPr>
            <w:r w:rsidRPr="00590FED">
              <w:rPr>
                <w:noProof/>
                <w:color w:val="000000"/>
                <w:sz w:val="20"/>
                <w:szCs w:val="20"/>
              </w:rPr>
              <w:t>4</w:t>
            </w:r>
          </w:p>
        </w:tc>
        <w:tc>
          <w:tcPr>
            <w:tcW w:w="2925" w:type="dxa"/>
          </w:tcPr>
          <w:p w14:paraId="2DB9FD38" w14:textId="77777777" w:rsidR="00590FED" w:rsidRPr="00590FED" w:rsidRDefault="00590FED" w:rsidP="00C43E4B">
            <w:pPr>
              <w:jc w:val="both"/>
              <w:rPr>
                <w:noProof/>
                <w:color w:val="000000"/>
                <w:sz w:val="20"/>
                <w:szCs w:val="20"/>
              </w:rPr>
            </w:pPr>
            <w:r w:rsidRPr="00590FED">
              <w:rPr>
                <w:noProof/>
                <w:color w:val="000000"/>
                <w:sz w:val="20"/>
                <w:szCs w:val="20"/>
              </w:rPr>
              <w:t xml:space="preserve">Tersedia halaman–halaman </w:t>
            </w:r>
            <w:r w:rsidRPr="00590FED">
              <w:rPr>
                <w:iCs/>
                <w:noProof/>
                <w:color w:val="000000"/>
                <w:sz w:val="20"/>
                <w:szCs w:val="20"/>
              </w:rPr>
              <w:t>operator</w:t>
            </w:r>
            <w:r w:rsidRPr="00590FED">
              <w:rPr>
                <w:noProof/>
                <w:color w:val="000000"/>
                <w:sz w:val="20"/>
                <w:szCs w:val="20"/>
              </w:rPr>
              <w:t xml:space="preserve"> yang hanya pengguna dengan tingkatan pengguna (</w:t>
            </w:r>
            <w:r w:rsidRPr="00590FED">
              <w:rPr>
                <w:i/>
                <w:noProof/>
                <w:color w:val="000000"/>
                <w:sz w:val="20"/>
                <w:szCs w:val="20"/>
              </w:rPr>
              <w:t>role</w:t>
            </w:r>
            <w:r w:rsidRPr="00590FED">
              <w:rPr>
                <w:noProof/>
                <w:color w:val="000000"/>
                <w:sz w:val="20"/>
                <w:szCs w:val="20"/>
              </w:rPr>
              <w:t xml:space="preserve">) </w:t>
            </w:r>
            <w:r w:rsidRPr="00590FED">
              <w:rPr>
                <w:iCs/>
                <w:noProof/>
                <w:color w:val="000000"/>
                <w:sz w:val="20"/>
                <w:szCs w:val="20"/>
              </w:rPr>
              <w:t>operator</w:t>
            </w:r>
            <w:r w:rsidRPr="00590FED">
              <w:rPr>
                <w:noProof/>
                <w:color w:val="000000"/>
                <w:sz w:val="20"/>
                <w:szCs w:val="20"/>
              </w:rPr>
              <w:t xml:space="preserve"> yang dapat mengaksesnya</w:t>
            </w:r>
          </w:p>
        </w:tc>
        <w:tc>
          <w:tcPr>
            <w:tcW w:w="1276" w:type="dxa"/>
            <w:vAlign w:val="center"/>
          </w:tcPr>
          <w:p w14:paraId="533416FF" w14:textId="77777777" w:rsidR="00590FED" w:rsidRPr="00590FED" w:rsidRDefault="00590FED" w:rsidP="00C43E4B">
            <w:pPr>
              <w:jc w:val="center"/>
              <w:rPr>
                <w:noProof/>
                <w:color w:val="000000"/>
                <w:sz w:val="20"/>
                <w:szCs w:val="20"/>
              </w:rPr>
            </w:pPr>
            <w:r w:rsidRPr="00590FED">
              <w:rPr>
                <w:noProof/>
                <w:color w:val="000000"/>
                <w:sz w:val="20"/>
                <w:szCs w:val="20"/>
              </w:rPr>
              <w:t>Tersedia</w:t>
            </w:r>
          </w:p>
        </w:tc>
      </w:tr>
      <w:tr w:rsidR="00590FED" w:rsidRPr="00590FED" w14:paraId="2C144BCD" w14:textId="77777777" w:rsidTr="00590FED">
        <w:tc>
          <w:tcPr>
            <w:tcW w:w="614" w:type="dxa"/>
            <w:vAlign w:val="center"/>
          </w:tcPr>
          <w:p w14:paraId="465CAB65" w14:textId="77777777" w:rsidR="00590FED" w:rsidRPr="00590FED" w:rsidRDefault="00590FED" w:rsidP="00C43E4B">
            <w:pPr>
              <w:jc w:val="center"/>
              <w:rPr>
                <w:noProof/>
                <w:color w:val="000000"/>
                <w:sz w:val="20"/>
                <w:szCs w:val="20"/>
              </w:rPr>
            </w:pPr>
            <w:r w:rsidRPr="00590FED">
              <w:rPr>
                <w:noProof/>
                <w:color w:val="000000"/>
                <w:sz w:val="20"/>
                <w:szCs w:val="20"/>
              </w:rPr>
              <w:t>5</w:t>
            </w:r>
          </w:p>
        </w:tc>
        <w:tc>
          <w:tcPr>
            <w:tcW w:w="2925" w:type="dxa"/>
          </w:tcPr>
          <w:p w14:paraId="6C280BB8" w14:textId="77777777" w:rsidR="00590FED" w:rsidRPr="00590FED" w:rsidRDefault="00590FED" w:rsidP="00C43E4B">
            <w:pPr>
              <w:jc w:val="both"/>
              <w:rPr>
                <w:noProof/>
                <w:color w:val="000000"/>
                <w:sz w:val="20"/>
                <w:szCs w:val="20"/>
              </w:rPr>
            </w:pPr>
            <w:r w:rsidRPr="00590FED">
              <w:rPr>
                <w:noProof/>
                <w:color w:val="000000"/>
                <w:sz w:val="20"/>
                <w:szCs w:val="20"/>
              </w:rPr>
              <w:t>Tersedia halaman untuk melakukan perubahan data alternatif, data kriteria, data nilai, dan data akun</w:t>
            </w:r>
          </w:p>
        </w:tc>
        <w:tc>
          <w:tcPr>
            <w:tcW w:w="1276" w:type="dxa"/>
            <w:vAlign w:val="center"/>
          </w:tcPr>
          <w:p w14:paraId="57567D5D" w14:textId="77777777" w:rsidR="00590FED" w:rsidRPr="00590FED" w:rsidRDefault="00590FED" w:rsidP="00C43E4B">
            <w:pPr>
              <w:jc w:val="center"/>
              <w:rPr>
                <w:noProof/>
                <w:color w:val="000000"/>
                <w:sz w:val="20"/>
                <w:szCs w:val="20"/>
              </w:rPr>
            </w:pPr>
            <w:r w:rsidRPr="00590FED">
              <w:rPr>
                <w:noProof/>
                <w:color w:val="000000"/>
                <w:sz w:val="20"/>
                <w:szCs w:val="20"/>
              </w:rPr>
              <w:t>Tersedia</w:t>
            </w:r>
          </w:p>
        </w:tc>
      </w:tr>
      <w:tr w:rsidR="00590FED" w:rsidRPr="00590FED" w14:paraId="144AAF4F" w14:textId="77777777" w:rsidTr="00590FED">
        <w:tc>
          <w:tcPr>
            <w:tcW w:w="614" w:type="dxa"/>
            <w:vAlign w:val="center"/>
          </w:tcPr>
          <w:p w14:paraId="21ACCA58" w14:textId="77777777" w:rsidR="00590FED" w:rsidRPr="00590FED" w:rsidRDefault="00590FED" w:rsidP="00C43E4B">
            <w:pPr>
              <w:jc w:val="center"/>
              <w:rPr>
                <w:noProof/>
                <w:color w:val="000000"/>
                <w:sz w:val="20"/>
                <w:szCs w:val="20"/>
              </w:rPr>
            </w:pPr>
            <w:r w:rsidRPr="00590FED">
              <w:rPr>
                <w:noProof/>
                <w:color w:val="000000"/>
                <w:sz w:val="20"/>
                <w:szCs w:val="20"/>
              </w:rPr>
              <w:t>6</w:t>
            </w:r>
          </w:p>
        </w:tc>
        <w:tc>
          <w:tcPr>
            <w:tcW w:w="2925" w:type="dxa"/>
          </w:tcPr>
          <w:p w14:paraId="7CDB67C2" w14:textId="77777777" w:rsidR="00590FED" w:rsidRPr="00590FED" w:rsidRDefault="00590FED" w:rsidP="00C43E4B">
            <w:pPr>
              <w:jc w:val="both"/>
              <w:rPr>
                <w:noProof/>
                <w:color w:val="000000"/>
                <w:sz w:val="20"/>
                <w:szCs w:val="20"/>
              </w:rPr>
            </w:pPr>
            <w:r w:rsidRPr="00590FED">
              <w:rPr>
                <w:noProof/>
                <w:color w:val="000000"/>
                <w:sz w:val="20"/>
                <w:szCs w:val="20"/>
              </w:rPr>
              <w:t xml:space="preserve">Tersedia halaman yang menampilkan perhitungan VIKOR secara detail dan halaman yang menampilkan peta visualisasi dari lokasi alternatif lokasi embung </w:t>
            </w:r>
          </w:p>
        </w:tc>
        <w:tc>
          <w:tcPr>
            <w:tcW w:w="1276" w:type="dxa"/>
            <w:vAlign w:val="center"/>
          </w:tcPr>
          <w:p w14:paraId="08287CDC" w14:textId="77777777" w:rsidR="00590FED" w:rsidRPr="00590FED" w:rsidRDefault="00590FED" w:rsidP="00C43E4B">
            <w:pPr>
              <w:jc w:val="center"/>
              <w:rPr>
                <w:noProof/>
                <w:color w:val="000000"/>
                <w:sz w:val="20"/>
                <w:szCs w:val="20"/>
              </w:rPr>
            </w:pPr>
            <w:r w:rsidRPr="00590FED">
              <w:rPr>
                <w:noProof/>
                <w:color w:val="000000"/>
                <w:sz w:val="20"/>
                <w:szCs w:val="20"/>
              </w:rPr>
              <w:t>Tersedia</w:t>
            </w:r>
          </w:p>
        </w:tc>
      </w:tr>
    </w:tbl>
    <w:p w14:paraId="3B80493A" w14:textId="1CDCE744" w:rsidR="00F74C99" w:rsidRDefault="00466F5A" w:rsidP="00466F5A">
      <w:pPr>
        <w:spacing w:before="240"/>
        <w:jc w:val="both"/>
        <w:rPr>
          <w:noProof/>
          <w:lang w:val="en-US"/>
        </w:rPr>
      </w:pPr>
      <w:r>
        <w:rPr>
          <w:lang w:val="en-US"/>
        </w:rPr>
        <w:tab/>
      </w:r>
      <w:r w:rsidRPr="00E06819">
        <w:rPr>
          <w:noProof/>
        </w:rPr>
        <w:t>Selanjutnya</w:t>
      </w:r>
      <w:r>
        <w:rPr>
          <w:lang w:val="en-US"/>
        </w:rPr>
        <w:t xml:space="preserve"> </w:t>
      </w:r>
      <w:r w:rsidRPr="006C7597">
        <w:rPr>
          <w:noProof/>
        </w:rPr>
        <w:t>dilakukan</w:t>
      </w:r>
      <w:r>
        <w:rPr>
          <w:lang w:val="en-US"/>
        </w:rPr>
        <w:t xml:space="preserve"> </w:t>
      </w:r>
      <w:r>
        <w:rPr>
          <w:noProof/>
          <w:lang w:val="en-US"/>
        </w:rPr>
        <w:t>p</w:t>
      </w:r>
      <w:r w:rsidRPr="006C7597">
        <w:rPr>
          <w:noProof/>
        </w:rPr>
        <w:t>engujian pada tiap bagian termasuk fungsi dari menu, form, dan tombol yang ada di dalam sistem.</w:t>
      </w:r>
      <w:r w:rsidR="00F74C99">
        <w:rPr>
          <w:noProof/>
          <w:lang w:val="en-US"/>
        </w:rPr>
        <w:t xml:space="preserve"> Pengujian perhitungan dalam sistem juga dilakukan untuk menguji apakah perhitungan dalam sistem sudah tepat atau belum dengan membandingkan perhitungan </w:t>
      </w:r>
      <w:r w:rsidR="00AF641E">
        <w:rPr>
          <w:noProof/>
          <w:lang w:val="en-US"/>
        </w:rPr>
        <w:t>sistem</w:t>
      </w:r>
      <w:r w:rsidR="00F74C99">
        <w:rPr>
          <w:noProof/>
          <w:lang w:val="en-US"/>
        </w:rPr>
        <w:t xml:space="preserve"> dengan perhitungan </w:t>
      </w:r>
      <w:r w:rsidR="00AF641E">
        <w:rPr>
          <w:noProof/>
          <w:lang w:val="en-US"/>
        </w:rPr>
        <w:t>manual</w:t>
      </w:r>
      <w:r w:rsidR="00F74C99">
        <w:rPr>
          <w:noProof/>
          <w:lang w:val="en-US"/>
        </w:rPr>
        <w:t xml:space="preserve">. </w:t>
      </w:r>
    </w:p>
    <w:p w14:paraId="5A50465B" w14:textId="2DB02A4F" w:rsidR="008A0B3C" w:rsidRDefault="00F74C99" w:rsidP="00F74C99">
      <w:pPr>
        <w:jc w:val="both"/>
        <w:rPr>
          <w:noProof/>
          <w:lang w:val="en-US"/>
        </w:rPr>
      </w:pPr>
      <w:r>
        <w:rPr>
          <w:noProof/>
          <w:lang w:val="en-US"/>
        </w:rPr>
        <w:tab/>
      </w:r>
      <w:r w:rsidR="002A7580">
        <w:rPr>
          <w:noProof/>
          <w:lang w:val="en-US"/>
        </w:rPr>
        <w:t>Halaman</w:t>
      </w:r>
      <w:r>
        <w:rPr>
          <w:noProof/>
          <w:lang w:val="en-US"/>
        </w:rPr>
        <w:t xml:space="preserve"> dan fungsi yang diuji yakni halaman awal, halaman </w:t>
      </w:r>
      <w:r w:rsidRPr="001923BD">
        <w:rPr>
          <w:i/>
          <w:iCs/>
          <w:noProof/>
          <w:lang w:val="en-US"/>
        </w:rPr>
        <w:t>login</w:t>
      </w:r>
      <w:r>
        <w:rPr>
          <w:noProof/>
          <w:lang w:val="en-US"/>
        </w:rPr>
        <w:t xml:space="preserve">, fungsi </w:t>
      </w:r>
      <w:r w:rsidRPr="001923BD">
        <w:rPr>
          <w:i/>
          <w:iCs/>
          <w:noProof/>
          <w:lang w:val="en-US"/>
        </w:rPr>
        <w:t>login</w:t>
      </w:r>
      <w:r>
        <w:rPr>
          <w:noProof/>
          <w:lang w:val="en-US"/>
        </w:rPr>
        <w:t xml:space="preserve">, halaman </w:t>
      </w:r>
      <w:r w:rsidRPr="001923BD">
        <w:rPr>
          <w:i/>
          <w:iCs/>
          <w:noProof/>
          <w:lang w:val="en-US"/>
        </w:rPr>
        <w:t>dashboard</w:t>
      </w:r>
      <w:r>
        <w:rPr>
          <w:noProof/>
          <w:lang w:val="en-US"/>
        </w:rPr>
        <w:t xml:space="preserve">, halaman alternatif beserta fungsi-fungsi didalamnya (menambah alternatif, mengubah alternatif, dan menghapus alternatif), halaman kriteria </w:t>
      </w:r>
      <w:r>
        <w:rPr>
          <w:noProof/>
          <w:lang w:val="en-US"/>
        </w:rPr>
        <w:t xml:space="preserve">beserta fungsi-fungsi didalamnya (menambah </w:t>
      </w:r>
      <w:r>
        <w:rPr>
          <w:noProof/>
          <w:lang w:val="en-US"/>
        </w:rPr>
        <w:t>kriteria berparameter dan tidak berparameter</w:t>
      </w:r>
      <w:r>
        <w:rPr>
          <w:noProof/>
          <w:lang w:val="en-US"/>
        </w:rPr>
        <w:t xml:space="preserve">, mengubah </w:t>
      </w:r>
      <w:r>
        <w:rPr>
          <w:noProof/>
          <w:lang w:val="en-US"/>
        </w:rPr>
        <w:t xml:space="preserve">kriteria, </w:t>
      </w:r>
      <w:r>
        <w:rPr>
          <w:noProof/>
          <w:lang w:val="en-US"/>
        </w:rPr>
        <w:t xml:space="preserve">dan menghapus </w:t>
      </w:r>
      <w:r>
        <w:rPr>
          <w:noProof/>
          <w:lang w:val="en-US"/>
        </w:rPr>
        <w:t>kriteria), halaman nilai awal beserta fungsi mengubah nilai awal</w:t>
      </w:r>
      <w:r w:rsidR="00024069">
        <w:rPr>
          <w:noProof/>
          <w:lang w:val="en-US"/>
        </w:rPr>
        <w:t xml:space="preserve"> alternatif dan nilai V, halaman perhitungan, halaman nilai akhir, halaman peta, dan halaman FAQ. </w:t>
      </w:r>
    </w:p>
    <w:p w14:paraId="186C1B79" w14:textId="5F79731D" w:rsidR="00F74C99" w:rsidRPr="00F74C99" w:rsidRDefault="00024069" w:rsidP="008A0B3C">
      <w:pPr>
        <w:ind w:firstLine="202"/>
        <w:jc w:val="both"/>
        <w:rPr>
          <w:noProof/>
          <w:lang w:val="en-US"/>
        </w:rPr>
      </w:pPr>
      <w:r>
        <w:rPr>
          <w:noProof/>
          <w:lang w:val="en-US"/>
        </w:rPr>
        <w:t xml:space="preserve">Dari pengujian sistem diperoleh kesimpulan bahwa semua fungsi pada sistem telah berhasil berjalan sesuai dengan rancangan pengembangan sistem dan perhitungan yang dihasilkan sistem </w:t>
      </w:r>
      <w:r w:rsidR="00655923">
        <w:rPr>
          <w:noProof/>
          <w:lang w:val="en-US"/>
        </w:rPr>
        <w:t xml:space="preserve">sudah </w:t>
      </w:r>
      <w:r>
        <w:rPr>
          <w:noProof/>
          <w:lang w:val="en-US"/>
        </w:rPr>
        <w:t xml:space="preserve">sesuai </w:t>
      </w:r>
      <w:r w:rsidR="00655923">
        <w:rPr>
          <w:noProof/>
          <w:lang w:val="en-US"/>
        </w:rPr>
        <w:t xml:space="preserve">dengan metode VIKOR dan hasil perhitungan yang dilakukan sistem sama </w:t>
      </w:r>
      <w:r>
        <w:rPr>
          <w:noProof/>
          <w:lang w:val="en-US"/>
        </w:rPr>
        <w:t xml:space="preserve">dengan </w:t>
      </w:r>
      <w:r w:rsidR="00524ADA">
        <w:rPr>
          <w:noProof/>
          <w:lang w:val="en-US"/>
        </w:rPr>
        <w:t xml:space="preserve">hasil </w:t>
      </w:r>
      <w:r>
        <w:rPr>
          <w:noProof/>
          <w:lang w:val="en-US"/>
        </w:rPr>
        <w:t>perhitungan</w:t>
      </w:r>
      <w:r w:rsidR="00524ADA">
        <w:rPr>
          <w:noProof/>
          <w:lang w:val="en-US"/>
        </w:rPr>
        <w:t xml:space="preserve"> yang dilakukan secara</w:t>
      </w:r>
      <w:r>
        <w:rPr>
          <w:noProof/>
          <w:lang w:val="en-US"/>
        </w:rPr>
        <w:t xml:space="preserve"> manual.</w:t>
      </w:r>
    </w:p>
    <w:p w14:paraId="5EE7A40D" w14:textId="6D4D1F1A" w:rsidR="00B8444D" w:rsidRPr="00862735" w:rsidRDefault="00B8444D" w:rsidP="00B8444D">
      <w:pPr>
        <w:pStyle w:val="Heading2"/>
        <w:rPr>
          <w:noProof/>
        </w:rPr>
      </w:pPr>
      <w:r w:rsidRPr="006C7597">
        <w:rPr>
          <w:noProof/>
        </w:rPr>
        <w:t>Pengujian System Usability Scale</w:t>
      </w:r>
      <w:r w:rsidRPr="00862735">
        <w:rPr>
          <w:noProof/>
        </w:rPr>
        <w:t xml:space="preserve"> (SUS)</w:t>
      </w:r>
    </w:p>
    <w:p w14:paraId="09A15389" w14:textId="22F832A6" w:rsidR="00B8444D" w:rsidRPr="00862735" w:rsidRDefault="0012449A" w:rsidP="00270A16">
      <w:pPr>
        <w:ind w:firstLine="284"/>
        <w:jc w:val="both"/>
        <w:rPr>
          <w:noProof/>
          <w:szCs w:val="24"/>
        </w:rPr>
      </w:pPr>
      <w:r w:rsidRPr="00862735">
        <w:rPr>
          <w:i/>
          <w:iCs/>
          <w:noProof/>
          <w:szCs w:val="24"/>
        </w:rPr>
        <w:t>System Usability Scale</w:t>
      </w:r>
      <w:r w:rsidRPr="00862735">
        <w:rPr>
          <w:noProof/>
          <w:szCs w:val="24"/>
        </w:rPr>
        <w:t xml:space="preserve"> (SUS) ialah sebuah metode pengujian dengan menggunakan kuesioner untuk mengukur </w:t>
      </w:r>
      <w:r w:rsidRPr="00862735">
        <w:rPr>
          <w:i/>
          <w:iCs/>
          <w:noProof/>
          <w:szCs w:val="24"/>
        </w:rPr>
        <w:t>usability</w:t>
      </w:r>
      <w:r w:rsidRPr="00862735">
        <w:rPr>
          <w:noProof/>
          <w:szCs w:val="24"/>
        </w:rPr>
        <w:t xml:space="preserve"> sebuah sistem aplikasi. </w:t>
      </w:r>
      <w:r w:rsidRPr="00862735">
        <w:rPr>
          <w:i/>
          <w:iCs/>
          <w:noProof/>
          <w:szCs w:val="24"/>
        </w:rPr>
        <w:t>System Usability Scale</w:t>
      </w:r>
      <w:r w:rsidRPr="00862735">
        <w:rPr>
          <w:noProof/>
          <w:szCs w:val="24"/>
        </w:rPr>
        <w:t xml:space="preserve"> (SUS) dikembangkan oleh John Brooke pada tahun 1986 dan digunakan untuk memberikan nilai terhadap fungsional dari </w:t>
      </w:r>
      <w:r w:rsidRPr="00862735">
        <w:rPr>
          <w:noProof/>
          <w:szCs w:val="24"/>
        </w:rPr>
        <w:lastRenderedPageBreak/>
        <w:t xml:space="preserve">sistem aplikasi dari pandangan responden. </w:t>
      </w:r>
      <w:r w:rsidRPr="00862735">
        <w:rPr>
          <w:i/>
          <w:iCs/>
          <w:noProof/>
          <w:szCs w:val="24"/>
        </w:rPr>
        <w:t>System Usability Scale</w:t>
      </w:r>
      <w:r w:rsidRPr="00862735">
        <w:rPr>
          <w:noProof/>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862735">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862735">
        <w:rPr>
          <w:i/>
          <w:iCs/>
          <w:noProof/>
          <w:szCs w:val="24"/>
        </w:rPr>
        <w:t>System Usability Scale</w:t>
      </w:r>
      <w:r w:rsidR="00F35074" w:rsidRPr="00862735">
        <w:rPr>
          <w:noProof/>
          <w:szCs w:val="24"/>
        </w:rPr>
        <w:t xml:space="preserve"> (SUS) merupakan jumlah seluruh nilai kontribusi dikali 2,5. Nilai </w:t>
      </w:r>
      <w:r w:rsidR="00F35074" w:rsidRPr="00862735">
        <w:rPr>
          <w:i/>
          <w:iCs/>
          <w:noProof/>
          <w:szCs w:val="24"/>
        </w:rPr>
        <w:t>System Usability Scale</w:t>
      </w:r>
      <w:r w:rsidR="00F35074" w:rsidRPr="00862735">
        <w:rPr>
          <w:noProof/>
          <w:szCs w:val="24"/>
        </w:rPr>
        <w:t xml:space="preserve"> (SUS) berkisar antara 0 sampai 100 </w:t>
      </w:r>
      <w:r w:rsidR="00F35074" w:rsidRPr="00862735">
        <w:rPr>
          <w:noProof/>
          <w:szCs w:val="24"/>
        </w:rPr>
        <w:fldChar w:fldCharType="begin" w:fldLock="1"/>
      </w:r>
      <w:r w:rsidR="00200AD2">
        <w:rPr>
          <w:noProof/>
          <w:szCs w:val="24"/>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6","10","15"]]},"number-of-pages":"145-148","publisher":"2016 International Conference on Advanced Computer Science and Information Systems (ICACSIS)","title":"An Indonesian adaptation of the System Usability Scale (SUS)","type":"book"},"uris":["http://www.mendeley.com/documents/?uuid=6d87e96f-9abe-4337-89d7-3af5d47de938"]}],"mendeley":{"formattedCitation":"[12]","plainTextFormattedCitation":"[12]","previouslyFormattedCitation":"[11]"},"properties":{"noteIndex":0},"schema":"https://github.com/citation-style-language/schema/raw/master/csl-citation.json"}</w:instrText>
      </w:r>
      <w:r w:rsidR="00F35074" w:rsidRPr="00862735">
        <w:rPr>
          <w:noProof/>
          <w:szCs w:val="24"/>
        </w:rPr>
        <w:fldChar w:fldCharType="separate"/>
      </w:r>
      <w:r w:rsidR="00200AD2" w:rsidRPr="00200AD2">
        <w:rPr>
          <w:noProof/>
          <w:szCs w:val="24"/>
        </w:rPr>
        <w:t>[12]</w:t>
      </w:r>
      <w:r w:rsidR="00F35074" w:rsidRPr="00862735">
        <w:rPr>
          <w:noProof/>
          <w:szCs w:val="24"/>
        </w:rPr>
        <w:fldChar w:fldCharType="end"/>
      </w:r>
      <w:r w:rsidR="00F35074" w:rsidRPr="00862735">
        <w:rPr>
          <w:noProof/>
          <w:szCs w:val="24"/>
        </w:rPr>
        <w:t>.</w:t>
      </w:r>
    </w:p>
    <w:p w14:paraId="4A171A30" w14:textId="65D83ACA" w:rsidR="00270A16" w:rsidRPr="00862735" w:rsidRDefault="00894A12" w:rsidP="00A23ED8">
      <w:pPr>
        <w:ind w:firstLine="284"/>
        <w:jc w:val="both"/>
        <w:rPr>
          <w:noProof/>
          <w:szCs w:val="24"/>
        </w:rPr>
      </w:pPr>
      <w:r w:rsidRPr="00862735">
        <w:rPr>
          <w:noProof/>
        </w:rPr>
        <w:t xml:space="preserve">Skor  </w:t>
      </w:r>
      <w:r w:rsidRPr="00862735">
        <w:rPr>
          <w:i/>
          <w:iCs/>
          <w:noProof/>
          <w:szCs w:val="24"/>
        </w:rPr>
        <w:t>System Usability Scale</w:t>
      </w:r>
      <w:r w:rsidRPr="00862735">
        <w:rPr>
          <w:noProof/>
          <w:szCs w:val="24"/>
        </w:rPr>
        <w:t xml:space="preserve"> (SUS) digunakan untuk menunjukkan tingkat penerimaan pengguna terhadap sistem. Supaya sistem yang diujikan bisa masuk ke kategori </w:t>
      </w:r>
      <w:r w:rsidRPr="00862735">
        <w:rPr>
          <w:i/>
          <w:iCs/>
          <w:noProof/>
          <w:szCs w:val="24"/>
        </w:rPr>
        <w:t>accceptable</w:t>
      </w:r>
      <w:r w:rsidRPr="00862735">
        <w:rPr>
          <w:noProof/>
          <w:szCs w:val="24"/>
        </w:rPr>
        <w:t xml:space="preserve"> maka skor </w:t>
      </w:r>
      <w:r w:rsidRPr="00862735">
        <w:rPr>
          <w:i/>
          <w:iCs/>
          <w:noProof/>
          <w:szCs w:val="24"/>
        </w:rPr>
        <w:t xml:space="preserve">System Usability Scale </w:t>
      </w:r>
      <w:r w:rsidRPr="00862735">
        <w:rPr>
          <w:noProof/>
          <w:szCs w:val="24"/>
        </w:rPr>
        <w:t xml:space="preserve">yang didapat harus  bernilai lebih dari 70. </w:t>
      </w:r>
      <w:r w:rsidR="00270A16" w:rsidRPr="00862735">
        <w:rPr>
          <w:noProof/>
          <w:szCs w:val="24"/>
        </w:rPr>
        <w:t xml:space="preserve">Hasil dari pengujian SUS Sistem pendukung keputusan VIKOR mendapatkan rata-rata skor </w:t>
      </w:r>
      <w:r w:rsidR="00685062">
        <w:rPr>
          <w:noProof/>
          <w:szCs w:val="24"/>
          <w:lang w:val="en-US"/>
        </w:rPr>
        <w:t>84</w:t>
      </w:r>
      <w:r w:rsidR="00270A16" w:rsidRPr="00862735">
        <w:rPr>
          <w:noProof/>
          <w:szCs w:val="24"/>
        </w:rPr>
        <w:t>.</w:t>
      </w:r>
      <w:r w:rsidR="00270A16" w:rsidRPr="00862735">
        <w:rPr>
          <w:noProof/>
        </w:rPr>
        <w:t xml:space="preserve"> </w:t>
      </w:r>
      <w:r w:rsidR="00270A16" w:rsidRPr="00862735">
        <w:rPr>
          <w:noProof/>
          <w:szCs w:val="24"/>
        </w:rPr>
        <w:t xml:space="preserve">Selanjutnya ditentukan kategori dan </w:t>
      </w:r>
      <w:r w:rsidR="00270A16" w:rsidRPr="00862735">
        <w:rPr>
          <w:i/>
          <w:iCs/>
          <w:noProof/>
          <w:szCs w:val="24"/>
        </w:rPr>
        <w:t>grade</w:t>
      </w:r>
      <w:r w:rsidR="00270A16" w:rsidRPr="00862735">
        <w:rPr>
          <w:noProof/>
          <w:szCs w:val="24"/>
        </w:rPr>
        <w:t xml:space="preserve"> dari SPK VIKOR dengan menggunakan parameter yang telah ditentukan seperti yang ditunjukkan pada </w:t>
      </w:r>
      <w:r w:rsidR="0035628C" w:rsidRPr="00862735">
        <w:rPr>
          <w:noProof/>
        </w:rPr>
        <w:t xml:space="preserve">Gbr </w:t>
      </w:r>
      <w:r w:rsidR="001E50C4" w:rsidRPr="00862735">
        <w:rPr>
          <w:noProof/>
        </w:rPr>
        <w:t>XVII.</w:t>
      </w:r>
    </w:p>
    <w:p w14:paraId="30309971" w14:textId="33BD0740" w:rsidR="00270A16" w:rsidRPr="00862735" w:rsidRDefault="002E0759" w:rsidP="005C71AC">
      <w:pPr>
        <w:jc w:val="center"/>
        <w:rPr>
          <w:noProof/>
          <w:szCs w:val="24"/>
        </w:rPr>
      </w:pPr>
      <w:r>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007E1CCF" w:rsidR="005C71AC" w:rsidRPr="00862735" w:rsidRDefault="00632220" w:rsidP="003F7B77">
      <w:pPr>
        <w:pStyle w:val="Caption"/>
        <w:jc w:val="center"/>
        <w:rPr>
          <w:noProof/>
          <w:szCs w:val="24"/>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VII</w:t>
      </w:r>
      <w:r w:rsidR="007C45ED" w:rsidRPr="00862735">
        <w:rPr>
          <w:noProof/>
        </w:rPr>
        <w:fldChar w:fldCharType="end"/>
      </w:r>
      <w:r w:rsidR="0035628C" w:rsidRPr="00862735">
        <w:rPr>
          <w:noProof/>
        </w:rPr>
        <w:t xml:space="preserve"> Nilai SUS SPK VIKOR</w:t>
      </w:r>
    </w:p>
    <w:p w14:paraId="63C1D25C" w14:textId="216A9080" w:rsidR="004D1E19" w:rsidRDefault="004D1E19" w:rsidP="004A2B47">
      <w:pPr>
        <w:ind w:firstLine="284"/>
        <w:jc w:val="both"/>
        <w:rPr>
          <w:noProof/>
          <w:szCs w:val="24"/>
        </w:rPr>
      </w:pPr>
      <w:r w:rsidRPr="00862735">
        <w:rPr>
          <w:noProof/>
        </w:rPr>
        <w:t>Berdasarkan nilai yang dipe</w:t>
      </w:r>
      <w:r w:rsidR="009A4664" w:rsidRPr="00862735">
        <w:rPr>
          <w:noProof/>
        </w:rPr>
        <w:t>role</w:t>
      </w:r>
      <w:r w:rsidRPr="00862735">
        <w:rPr>
          <w:noProof/>
        </w:rPr>
        <w:t xml:space="preserve">h oleh SPK VIKOR dapat disimpulkan bahwa SPK VIKOR masuk ke dalam kategori </w:t>
      </w:r>
      <w:r w:rsidRPr="00F879C6">
        <w:rPr>
          <w:i/>
          <w:iCs/>
          <w:noProof/>
          <w:szCs w:val="24"/>
        </w:rPr>
        <w:t>acceptable</w:t>
      </w:r>
      <w:r w:rsidRPr="00862735">
        <w:rPr>
          <w:noProof/>
          <w:szCs w:val="24"/>
        </w:rPr>
        <w:t xml:space="preserve"> dengan </w:t>
      </w:r>
      <w:r w:rsidRPr="00862735">
        <w:rPr>
          <w:i/>
          <w:iCs/>
          <w:noProof/>
          <w:szCs w:val="24"/>
        </w:rPr>
        <w:t>grade</w:t>
      </w:r>
      <w:r w:rsidRPr="00862735">
        <w:rPr>
          <w:noProof/>
          <w:szCs w:val="24"/>
        </w:rPr>
        <w:t xml:space="preserve"> </w:t>
      </w:r>
      <w:bookmarkStart w:id="2" w:name="_Hlk134090121"/>
      <w:r w:rsidR="00685062" w:rsidRPr="00685062">
        <w:rPr>
          <w:i/>
          <w:iCs/>
          <w:noProof/>
          <w:szCs w:val="24"/>
          <w:lang w:val="en-US"/>
        </w:rPr>
        <w:t>excellent</w:t>
      </w:r>
      <w:r w:rsidRPr="00862735">
        <w:rPr>
          <w:noProof/>
          <w:szCs w:val="24"/>
        </w:rPr>
        <w:t xml:space="preserve"> </w:t>
      </w:r>
      <w:bookmarkEnd w:id="2"/>
      <w:r w:rsidRPr="00862735">
        <w:rPr>
          <w:noProof/>
          <w:szCs w:val="24"/>
        </w:rPr>
        <w:t xml:space="preserve">dengan rata-rata nilai skor yang didapat senilai </w:t>
      </w:r>
      <w:r w:rsidR="00685062">
        <w:rPr>
          <w:noProof/>
          <w:szCs w:val="24"/>
          <w:lang w:val="en-US"/>
        </w:rPr>
        <w:t>84</w:t>
      </w:r>
      <w:r w:rsidR="0035628C" w:rsidRPr="00862735">
        <w:rPr>
          <w:noProof/>
          <w:szCs w:val="24"/>
        </w:rPr>
        <w:t>.</w:t>
      </w:r>
    </w:p>
    <w:p w14:paraId="7E697D87" w14:textId="77777777" w:rsidR="00D14432" w:rsidRPr="00862735" w:rsidRDefault="00D14432" w:rsidP="004A2B47">
      <w:pPr>
        <w:ind w:firstLine="284"/>
        <w:jc w:val="both"/>
        <w:rPr>
          <w:noProof/>
        </w:rPr>
      </w:pPr>
    </w:p>
    <w:p w14:paraId="64931120" w14:textId="7D215554" w:rsidR="00BF4E93" w:rsidRPr="00862735" w:rsidRDefault="007751D1" w:rsidP="00BF4E93">
      <w:pPr>
        <w:pStyle w:val="Heading1"/>
        <w:rPr>
          <w:noProof/>
        </w:rPr>
      </w:pPr>
      <w:r w:rsidRPr="00862735">
        <w:rPr>
          <w:noProof/>
        </w:rPr>
        <w:t>KESIMPULAN</w:t>
      </w:r>
    </w:p>
    <w:p w14:paraId="38DD888F" w14:textId="6EDDA749" w:rsidR="00A43C24" w:rsidRPr="00862735" w:rsidRDefault="00A43C24" w:rsidP="00A43C24">
      <w:pPr>
        <w:ind w:right="2" w:firstLine="426"/>
        <w:jc w:val="both"/>
        <w:rPr>
          <w:noProof/>
        </w:rPr>
      </w:pPr>
      <w:r w:rsidRPr="00862735">
        <w:rPr>
          <w:noProof/>
        </w:rPr>
        <w:t xml:space="preserve">Berdasarkan hasil pengujian dan analisis dari penelitian Sistem Pendukung Keputusan Penentuan Lokasi Embung dengan Menggunakan Metode </w:t>
      </w:r>
      <w:r w:rsidRPr="00862735">
        <w:rPr>
          <w:i/>
          <w:iCs/>
          <w:noProof/>
        </w:rPr>
        <w:t>Višekriterijumsko Kompromisno Rangiranje</w:t>
      </w:r>
      <w:r w:rsidRPr="00862735">
        <w:rPr>
          <w:noProof/>
        </w:rPr>
        <w:t xml:space="preserve"> (VIKOR), didapatkan kesimpulan sebagai berikut:</w:t>
      </w:r>
    </w:p>
    <w:p w14:paraId="25CCB962" w14:textId="2E036639" w:rsidR="00A43C24" w:rsidRPr="00862735" w:rsidRDefault="007244F3" w:rsidP="005C31F3">
      <w:pPr>
        <w:pStyle w:val="ListParagraph"/>
        <w:numPr>
          <w:ilvl w:val="7"/>
          <w:numId w:val="9"/>
        </w:numPr>
        <w:spacing w:after="160"/>
        <w:ind w:left="284" w:right="2" w:hanging="284"/>
        <w:jc w:val="both"/>
        <w:rPr>
          <w:noProof/>
        </w:rPr>
      </w:pPr>
      <w:r>
        <w:rPr>
          <w:noProof/>
          <w:lang w:val="en-US"/>
        </w:rPr>
        <w:t xml:space="preserve">Perhitungan yang dilakukan sistem sudah sesuai dengan kaidah perhitungan metode VIKOR dan seluruh data </w:t>
      </w:r>
      <w:r w:rsidR="00ED78D7">
        <w:rPr>
          <w:noProof/>
          <w:lang w:val="en-US"/>
        </w:rPr>
        <w:t>yang ada dalam</w:t>
      </w:r>
      <w:r>
        <w:rPr>
          <w:noProof/>
          <w:lang w:val="en-US"/>
        </w:rPr>
        <w:t xml:space="preserve"> sistem bersifat dinami</w:t>
      </w:r>
      <w:r w:rsidR="00115AED">
        <w:rPr>
          <w:noProof/>
          <w:lang w:val="en-US"/>
        </w:rPr>
        <w:t xml:space="preserve">s sehingga SPK VIKOR </w:t>
      </w:r>
      <w:r w:rsidRPr="007244F3">
        <w:rPr>
          <w:noProof/>
          <w:lang w:val="en-US"/>
        </w:rPr>
        <w:t>dapat digunakan untuk melakukan pemeringkatan banyak alternatif dengan multi-kriteria secara efektif dan efisien.</w:t>
      </w:r>
    </w:p>
    <w:p w14:paraId="39F09980" w14:textId="77777777" w:rsidR="00A43C24" w:rsidRPr="00862735" w:rsidRDefault="00A43C24" w:rsidP="005C31F3">
      <w:pPr>
        <w:pStyle w:val="ListParagraph"/>
        <w:numPr>
          <w:ilvl w:val="7"/>
          <w:numId w:val="9"/>
        </w:numPr>
        <w:spacing w:after="160"/>
        <w:ind w:left="284" w:right="2" w:hanging="284"/>
        <w:jc w:val="both"/>
        <w:rPr>
          <w:noProof/>
        </w:rPr>
      </w:pPr>
      <w:r w:rsidRPr="00862735">
        <w:rPr>
          <w:noProof/>
        </w:rPr>
        <w:t xml:space="preserve">Alternatif Mluweh menjadi peringkat terbaik dalam perangkingan menggunakan metode VIKOR dan tetap stabil menjadi peringkat terbaik setelah dilakukan pengujian kondisi </w:t>
      </w:r>
      <w:r w:rsidRPr="00862735">
        <w:rPr>
          <w:i/>
          <w:iCs/>
          <w:noProof/>
        </w:rPr>
        <w:t>acceptable advantage</w:t>
      </w:r>
      <w:r w:rsidRPr="00862735">
        <w:rPr>
          <w:noProof/>
        </w:rPr>
        <w:t xml:space="preserve"> dan pengujian kondisi </w:t>
      </w:r>
      <w:r w:rsidRPr="00862735">
        <w:rPr>
          <w:i/>
          <w:iCs/>
          <w:noProof/>
        </w:rPr>
        <w:t>acceptable</w:t>
      </w:r>
      <w:r w:rsidRPr="00862735">
        <w:rPr>
          <w:noProof/>
        </w:rPr>
        <w:t xml:space="preserve"> </w:t>
      </w:r>
      <w:r w:rsidRPr="00862735">
        <w:rPr>
          <w:i/>
          <w:iCs/>
          <w:noProof/>
        </w:rPr>
        <w:t>stability</w:t>
      </w:r>
      <w:r w:rsidRPr="00862735">
        <w:rPr>
          <w:noProof/>
        </w:rPr>
        <w:t xml:space="preserve"> </w:t>
      </w:r>
      <w:r w:rsidRPr="00862735">
        <w:rPr>
          <w:i/>
          <w:iCs/>
          <w:noProof/>
        </w:rPr>
        <w:t>in</w:t>
      </w:r>
      <w:r w:rsidRPr="00862735">
        <w:rPr>
          <w:noProof/>
        </w:rPr>
        <w:t xml:space="preserve"> </w:t>
      </w:r>
      <w:r w:rsidRPr="00862735">
        <w:rPr>
          <w:i/>
          <w:iCs/>
          <w:noProof/>
        </w:rPr>
        <w:t>decision making</w:t>
      </w:r>
      <w:r w:rsidRPr="00862735">
        <w:rPr>
          <w:noProof/>
        </w:rPr>
        <w:t>.</w:t>
      </w:r>
    </w:p>
    <w:p w14:paraId="5E3DA67B" w14:textId="77777777" w:rsidR="00A43C24" w:rsidRPr="00862735" w:rsidRDefault="00A43C24" w:rsidP="005C31F3">
      <w:pPr>
        <w:pStyle w:val="ListParagraph"/>
        <w:numPr>
          <w:ilvl w:val="7"/>
          <w:numId w:val="9"/>
        </w:numPr>
        <w:spacing w:after="160"/>
        <w:ind w:left="284" w:right="2" w:hanging="284"/>
        <w:jc w:val="both"/>
        <w:rPr>
          <w:noProof/>
        </w:rPr>
      </w:pPr>
      <w:r w:rsidRPr="00862735">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862735" w:rsidRDefault="00A43C24" w:rsidP="00A43C24">
      <w:pPr>
        <w:rPr>
          <w:noProof/>
        </w:rPr>
      </w:pPr>
    </w:p>
    <w:p w14:paraId="0E2B3800" w14:textId="653A2307" w:rsidR="006E55F1" w:rsidRPr="00862735" w:rsidRDefault="00B8444D" w:rsidP="00B8444D">
      <w:pPr>
        <w:pStyle w:val="Heading1"/>
        <w:numPr>
          <w:ilvl w:val="0"/>
          <w:numId w:val="0"/>
        </w:numPr>
        <w:rPr>
          <w:noProof/>
        </w:rPr>
      </w:pPr>
      <w:r w:rsidRPr="00862735">
        <w:rPr>
          <w:noProof/>
        </w:rPr>
        <w:t>DAFTAR PUSTAKA</w:t>
      </w:r>
    </w:p>
    <w:p w14:paraId="5A3ED039" w14:textId="1AFCB8E8" w:rsidR="00200AD2" w:rsidRPr="00200AD2" w:rsidRDefault="008D5D85" w:rsidP="00C62AEE">
      <w:pPr>
        <w:widowControl w:val="0"/>
        <w:autoSpaceDE w:val="0"/>
        <w:autoSpaceDN w:val="0"/>
        <w:adjustRightInd w:val="0"/>
        <w:ind w:left="640" w:hanging="640"/>
        <w:jc w:val="both"/>
        <w:rPr>
          <w:noProof/>
          <w:szCs w:val="24"/>
        </w:rPr>
      </w:pPr>
      <w:r w:rsidRPr="00862735">
        <w:rPr>
          <w:noProof/>
        </w:rPr>
        <w:fldChar w:fldCharType="begin" w:fldLock="1"/>
      </w:r>
      <w:r w:rsidRPr="00862735">
        <w:rPr>
          <w:noProof/>
        </w:rPr>
        <w:instrText xml:space="preserve">ADDIN Mendeley Bibliography CSL_BIBLIOGRAPHY </w:instrText>
      </w:r>
      <w:r w:rsidRPr="00862735">
        <w:rPr>
          <w:noProof/>
        </w:rPr>
        <w:fldChar w:fldCharType="separate"/>
      </w:r>
      <w:r w:rsidR="00200AD2" w:rsidRPr="00200AD2">
        <w:rPr>
          <w:noProof/>
          <w:szCs w:val="24"/>
        </w:rPr>
        <w:t>[1]</w:t>
      </w:r>
      <w:r w:rsidR="00200AD2" w:rsidRPr="00200AD2">
        <w:rPr>
          <w:noProof/>
          <w:szCs w:val="24"/>
        </w:rPr>
        <w:tab/>
        <w:t xml:space="preserve">Indarto, S. Wahyuningsih, M. Pudjojono, H. Ahmad, and Y. Ahmad, “Studi Pendahuluan tentang Penerapan Metode Ambang Bertingkat untuk Analisis Kekeringan Hidrologi pada 15 DAS di Wilayah Jawa Timur,” </w:t>
      </w:r>
      <w:r w:rsidR="00200AD2" w:rsidRPr="00200AD2">
        <w:rPr>
          <w:i/>
          <w:iCs/>
          <w:noProof/>
          <w:szCs w:val="24"/>
        </w:rPr>
        <w:t>J. Agroteknologi</w:t>
      </w:r>
      <w:r w:rsidR="00200AD2" w:rsidRPr="00200AD2">
        <w:rPr>
          <w:noProof/>
          <w:szCs w:val="24"/>
        </w:rPr>
        <w:t>, vol. 08, no. 02, pp. 112–121, 2014, [Online]. Available: jurnal.unej.ac.id/index.php/JAGT/article/view/3040/2446.</w:t>
      </w:r>
    </w:p>
    <w:p w14:paraId="36C6EF3A" w14:textId="77777777" w:rsidR="00200AD2" w:rsidRPr="00200AD2" w:rsidRDefault="00200AD2" w:rsidP="00C62AEE">
      <w:pPr>
        <w:widowControl w:val="0"/>
        <w:autoSpaceDE w:val="0"/>
        <w:autoSpaceDN w:val="0"/>
        <w:adjustRightInd w:val="0"/>
        <w:ind w:left="640" w:hanging="640"/>
        <w:jc w:val="both"/>
        <w:rPr>
          <w:noProof/>
          <w:szCs w:val="24"/>
        </w:rPr>
      </w:pPr>
      <w:r w:rsidRPr="00200AD2">
        <w:rPr>
          <w:noProof/>
          <w:szCs w:val="24"/>
        </w:rPr>
        <w:t>[2]</w:t>
      </w:r>
      <w:r w:rsidRPr="00200AD2">
        <w:rPr>
          <w:noProof/>
          <w:szCs w:val="24"/>
        </w:rPr>
        <w:tab/>
        <w:t xml:space="preserve">R. Yunus, M. R. Amri, Wartono, Y. Kristanto, and A. D. Nugraheni, “Katalog Desa/Kelurahan Rawan Kekeringan (kelas kerawanan tinggi dan sedang),” </w:t>
      </w:r>
      <w:r w:rsidRPr="00200AD2">
        <w:rPr>
          <w:i/>
          <w:iCs/>
          <w:noProof/>
          <w:szCs w:val="24"/>
        </w:rPr>
        <w:t>BNPB</w:t>
      </w:r>
      <w:r w:rsidRPr="00200AD2">
        <w:rPr>
          <w:noProof/>
          <w:szCs w:val="24"/>
        </w:rPr>
        <w:t>, 2019.</w:t>
      </w:r>
    </w:p>
    <w:p w14:paraId="08D459B8" w14:textId="77777777" w:rsidR="00200AD2" w:rsidRPr="00200AD2" w:rsidRDefault="00200AD2" w:rsidP="00C62AEE">
      <w:pPr>
        <w:widowControl w:val="0"/>
        <w:autoSpaceDE w:val="0"/>
        <w:autoSpaceDN w:val="0"/>
        <w:adjustRightInd w:val="0"/>
        <w:ind w:left="640" w:hanging="640"/>
        <w:jc w:val="both"/>
        <w:rPr>
          <w:noProof/>
          <w:szCs w:val="24"/>
        </w:rPr>
      </w:pPr>
      <w:r w:rsidRPr="00200AD2">
        <w:rPr>
          <w:noProof/>
          <w:szCs w:val="24"/>
        </w:rPr>
        <w:t>[3]</w:t>
      </w:r>
      <w:r w:rsidRPr="00200AD2">
        <w:rPr>
          <w:noProof/>
          <w:szCs w:val="24"/>
        </w:rPr>
        <w:tab/>
        <w:t xml:space="preserve">K. G. D. Saputra, “Manajemen Pemerintahan Kabupaten Temanggung dalam Upaya Mengatasi Kekeringan,” </w:t>
      </w:r>
      <w:r w:rsidRPr="00200AD2">
        <w:rPr>
          <w:i/>
          <w:iCs/>
          <w:noProof/>
          <w:szCs w:val="24"/>
        </w:rPr>
        <w:t>J. Ilm. Ilmu Pemerintah.</w:t>
      </w:r>
      <w:r w:rsidRPr="00200AD2">
        <w:rPr>
          <w:noProof/>
          <w:szCs w:val="24"/>
        </w:rPr>
        <w:t>, vol. 5, no. 1, pp. 1–10, 2020.</w:t>
      </w:r>
    </w:p>
    <w:p w14:paraId="55828C8F" w14:textId="77777777" w:rsidR="00200AD2" w:rsidRPr="00200AD2" w:rsidRDefault="00200AD2" w:rsidP="00C62AEE">
      <w:pPr>
        <w:widowControl w:val="0"/>
        <w:autoSpaceDE w:val="0"/>
        <w:autoSpaceDN w:val="0"/>
        <w:adjustRightInd w:val="0"/>
        <w:ind w:left="640" w:hanging="640"/>
        <w:jc w:val="both"/>
        <w:rPr>
          <w:noProof/>
          <w:szCs w:val="24"/>
        </w:rPr>
      </w:pPr>
      <w:r w:rsidRPr="00200AD2">
        <w:rPr>
          <w:noProof/>
          <w:szCs w:val="24"/>
        </w:rPr>
        <w:t>[4]</w:t>
      </w:r>
      <w:r w:rsidRPr="00200AD2">
        <w:rPr>
          <w:noProof/>
          <w:szCs w:val="24"/>
        </w:rPr>
        <w:tab/>
        <w:t xml:space="preserve">O. E. Semiun, “Identifikasi Kerusakan dan Rekomendasi Perbaikan Embung Kecil di Kota Kupang, Provinsi Nusa Tenggara Timur,” </w:t>
      </w:r>
      <w:r w:rsidRPr="00200AD2">
        <w:rPr>
          <w:i/>
          <w:iCs/>
          <w:noProof/>
          <w:szCs w:val="24"/>
        </w:rPr>
        <w:t>J. Pengabdi. Pada Masy.</w:t>
      </w:r>
      <w:r w:rsidRPr="00200AD2">
        <w:rPr>
          <w:noProof/>
          <w:szCs w:val="24"/>
        </w:rPr>
        <w:t>, vol. 4, no. 3, pp. 341–352, 2019, doi: 10.30653/002.201943.172.</w:t>
      </w:r>
    </w:p>
    <w:p w14:paraId="0C5723F1" w14:textId="77777777" w:rsidR="00200AD2" w:rsidRPr="00200AD2" w:rsidRDefault="00200AD2" w:rsidP="00C62AEE">
      <w:pPr>
        <w:widowControl w:val="0"/>
        <w:autoSpaceDE w:val="0"/>
        <w:autoSpaceDN w:val="0"/>
        <w:adjustRightInd w:val="0"/>
        <w:ind w:left="640" w:hanging="640"/>
        <w:jc w:val="both"/>
        <w:rPr>
          <w:noProof/>
          <w:szCs w:val="24"/>
        </w:rPr>
      </w:pPr>
      <w:r w:rsidRPr="00200AD2">
        <w:rPr>
          <w:noProof/>
          <w:szCs w:val="24"/>
        </w:rPr>
        <w:t>[5]</w:t>
      </w:r>
      <w:r w:rsidRPr="00200AD2">
        <w:rPr>
          <w:noProof/>
          <w:szCs w:val="24"/>
        </w:rPr>
        <w:tab/>
        <w:t xml:space="preserve">B. Anjasmoro, S. Suharyanto, and S. Sangkawati, “Analisis Prioritas Pembangunan Embung Metode Cluster Analysis, AHP dan Weighted Average (Studi Kasus: Embung di Kabupaten Semarang),” </w:t>
      </w:r>
      <w:r w:rsidRPr="00200AD2">
        <w:rPr>
          <w:i/>
          <w:iCs/>
          <w:noProof/>
          <w:szCs w:val="24"/>
        </w:rPr>
        <w:t>Media Komun. Tek. Sipil</w:t>
      </w:r>
      <w:r w:rsidRPr="00200AD2">
        <w:rPr>
          <w:noProof/>
          <w:szCs w:val="24"/>
        </w:rPr>
        <w:t>, vol. 21, no. 2, p. 101, 2016, doi: 10.14710/mkts.v21i2.11236.</w:t>
      </w:r>
    </w:p>
    <w:p w14:paraId="060A8DCD" w14:textId="77777777" w:rsidR="00200AD2" w:rsidRPr="00200AD2" w:rsidRDefault="00200AD2" w:rsidP="00C62AEE">
      <w:pPr>
        <w:widowControl w:val="0"/>
        <w:autoSpaceDE w:val="0"/>
        <w:autoSpaceDN w:val="0"/>
        <w:adjustRightInd w:val="0"/>
        <w:ind w:left="640" w:hanging="640"/>
        <w:jc w:val="both"/>
        <w:rPr>
          <w:noProof/>
          <w:szCs w:val="24"/>
        </w:rPr>
      </w:pPr>
      <w:r w:rsidRPr="00200AD2">
        <w:rPr>
          <w:noProof/>
          <w:szCs w:val="24"/>
        </w:rPr>
        <w:t>[6]</w:t>
      </w:r>
      <w:r w:rsidRPr="00200AD2">
        <w:rPr>
          <w:noProof/>
          <w:szCs w:val="24"/>
        </w:rPr>
        <w:tab/>
        <w:t xml:space="preserve">D. Ulfiana and S. Suharyanto, “Analysis of Fuzzy TOPSIS Method in Determining Priority of Small Dams Construction,” in </w:t>
      </w:r>
      <w:r w:rsidRPr="00200AD2">
        <w:rPr>
          <w:i/>
          <w:iCs/>
          <w:noProof/>
          <w:szCs w:val="24"/>
        </w:rPr>
        <w:t>Jurnal Teknik Sipil &amp; Perencanaan</w:t>
      </w:r>
      <w:r w:rsidRPr="00200AD2">
        <w:rPr>
          <w:noProof/>
          <w:szCs w:val="24"/>
        </w:rPr>
        <w:t>, 2019, vol. 21, no. 2, pp. 46–53.</w:t>
      </w:r>
    </w:p>
    <w:p w14:paraId="5DEE9C41" w14:textId="77777777" w:rsidR="00200AD2" w:rsidRPr="00200AD2" w:rsidRDefault="00200AD2" w:rsidP="00C62AEE">
      <w:pPr>
        <w:widowControl w:val="0"/>
        <w:autoSpaceDE w:val="0"/>
        <w:autoSpaceDN w:val="0"/>
        <w:adjustRightInd w:val="0"/>
        <w:ind w:left="640" w:hanging="640"/>
        <w:jc w:val="both"/>
        <w:rPr>
          <w:noProof/>
          <w:szCs w:val="24"/>
        </w:rPr>
      </w:pPr>
      <w:r w:rsidRPr="00200AD2">
        <w:rPr>
          <w:noProof/>
          <w:szCs w:val="24"/>
        </w:rPr>
        <w:t>[7]</w:t>
      </w:r>
      <w:r w:rsidRPr="00200AD2">
        <w:rPr>
          <w:noProof/>
          <w:szCs w:val="24"/>
        </w:rPr>
        <w:tab/>
        <w:t xml:space="preserve">M. Arif, J. E. Suseno, and R. R. Isnanto, “Multi-Criteria Decision Making with the VIKOR and SMARTER Methods for Optimal Seller Selection from Several E-Marketplaces,” </w:t>
      </w:r>
      <w:r w:rsidRPr="00200AD2">
        <w:rPr>
          <w:i/>
          <w:iCs/>
          <w:noProof/>
          <w:szCs w:val="24"/>
        </w:rPr>
        <w:t>E3S Web Conf.</w:t>
      </w:r>
      <w:r w:rsidRPr="00200AD2">
        <w:rPr>
          <w:noProof/>
          <w:szCs w:val="24"/>
        </w:rPr>
        <w:t>, vol. 202, pp. 1–10, 2020, doi: 10.1051/e3sconf/202020214002.</w:t>
      </w:r>
    </w:p>
    <w:p w14:paraId="25ED5EF4" w14:textId="77777777" w:rsidR="00200AD2" w:rsidRPr="00200AD2" w:rsidRDefault="00200AD2" w:rsidP="00C62AEE">
      <w:pPr>
        <w:widowControl w:val="0"/>
        <w:autoSpaceDE w:val="0"/>
        <w:autoSpaceDN w:val="0"/>
        <w:adjustRightInd w:val="0"/>
        <w:ind w:left="640" w:hanging="640"/>
        <w:jc w:val="both"/>
        <w:rPr>
          <w:noProof/>
          <w:szCs w:val="24"/>
        </w:rPr>
      </w:pPr>
      <w:r w:rsidRPr="00200AD2">
        <w:rPr>
          <w:noProof/>
          <w:szCs w:val="24"/>
        </w:rPr>
        <w:t>[8]</w:t>
      </w:r>
      <w:r w:rsidRPr="00200AD2">
        <w:rPr>
          <w:noProof/>
          <w:szCs w:val="24"/>
        </w:rPr>
        <w:tab/>
        <w:t xml:space="preserve">A. Civic and B. Vucijak, “Multi-criteria optimization of insulation options for warmth of buildings to increase energy efficiency,” </w:t>
      </w:r>
      <w:r w:rsidRPr="00200AD2">
        <w:rPr>
          <w:i/>
          <w:iCs/>
          <w:noProof/>
          <w:szCs w:val="24"/>
        </w:rPr>
        <w:t>Procedia Eng.</w:t>
      </w:r>
      <w:r w:rsidRPr="00200AD2">
        <w:rPr>
          <w:noProof/>
          <w:szCs w:val="24"/>
        </w:rPr>
        <w:t>, vol. 69, pp. 911–920, 2014, doi: 10.1016/j.proeng.2014.03.070.</w:t>
      </w:r>
    </w:p>
    <w:p w14:paraId="1E607B5A" w14:textId="77777777" w:rsidR="00200AD2" w:rsidRPr="00200AD2" w:rsidRDefault="00200AD2" w:rsidP="00C62AEE">
      <w:pPr>
        <w:widowControl w:val="0"/>
        <w:autoSpaceDE w:val="0"/>
        <w:autoSpaceDN w:val="0"/>
        <w:adjustRightInd w:val="0"/>
        <w:ind w:left="640" w:hanging="640"/>
        <w:jc w:val="both"/>
        <w:rPr>
          <w:noProof/>
          <w:szCs w:val="24"/>
        </w:rPr>
      </w:pPr>
      <w:r w:rsidRPr="00200AD2">
        <w:rPr>
          <w:noProof/>
          <w:szCs w:val="24"/>
        </w:rPr>
        <w:t>[9]</w:t>
      </w:r>
      <w:r w:rsidRPr="00200AD2">
        <w:rPr>
          <w:noProof/>
          <w:szCs w:val="24"/>
        </w:rPr>
        <w:tab/>
        <w:t xml:space="preserve">M. Alemi, M. Kalbasi, and F. Rashidi, “A mathematical prediction based on Vikor model,” </w:t>
      </w:r>
      <w:r w:rsidRPr="00200AD2">
        <w:rPr>
          <w:i/>
          <w:iCs/>
          <w:noProof/>
          <w:szCs w:val="24"/>
        </w:rPr>
        <w:t>Middle East J. Sci. Res.</w:t>
      </w:r>
      <w:r w:rsidRPr="00200AD2">
        <w:rPr>
          <w:noProof/>
          <w:szCs w:val="24"/>
        </w:rPr>
        <w:t>, vol. 18, no. 7, pp. 1035–1041, 2013, doi: 10.5829/idosi.mejsr.2013.18.7.11814.</w:t>
      </w:r>
    </w:p>
    <w:p w14:paraId="7668F4D3" w14:textId="77777777" w:rsidR="00200AD2" w:rsidRPr="00200AD2" w:rsidRDefault="00200AD2" w:rsidP="00C62AEE">
      <w:pPr>
        <w:widowControl w:val="0"/>
        <w:autoSpaceDE w:val="0"/>
        <w:autoSpaceDN w:val="0"/>
        <w:adjustRightInd w:val="0"/>
        <w:ind w:left="640" w:hanging="640"/>
        <w:jc w:val="both"/>
        <w:rPr>
          <w:noProof/>
          <w:szCs w:val="24"/>
        </w:rPr>
      </w:pPr>
      <w:r w:rsidRPr="00200AD2">
        <w:rPr>
          <w:noProof/>
          <w:szCs w:val="24"/>
        </w:rPr>
        <w:t>[10]</w:t>
      </w:r>
      <w:r w:rsidRPr="00200AD2">
        <w:rPr>
          <w:noProof/>
          <w:szCs w:val="24"/>
        </w:rPr>
        <w:tab/>
        <w:t xml:space="preserve">S. P. Lengkong, A. E. Permanasari, and S. Fauziati, “Implementasi Metode VIKOR untuk Seleksi Penerima Beasiswa,” </w:t>
      </w:r>
      <w:r w:rsidRPr="00200AD2">
        <w:rPr>
          <w:i/>
          <w:iCs/>
          <w:noProof/>
          <w:szCs w:val="24"/>
        </w:rPr>
        <w:t>Proc. 7 th Natl. Conf. Inf. Technol. Electr. Eng.</w:t>
      </w:r>
      <w:r w:rsidRPr="00200AD2">
        <w:rPr>
          <w:noProof/>
          <w:szCs w:val="24"/>
        </w:rPr>
        <w:t>, vol. 33, no. September, pp. 107–112, 2015.</w:t>
      </w:r>
    </w:p>
    <w:p w14:paraId="33852748" w14:textId="77777777" w:rsidR="00200AD2" w:rsidRPr="00200AD2" w:rsidRDefault="00200AD2" w:rsidP="00C62AEE">
      <w:pPr>
        <w:widowControl w:val="0"/>
        <w:autoSpaceDE w:val="0"/>
        <w:autoSpaceDN w:val="0"/>
        <w:adjustRightInd w:val="0"/>
        <w:ind w:left="640" w:hanging="640"/>
        <w:jc w:val="both"/>
        <w:rPr>
          <w:noProof/>
          <w:szCs w:val="24"/>
        </w:rPr>
      </w:pPr>
      <w:r w:rsidRPr="00200AD2">
        <w:rPr>
          <w:noProof/>
          <w:szCs w:val="24"/>
        </w:rPr>
        <w:t>[11]</w:t>
      </w:r>
      <w:r w:rsidRPr="00200AD2">
        <w:rPr>
          <w:noProof/>
          <w:szCs w:val="24"/>
        </w:rPr>
        <w:tab/>
        <w:t>A. Prihandoko, “Analisis Potensi Obyek Wisata Alam Di Kabupaten Semarang,” pp. 1–24, 2008.</w:t>
      </w:r>
    </w:p>
    <w:p w14:paraId="1640CCE6" w14:textId="77777777" w:rsidR="00200AD2" w:rsidRPr="00200AD2" w:rsidRDefault="00200AD2" w:rsidP="00C62AEE">
      <w:pPr>
        <w:widowControl w:val="0"/>
        <w:autoSpaceDE w:val="0"/>
        <w:autoSpaceDN w:val="0"/>
        <w:adjustRightInd w:val="0"/>
        <w:ind w:left="640" w:hanging="640"/>
        <w:jc w:val="both"/>
        <w:rPr>
          <w:noProof/>
        </w:rPr>
      </w:pPr>
      <w:r w:rsidRPr="00200AD2">
        <w:rPr>
          <w:noProof/>
          <w:szCs w:val="24"/>
        </w:rPr>
        <w:t>[12]</w:t>
      </w:r>
      <w:r w:rsidRPr="00200AD2">
        <w:rPr>
          <w:noProof/>
          <w:szCs w:val="24"/>
        </w:rPr>
        <w:tab/>
        <w:t xml:space="preserve">Z. Sharfina and H. B. Santoso, </w:t>
      </w:r>
      <w:r w:rsidRPr="00200AD2">
        <w:rPr>
          <w:i/>
          <w:iCs/>
          <w:noProof/>
          <w:szCs w:val="24"/>
        </w:rPr>
        <w:t>An Indonesian adaptation of the System Usability Scale (SUS)</w:t>
      </w:r>
      <w:r w:rsidRPr="00200AD2">
        <w:rPr>
          <w:noProof/>
          <w:szCs w:val="24"/>
        </w:rPr>
        <w:t>. 2016 International Conference on Advanced Computer Science and Information Systems (ICACSIS), 2016.</w:t>
      </w:r>
    </w:p>
    <w:p w14:paraId="79A685DE" w14:textId="2979B9A9" w:rsidR="008D5D85" w:rsidRPr="00862735" w:rsidRDefault="008D5D85" w:rsidP="00C62AEE">
      <w:pPr>
        <w:jc w:val="both"/>
        <w:rPr>
          <w:noProof/>
        </w:rPr>
      </w:pPr>
      <w:r w:rsidRPr="00862735">
        <w:rPr>
          <w:noProof/>
        </w:rPr>
        <w:fldChar w:fldCharType="end"/>
      </w:r>
    </w:p>
    <w:sectPr w:rsidR="008D5D85" w:rsidRPr="00862735"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FD51F" w14:textId="77777777" w:rsidR="00572444" w:rsidRDefault="00572444">
      <w:r>
        <w:separator/>
      </w:r>
    </w:p>
  </w:endnote>
  <w:endnote w:type="continuationSeparator" w:id="0">
    <w:p w14:paraId="3E916A00" w14:textId="77777777" w:rsidR="00572444" w:rsidRDefault="005724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043D4" w14:textId="77777777" w:rsidR="00572444" w:rsidRDefault="00572444"/>
  </w:footnote>
  <w:footnote w:type="continuationSeparator" w:id="0">
    <w:p w14:paraId="5A61A578" w14:textId="77777777" w:rsidR="00572444" w:rsidRDefault="005724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74B8"/>
    <w:rsid w:val="00024069"/>
    <w:rsid w:val="000322F2"/>
    <w:rsid w:val="00032DAA"/>
    <w:rsid w:val="00041EC1"/>
    <w:rsid w:val="00042E13"/>
    <w:rsid w:val="00053DA3"/>
    <w:rsid w:val="0007268E"/>
    <w:rsid w:val="0007298E"/>
    <w:rsid w:val="00077E89"/>
    <w:rsid w:val="00081063"/>
    <w:rsid w:val="00083619"/>
    <w:rsid w:val="00083865"/>
    <w:rsid w:val="00085303"/>
    <w:rsid w:val="00086333"/>
    <w:rsid w:val="00092E84"/>
    <w:rsid w:val="00096BD7"/>
    <w:rsid w:val="000A168B"/>
    <w:rsid w:val="000A2AA8"/>
    <w:rsid w:val="000A4BD4"/>
    <w:rsid w:val="000A62C0"/>
    <w:rsid w:val="000A73CF"/>
    <w:rsid w:val="000A7D6C"/>
    <w:rsid w:val="000B7A04"/>
    <w:rsid w:val="000B7C8E"/>
    <w:rsid w:val="000C4ACC"/>
    <w:rsid w:val="000C5347"/>
    <w:rsid w:val="000C55F3"/>
    <w:rsid w:val="000C63A9"/>
    <w:rsid w:val="000C6E2C"/>
    <w:rsid w:val="000C7367"/>
    <w:rsid w:val="000D002D"/>
    <w:rsid w:val="000D09D5"/>
    <w:rsid w:val="000D2BDE"/>
    <w:rsid w:val="000D768B"/>
    <w:rsid w:val="000E0AEF"/>
    <w:rsid w:val="000E21DF"/>
    <w:rsid w:val="000E4638"/>
    <w:rsid w:val="000E62F3"/>
    <w:rsid w:val="000F6DFB"/>
    <w:rsid w:val="000F77DE"/>
    <w:rsid w:val="001049B2"/>
    <w:rsid w:val="00104BB0"/>
    <w:rsid w:val="0010794E"/>
    <w:rsid w:val="001114CF"/>
    <w:rsid w:val="00112B38"/>
    <w:rsid w:val="00114D20"/>
    <w:rsid w:val="00115AED"/>
    <w:rsid w:val="0012449A"/>
    <w:rsid w:val="0012769E"/>
    <w:rsid w:val="0013354F"/>
    <w:rsid w:val="00137B73"/>
    <w:rsid w:val="0014085A"/>
    <w:rsid w:val="00143F2E"/>
    <w:rsid w:val="00144E72"/>
    <w:rsid w:val="00152434"/>
    <w:rsid w:val="001525D1"/>
    <w:rsid w:val="00156A49"/>
    <w:rsid w:val="00164634"/>
    <w:rsid w:val="0017169A"/>
    <w:rsid w:val="001735A1"/>
    <w:rsid w:val="001768FF"/>
    <w:rsid w:val="00177808"/>
    <w:rsid w:val="00183F33"/>
    <w:rsid w:val="00185D71"/>
    <w:rsid w:val="00185F8F"/>
    <w:rsid w:val="001923BD"/>
    <w:rsid w:val="00192FD9"/>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0AD2"/>
    <w:rsid w:val="00204478"/>
    <w:rsid w:val="0020695B"/>
    <w:rsid w:val="00207F46"/>
    <w:rsid w:val="00214E2E"/>
    <w:rsid w:val="00214E35"/>
    <w:rsid w:val="00216141"/>
    <w:rsid w:val="00216D03"/>
    <w:rsid w:val="00217186"/>
    <w:rsid w:val="00220645"/>
    <w:rsid w:val="00235D32"/>
    <w:rsid w:val="00240B2B"/>
    <w:rsid w:val="002423EA"/>
    <w:rsid w:val="002434A1"/>
    <w:rsid w:val="00244FE7"/>
    <w:rsid w:val="00247B55"/>
    <w:rsid w:val="00253AE5"/>
    <w:rsid w:val="00261B36"/>
    <w:rsid w:val="00263798"/>
    <w:rsid w:val="00263943"/>
    <w:rsid w:val="0026406E"/>
    <w:rsid w:val="002645C8"/>
    <w:rsid w:val="002652A8"/>
    <w:rsid w:val="00267B35"/>
    <w:rsid w:val="00270A16"/>
    <w:rsid w:val="002723E0"/>
    <w:rsid w:val="00283D1E"/>
    <w:rsid w:val="002845A7"/>
    <w:rsid w:val="002A04F1"/>
    <w:rsid w:val="002A1C16"/>
    <w:rsid w:val="002A7580"/>
    <w:rsid w:val="002C0241"/>
    <w:rsid w:val="002C0E3D"/>
    <w:rsid w:val="002D5963"/>
    <w:rsid w:val="002D78E0"/>
    <w:rsid w:val="002E0759"/>
    <w:rsid w:val="002E11C8"/>
    <w:rsid w:val="002E59F3"/>
    <w:rsid w:val="002F2EED"/>
    <w:rsid w:val="002F7910"/>
    <w:rsid w:val="002F7C47"/>
    <w:rsid w:val="0030185C"/>
    <w:rsid w:val="0030494C"/>
    <w:rsid w:val="0030599D"/>
    <w:rsid w:val="00311612"/>
    <w:rsid w:val="0031250F"/>
    <w:rsid w:val="00314FEF"/>
    <w:rsid w:val="00321299"/>
    <w:rsid w:val="003265A3"/>
    <w:rsid w:val="00333B20"/>
    <w:rsid w:val="00334D88"/>
    <w:rsid w:val="00335C4A"/>
    <w:rsid w:val="003406E0"/>
    <w:rsid w:val="00340ADD"/>
    <w:rsid w:val="00341BEA"/>
    <w:rsid w:val="003427CE"/>
    <w:rsid w:val="0035628C"/>
    <w:rsid w:val="00360269"/>
    <w:rsid w:val="00366304"/>
    <w:rsid w:val="0036693E"/>
    <w:rsid w:val="00367362"/>
    <w:rsid w:val="00371970"/>
    <w:rsid w:val="0037551B"/>
    <w:rsid w:val="003772DF"/>
    <w:rsid w:val="003831DD"/>
    <w:rsid w:val="00392BE0"/>
    <w:rsid w:val="00392DBA"/>
    <w:rsid w:val="00393204"/>
    <w:rsid w:val="00397C74"/>
    <w:rsid w:val="003A45D6"/>
    <w:rsid w:val="003A4863"/>
    <w:rsid w:val="003A57B0"/>
    <w:rsid w:val="003B691B"/>
    <w:rsid w:val="003B6E17"/>
    <w:rsid w:val="003C3322"/>
    <w:rsid w:val="003C42C2"/>
    <w:rsid w:val="003C57A1"/>
    <w:rsid w:val="003C619A"/>
    <w:rsid w:val="003C68C2"/>
    <w:rsid w:val="003D1B32"/>
    <w:rsid w:val="003D1EA3"/>
    <w:rsid w:val="003D4CAE"/>
    <w:rsid w:val="003E468F"/>
    <w:rsid w:val="003E5DE5"/>
    <w:rsid w:val="003F24FA"/>
    <w:rsid w:val="003F26BD"/>
    <w:rsid w:val="003F52AD"/>
    <w:rsid w:val="003F5692"/>
    <w:rsid w:val="003F7B77"/>
    <w:rsid w:val="00401E08"/>
    <w:rsid w:val="00404B4D"/>
    <w:rsid w:val="004058EA"/>
    <w:rsid w:val="00407E74"/>
    <w:rsid w:val="00410AF5"/>
    <w:rsid w:val="004268BF"/>
    <w:rsid w:val="0043144F"/>
    <w:rsid w:val="00431BFA"/>
    <w:rsid w:val="004353CF"/>
    <w:rsid w:val="00441200"/>
    <w:rsid w:val="0044576F"/>
    <w:rsid w:val="00445F20"/>
    <w:rsid w:val="00451328"/>
    <w:rsid w:val="004631BC"/>
    <w:rsid w:val="00464092"/>
    <w:rsid w:val="00466246"/>
    <w:rsid w:val="00466F5A"/>
    <w:rsid w:val="0047036A"/>
    <w:rsid w:val="00475BEA"/>
    <w:rsid w:val="00484761"/>
    <w:rsid w:val="00484DD5"/>
    <w:rsid w:val="0049754A"/>
    <w:rsid w:val="0049797C"/>
    <w:rsid w:val="004A00AA"/>
    <w:rsid w:val="004A1BEA"/>
    <w:rsid w:val="004A2B47"/>
    <w:rsid w:val="004A3307"/>
    <w:rsid w:val="004A4C9D"/>
    <w:rsid w:val="004A5D88"/>
    <w:rsid w:val="004A5D96"/>
    <w:rsid w:val="004A72C8"/>
    <w:rsid w:val="004C1E16"/>
    <w:rsid w:val="004C2543"/>
    <w:rsid w:val="004C4279"/>
    <w:rsid w:val="004D15CA"/>
    <w:rsid w:val="004D1E19"/>
    <w:rsid w:val="004D5438"/>
    <w:rsid w:val="004E0A32"/>
    <w:rsid w:val="004E3E4C"/>
    <w:rsid w:val="004F0975"/>
    <w:rsid w:val="004F0B2A"/>
    <w:rsid w:val="004F1595"/>
    <w:rsid w:val="004F23A0"/>
    <w:rsid w:val="004F44F6"/>
    <w:rsid w:val="005003E3"/>
    <w:rsid w:val="0050169C"/>
    <w:rsid w:val="00504E6D"/>
    <w:rsid w:val="005052CD"/>
    <w:rsid w:val="0052202F"/>
    <w:rsid w:val="00524149"/>
    <w:rsid w:val="00524ADA"/>
    <w:rsid w:val="00526EDD"/>
    <w:rsid w:val="00531720"/>
    <w:rsid w:val="0054644A"/>
    <w:rsid w:val="00546F68"/>
    <w:rsid w:val="00550A26"/>
    <w:rsid w:val="00550BF5"/>
    <w:rsid w:val="005607EE"/>
    <w:rsid w:val="00560869"/>
    <w:rsid w:val="00560BD1"/>
    <w:rsid w:val="00565BAB"/>
    <w:rsid w:val="00567A70"/>
    <w:rsid w:val="00567EB1"/>
    <w:rsid w:val="0057119A"/>
    <w:rsid w:val="00572444"/>
    <w:rsid w:val="00573290"/>
    <w:rsid w:val="00574290"/>
    <w:rsid w:val="00590FED"/>
    <w:rsid w:val="0059468B"/>
    <w:rsid w:val="00597BC9"/>
    <w:rsid w:val="00597DB2"/>
    <w:rsid w:val="005A0D25"/>
    <w:rsid w:val="005A2A15"/>
    <w:rsid w:val="005B4197"/>
    <w:rsid w:val="005B4E15"/>
    <w:rsid w:val="005B579A"/>
    <w:rsid w:val="005B5906"/>
    <w:rsid w:val="005B606F"/>
    <w:rsid w:val="005B7729"/>
    <w:rsid w:val="005C0092"/>
    <w:rsid w:val="005C31F3"/>
    <w:rsid w:val="005C3F44"/>
    <w:rsid w:val="005C71AC"/>
    <w:rsid w:val="005D11D0"/>
    <w:rsid w:val="005D1B15"/>
    <w:rsid w:val="005D2824"/>
    <w:rsid w:val="005D42B0"/>
    <w:rsid w:val="005D4F1A"/>
    <w:rsid w:val="005D6EAF"/>
    <w:rsid w:val="005D72BB"/>
    <w:rsid w:val="005E692F"/>
    <w:rsid w:val="005F0E22"/>
    <w:rsid w:val="005F2549"/>
    <w:rsid w:val="005F2644"/>
    <w:rsid w:val="00600977"/>
    <w:rsid w:val="00605206"/>
    <w:rsid w:val="0061264F"/>
    <w:rsid w:val="0062114B"/>
    <w:rsid w:val="00623698"/>
    <w:rsid w:val="00624269"/>
    <w:rsid w:val="00624A3A"/>
    <w:rsid w:val="00625E96"/>
    <w:rsid w:val="00632220"/>
    <w:rsid w:val="00632FFD"/>
    <w:rsid w:val="00636719"/>
    <w:rsid w:val="006371DB"/>
    <w:rsid w:val="006374C9"/>
    <w:rsid w:val="00641B2B"/>
    <w:rsid w:val="006463FD"/>
    <w:rsid w:val="00647C09"/>
    <w:rsid w:val="00647EC6"/>
    <w:rsid w:val="00651F2C"/>
    <w:rsid w:val="00655923"/>
    <w:rsid w:val="00676F09"/>
    <w:rsid w:val="006770DC"/>
    <w:rsid w:val="00682E15"/>
    <w:rsid w:val="00685062"/>
    <w:rsid w:val="00693D5D"/>
    <w:rsid w:val="00695FE4"/>
    <w:rsid w:val="00696A08"/>
    <w:rsid w:val="006A69EB"/>
    <w:rsid w:val="006B7F03"/>
    <w:rsid w:val="006C1459"/>
    <w:rsid w:val="006C7597"/>
    <w:rsid w:val="006D66B9"/>
    <w:rsid w:val="006E55F1"/>
    <w:rsid w:val="006F40A6"/>
    <w:rsid w:val="006F4A5E"/>
    <w:rsid w:val="00704F58"/>
    <w:rsid w:val="00720810"/>
    <w:rsid w:val="0072376D"/>
    <w:rsid w:val="007244F3"/>
    <w:rsid w:val="007258D6"/>
    <w:rsid w:val="00725B45"/>
    <w:rsid w:val="007334A2"/>
    <w:rsid w:val="00733E88"/>
    <w:rsid w:val="00741155"/>
    <w:rsid w:val="007443A3"/>
    <w:rsid w:val="00744FF9"/>
    <w:rsid w:val="00753701"/>
    <w:rsid w:val="00761439"/>
    <w:rsid w:val="007617ED"/>
    <w:rsid w:val="0077270D"/>
    <w:rsid w:val="00772F87"/>
    <w:rsid w:val="007751D1"/>
    <w:rsid w:val="007774F3"/>
    <w:rsid w:val="00781749"/>
    <w:rsid w:val="0079295C"/>
    <w:rsid w:val="007935F1"/>
    <w:rsid w:val="007A06AD"/>
    <w:rsid w:val="007A3E47"/>
    <w:rsid w:val="007B0216"/>
    <w:rsid w:val="007C4336"/>
    <w:rsid w:val="007C45ED"/>
    <w:rsid w:val="007D32C9"/>
    <w:rsid w:val="007D4058"/>
    <w:rsid w:val="007E5E5F"/>
    <w:rsid w:val="007F06B3"/>
    <w:rsid w:val="007F6260"/>
    <w:rsid w:val="007F7AA6"/>
    <w:rsid w:val="008009E7"/>
    <w:rsid w:val="00807A64"/>
    <w:rsid w:val="00811195"/>
    <w:rsid w:val="00811A5C"/>
    <w:rsid w:val="00823624"/>
    <w:rsid w:val="008262A5"/>
    <w:rsid w:val="00832ADE"/>
    <w:rsid w:val="00832B52"/>
    <w:rsid w:val="008374A5"/>
    <w:rsid w:val="00837E47"/>
    <w:rsid w:val="00846B05"/>
    <w:rsid w:val="00846DC3"/>
    <w:rsid w:val="00847548"/>
    <w:rsid w:val="0085183B"/>
    <w:rsid w:val="008518FE"/>
    <w:rsid w:val="0085659C"/>
    <w:rsid w:val="00860AF1"/>
    <w:rsid w:val="00862735"/>
    <w:rsid w:val="00872026"/>
    <w:rsid w:val="00873BFD"/>
    <w:rsid w:val="00873F95"/>
    <w:rsid w:val="0087792E"/>
    <w:rsid w:val="00883EAF"/>
    <w:rsid w:val="00885258"/>
    <w:rsid w:val="00894A12"/>
    <w:rsid w:val="0089629E"/>
    <w:rsid w:val="008A086A"/>
    <w:rsid w:val="008A0B3C"/>
    <w:rsid w:val="008A2904"/>
    <w:rsid w:val="008A2E72"/>
    <w:rsid w:val="008A30C3"/>
    <w:rsid w:val="008A3C23"/>
    <w:rsid w:val="008A701B"/>
    <w:rsid w:val="008A7054"/>
    <w:rsid w:val="008C49CC"/>
    <w:rsid w:val="008D22B7"/>
    <w:rsid w:val="008D25C2"/>
    <w:rsid w:val="008D34BB"/>
    <w:rsid w:val="008D3E92"/>
    <w:rsid w:val="008D5D85"/>
    <w:rsid w:val="008D69E9"/>
    <w:rsid w:val="008E0199"/>
    <w:rsid w:val="008E0645"/>
    <w:rsid w:val="008E5064"/>
    <w:rsid w:val="008F236A"/>
    <w:rsid w:val="008F594A"/>
    <w:rsid w:val="008F72B7"/>
    <w:rsid w:val="00904C7E"/>
    <w:rsid w:val="0091035B"/>
    <w:rsid w:val="00914116"/>
    <w:rsid w:val="0091754B"/>
    <w:rsid w:val="00917E36"/>
    <w:rsid w:val="00926868"/>
    <w:rsid w:val="009276D1"/>
    <w:rsid w:val="009402D8"/>
    <w:rsid w:val="00943B73"/>
    <w:rsid w:val="0099339B"/>
    <w:rsid w:val="009A1F6E"/>
    <w:rsid w:val="009A4664"/>
    <w:rsid w:val="009A4992"/>
    <w:rsid w:val="009B3DEC"/>
    <w:rsid w:val="009B5FBC"/>
    <w:rsid w:val="009C1937"/>
    <w:rsid w:val="009C376F"/>
    <w:rsid w:val="009C4894"/>
    <w:rsid w:val="009C565C"/>
    <w:rsid w:val="009C7D17"/>
    <w:rsid w:val="009D19A4"/>
    <w:rsid w:val="009E0959"/>
    <w:rsid w:val="009E484E"/>
    <w:rsid w:val="009E73A6"/>
    <w:rsid w:val="009F1086"/>
    <w:rsid w:val="009F10F4"/>
    <w:rsid w:val="009F40FB"/>
    <w:rsid w:val="009F4FFC"/>
    <w:rsid w:val="00A02E03"/>
    <w:rsid w:val="00A033A9"/>
    <w:rsid w:val="00A03527"/>
    <w:rsid w:val="00A046D1"/>
    <w:rsid w:val="00A128F5"/>
    <w:rsid w:val="00A15877"/>
    <w:rsid w:val="00A20479"/>
    <w:rsid w:val="00A22FCB"/>
    <w:rsid w:val="00A23C59"/>
    <w:rsid w:val="00A23ED8"/>
    <w:rsid w:val="00A35012"/>
    <w:rsid w:val="00A4340A"/>
    <w:rsid w:val="00A43C24"/>
    <w:rsid w:val="00A464C6"/>
    <w:rsid w:val="00A472F1"/>
    <w:rsid w:val="00A5237D"/>
    <w:rsid w:val="00A554A3"/>
    <w:rsid w:val="00A55850"/>
    <w:rsid w:val="00A758EA"/>
    <w:rsid w:val="00A76B27"/>
    <w:rsid w:val="00A851D1"/>
    <w:rsid w:val="00A86081"/>
    <w:rsid w:val="00A91B79"/>
    <w:rsid w:val="00A95C50"/>
    <w:rsid w:val="00A95EC9"/>
    <w:rsid w:val="00A968F0"/>
    <w:rsid w:val="00AA3495"/>
    <w:rsid w:val="00AB4814"/>
    <w:rsid w:val="00AB70B7"/>
    <w:rsid w:val="00AB79A6"/>
    <w:rsid w:val="00AC1194"/>
    <w:rsid w:val="00AC4850"/>
    <w:rsid w:val="00AC64BC"/>
    <w:rsid w:val="00AC7676"/>
    <w:rsid w:val="00AC7D1B"/>
    <w:rsid w:val="00AD1764"/>
    <w:rsid w:val="00AD3E34"/>
    <w:rsid w:val="00AD53BC"/>
    <w:rsid w:val="00AD73F5"/>
    <w:rsid w:val="00AE06AA"/>
    <w:rsid w:val="00AE1F62"/>
    <w:rsid w:val="00AF023B"/>
    <w:rsid w:val="00AF26CA"/>
    <w:rsid w:val="00AF4000"/>
    <w:rsid w:val="00AF4E25"/>
    <w:rsid w:val="00AF641E"/>
    <w:rsid w:val="00B01677"/>
    <w:rsid w:val="00B0664C"/>
    <w:rsid w:val="00B06794"/>
    <w:rsid w:val="00B10FE8"/>
    <w:rsid w:val="00B242A1"/>
    <w:rsid w:val="00B47B59"/>
    <w:rsid w:val="00B47CAC"/>
    <w:rsid w:val="00B53A59"/>
    <w:rsid w:val="00B53F81"/>
    <w:rsid w:val="00B547CE"/>
    <w:rsid w:val="00B5567C"/>
    <w:rsid w:val="00B56C2B"/>
    <w:rsid w:val="00B62A06"/>
    <w:rsid w:val="00B64ADA"/>
    <w:rsid w:val="00B65BD3"/>
    <w:rsid w:val="00B679F3"/>
    <w:rsid w:val="00B70469"/>
    <w:rsid w:val="00B71CB1"/>
    <w:rsid w:val="00B72DD8"/>
    <w:rsid w:val="00B72E09"/>
    <w:rsid w:val="00B73617"/>
    <w:rsid w:val="00B7741F"/>
    <w:rsid w:val="00B8444D"/>
    <w:rsid w:val="00B863AC"/>
    <w:rsid w:val="00B96E50"/>
    <w:rsid w:val="00B97BC2"/>
    <w:rsid w:val="00BA04BA"/>
    <w:rsid w:val="00BA1DE8"/>
    <w:rsid w:val="00BA20B9"/>
    <w:rsid w:val="00BA3D98"/>
    <w:rsid w:val="00BB4049"/>
    <w:rsid w:val="00BB5B9D"/>
    <w:rsid w:val="00BB6634"/>
    <w:rsid w:val="00BB6BCF"/>
    <w:rsid w:val="00BC010F"/>
    <w:rsid w:val="00BC03AF"/>
    <w:rsid w:val="00BC5B73"/>
    <w:rsid w:val="00BD26E7"/>
    <w:rsid w:val="00BD3BF1"/>
    <w:rsid w:val="00BD44C2"/>
    <w:rsid w:val="00BE0BC7"/>
    <w:rsid w:val="00BE40E6"/>
    <w:rsid w:val="00BE4A07"/>
    <w:rsid w:val="00BE626B"/>
    <w:rsid w:val="00BF0C69"/>
    <w:rsid w:val="00BF1074"/>
    <w:rsid w:val="00BF4E93"/>
    <w:rsid w:val="00BF6004"/>
    <w:rsid w:val="00BF629B"/>
    <w:rsid w:val="00BF655C"/>
    <w:rsid w:val="00BF75D1"/>
    <w:rsid w:val="00C045D2"/>
    <w:rsid w:val="00C075EF"/>
    <w:rsid w:val="00C07C64"/>
    <w:rsid w:val="00C11E83"/>
    <w:rsid w:val="00C1555D"/>
    <w:rsid w:val="00C2378A"/>
    <w:rsid w:val="00C26F25"/>
    <w:rsid w:val="00C3257E"/>
    <w:rsid w:val="00C33209"/>
    <w:rsid w:val="00C378A1"/>
    <w:rsid w:val="00C42506"/>
    <w:rsid w:val="00C42B03"/>
    <w:rsid w:val="00C43E4B"/>
    <w:rsid w:val="00C52E90"/>
    <w:rsid w:val="00C571BC"/>
    <w:rsid w:val="00C621D6"/>
    <w:rsid w:val="00C62AEE"/>
    <w:rsid w:val="00C65AC5"/>
    <w:rsid w:val="00C7492B"/>
    <w:rsid w:val="00C80B7B"/>
    <w:rsid w:val="00C81620"/>
    <w:rsid w:val="00C82D86"/>
    <w:rsid w:val="00C867BE"/>
    <w:rsid w:val="00C87490"/>
    <w:rsid w:val="00C902BC"/>
    <w:rsid w:val="00CA5E25"/>
    <w:rsid w:val="00CA6514"/>
    <w:rsid w:val="00CB4B8D"/>
    <w:rsid w:val="00CC0A64"/>
    <w:rsid w:val="00CC0DDA"/>
    <w:rsid w:val="00CC11B1"/>
    <w:rsid w:val="00CC1936"/>
    <w:rsid w:val="00CC2D25"/>
    <w:rsid w:val="00CC6F17"/>
    <w:rsid w:val="00CD684F"/>
    <w:rsid w:val="00CE0B9A"/>
    <w:rsid w:val="00CE4CF4"/>
    <w:rsid w:val="00CE4F55"/>
    <w:rsid w:val="00CE7967"/>
    <w:rsid w:val="00D04A79"/>
    <w:rsid w:val="00D06623"/>
    <w:rsid w:val="00D13F69"/>
    <w:rsid w:val="00D14432"/>
    <w:rsid w:val="00D14C6B"/>
    <w:rsid w:val="00D2453A"/>
    <w:rsid w:val="00D25BF5"/>
    <w:rsid w:val="00D32280"/>
    <w:rsid w:val="00D334B0"/>
    <w:rsid w:val="00D343F5"/>
    <w:rsid w:val="00D35016"/>
    <w:rsid w:val="00D3563B"/>
    <w:rsid w:val="00D53B36"/>
    <w:rsid w:val="00D5536F"/>
    <w:rsid w:val="00D56935"/>
    <w:rsid w:val="00D62C73"/>
    <w:rsid w:val="00D6332D"/>
    <w:rsid w:val="00D74426"/>
    <w:rsid w:val="00D758C6"/>
    <w:rsid w:val="00D909E8"/>
    <w:rsid w:val="00D90C10"/>
    <w:rsid w:val="00D92E96"/>
    <w:rsid w:val="00D93836"/>
    <w:rsid w:val="00D94150"/>
    <w:rsid w:val="00DA21D4"/>
    <w:rsid w:val="00DA258C"/>
    <w:rsid w:val="00DA3F8C"/>
    <w:rsid w:val="00DA71D5"/>
    <w:rsid w:val="00DB10C3"/>
    <w:rsid w:val="00DB4781"/>
    <w:rsid w:val="00DB6263"/>
    <w:rsid w:val="00DC26EA"/>
    <w:rsid w:val="00DC710A"/>
    <w:rsid w:val="00DD38F6"/>
    <w:rsid w:val="00DD4540"/>
    <w:rsid w:val="00DE07FA"/>
    <w:rsid w:val="00DE56BB"/>
    <w:rsid w:val="00DF2DDE"/>
    <w:rsid w:val="00DF3B0E"/>
    <w:rsid w:val="00DF4664"/>
    <w:rsid w:val="00DF7BBD"/>
    <w:rsid w:val="00E01667"/>
    <w:rsid w:val="00E049F3"/>
    <w:rsid w:val="00E06819"/>
    <w:rsid w:val="00E13BE7"/>
    <w:rsid w:val="00E31358"/>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BC9"/>
    <w:rsid w:val="00EC371C"/>
    <w:rsid w:val="00EC4FAA"/>
    <w:rsid w:val="00EC62D9"/>
    <w:rsid w:val="00EC68DA"/>
    <w:rsid w:val="00EC6DBB"/>
    <w:rsid w:val="00ED59D5"/>
    <w:rsid w:val="00ED78D7"/>
    <w:rsid w:val="00EE6FFC"/>
    <w:rsid w:val="00EF10AC"/>
    <w:rsid w:val="00EF4701"/>
    <w:rsid w:val="00EF564E"/>
    <w:rsid w:val="00EF5B92"/>
    <w:rsid w:val="00F0216A"/>
    <w:rsid w:val="00F04CD7"/>
    <w:rsid w:val="00F11CFC"/>
    <w:rsid w:val="00F12730"/>
    <w:rsid w:val="00F1388D"/>
    <w:rsid w:val="00F21FBB"/>
    <w:rsid w:val="00F22198"/>
    <w:rsid w:val="00F221C5"/>
    <w:rsid w:val="00F22472"/>
    <w:rsid w:val="00F22B94"/>
    <w:rsid w:val="00F24A96"/>
    <w:rsid w:val="00F304C7"/>
    <w:rsid w:val="00F33B13"/>
    <w:rsid w:val="00F33D49"/>
    <w:rsid w:val="00F33EED"/>
    <w:rsid w:val="00F3481E"/>
    <w:rsid w:val="00F35074"/>
    <w:rsid w:val="00F41227"/>
    <w:rsid w:val="00F427BF"/>
    <w:rsid w:val="00F44728"/>
    <w:rsid w:val="00F45FC7"/>
    <w:rsid w:val="00F471F2"/>
    <w:rsid w:val="00F5188D"/>
    <w:rsid w:val="00F54AF3"/>
    <w:rsid w:val="00F577F6"/>
    <w:rsid w:val="00F6201D"/>
    <w:rsid w:val="00F65266"/>
    <w:rsid w:val="00F66C89"/>
    <w:rsid w:val="00F67250"/>
    <w:rsid w:val="00F67308"/>
    <w:rsid w:val="00F74C99"/>
    <w:rsid w:val="00F751E1"/>
    <w:rsid w:val="00F81171"/>
    <w:rsid w:val="00F833A6"/>
    <w:rsid w:val="00F879C6"/>
    <w:rsid w:val="00F929E9"/>
    <w:rsid w:val="00F92ABD"/>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 w:val="00FF77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 w:type="table" w:customStyle="1" w:styleId="TableGrid1">
    <w:name w:val="Table Grid1"/>
    <w:basedOn w:val="TableNormal"/>
    <w:next w:val="TableGrid"/>
    <w:uiPriority w:val="39"/>
    <w:qFormat/>
    <w:rsid w:val="00590FED"/>
    <w:rPr>
      <w:rFonts w:eastAsia="SimSun"/>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2</Pages>
  <Words>15139</Words>
  <Characters>86298</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0123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86</cp:revision>
  <cp:lastPrinted>2017-02-11T06:38:00Z</cp:lastPrinted>
  <dcterms:created xsi:type="dcterms:W3CDTF">2023-06-03T07:42:00Z</dcterms:created>
  <dcterms:modified xsi:type="dcterms:W3CDTF">2023-06-04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